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48F95EA2" w:rsidR="00151300" w:rsidRPr="00F04348" w:rsidRDefault="00F04348" w:rsidP="00151300">
      <w:pPr>
        <w:pStyle w:val="Chapterheading"/>
        <w:jc w:val="center"/>
        <w:rPr>
          <w:sz w:val="48"/>
        </w:rPr>
      </w:pPr>
      <w:r w:rsidRPr="00F04348">
        <w:rPr>
          <w:sz w:val="48"/>
        </w:rPr>
        <w:t>Navigation Assistant: An Investigation into Obstacle Avoidance for the Visually Impaired using 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62171607" w:rsidR="00151300" w:rsidRPr="00F04348" w:rsidRDefault="00F04348"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sidRPr="00F04348">
        <w:rPr>
          <w:b/>
          <w:bCs/>
          <w:sz w:val="28"/>
        </w:rPr>
        <w:t>02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77777777"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and partially sighted people in Europe. In 2016, there were 54,810 people who were 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ar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th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3605D0C1"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A common misconception is that the blind cannot see anything. While this may be true for some, others can see light and shadow, blurs, have tunnel vision or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The goal of this project is to introduce a new technology for the visually impaired and blind, that will act as an additional aid to traditional aids like guide dogs and white canes, to help them navigate both the inside and outside world independently. The project will be called Navigation Assistant. It will be a program run on the Raspberry Pi, as it is a lightweight and portable medium for the problem being solved. The system, which can be attached to the user using a belt or Velcro, will invol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77777777"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Navigation Assistant will b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77777777" w:rsidR="00151300" w:rsidRDefault="00151300" w:rsidP="00151300">
      <w:pPr>
        <w:pStyle w:val="Chapterheading"/>
      </w:pPr>
    </w:p>
    <w:p w14:paraId="4D70CE26" w14:textId="77777777" w:rsidR="00151300" w:rsidRDefault="00151300" w:rsidP="00151300">
      <w:pPr>
        <w:pStyle w:val="BodyText"/>
      </w:pPr>
      <w:r w:rsidRPr="006678C1">
        <w:rPr>
          <w:color w:val="FF0000"/>
          <w:highlight w:val="yellow"/>
        </w:rPr>
        <w:t>Body tex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2F7622B4" w14:textId="5FDBDC57" w:rsidR="007C26E3"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5609540" w:history="1">
            <w:r w:rsidR="007C26E3" w:rsidRPr="007458ED">
              <w:rPr>
                <w:rStyle w:val="Hyperlink"/>
                <w:noProof/>
              </w:rPr>
              <w:t>1. Introduction</w:t>
            </w:r>
            <w:r w:rsidR="007C26E3">
              <w:rPr>
                <w:noProof/>
                <w:webHidden/>
              </w:rPr>
              <w:tab/>
            </w:r>
            <w:r w:rsidR="007C26E3">
              <w:rPr>
                <w:noProof/>
                <w:webHidden/>
              </w:rPr>
              <w:fldChar w:fldCharType="begin"/>
            </w:r>
            <w:r w:rsidR="007C26E3">
              <w:rPr>
                <w:noProof/>
                <w:webHidden/>
              </w:rPr>
              <w:instrText xml:space="preserve"> PAGEREF _Toc35609540 \h </w:instrText>
            </w:r>
            <w:r w:rsidR="007C26E3">
              <w:rPr>
                <w:noProof/>
                <w:webHidden/>
              </w:rPr>
            </w:r>
            <w:r w:rsidR="007C26E3">
              <w:rPr>
                <w:noProof/>
                <w:webHidden/>
              </w:rPr>
              <w:fldChar w:fldCharType="separate"/>
            </w:r>
            <w:r w:rsidR="00261A7F">
              <w:rPr>
                <w:noProof/>
                <w:webHidden/>
              </w:rPr>
              <w:t>9</w:t>
            </w:r>
            <w:r w:rsidR="007C26E3">
              <w:rPr>
                <w:noProof/>
                <w:webHidden/>
              </w:rPr>
              <w:fldChar w:fldCharType="end"/>
            </w:r>
          </w:hyperlink>
        </w:p>
        <w:p w14:paraId="621E104E" w14:textId="04237B83" w:rsidR="007C26E3" w:rsidRDefault="00FB10D6">
          <w:pPr>
            <w:pStyle w:val="TOC2"/>
            <w:tabs>
              <w:tab w:val="left" w:pos="880"/>
              <w:tab w:val="right" w:leader="dot" w:pos="9016"/>
            </w:tabs>
            <w:rPr>
              <w:rFonts w:eastAsiaTheme="minorEastAsia"/>
              <w:noProof/>
              <w:lang w:eastAsia="en-IE"/>
            </w:rPr>
          </w:pPr>
          <w:hyperlink w:anchor="_Toc35609541" w:history="1">
            <w:r w:rsidR="007C26E3" w:rsidRPr="007458ED">
              <w:rPr>
                <w:rStyle w:val="Hyperlink"/>
                <w:noProof/>
              </w:rPr>
              <w:t>1.1.</w:t>
            </w:r>
            <w:r w:rsidR="007C26E3">
              <w:rPr>
                <w:rFonts w:eastAsiaTheme="minorEastAsia"/>
                <w:noProof/>
                <w:lang w:eastAsia="en-IE"/>
              </w:rPr>
              <w:t xml:space="preserve"> </w:t>
            </w:r>
            <w:r w:rsidR="007C26E3" w:rsidRPr="007458ED">
              <w:rPr>
                <w:rStyle w:val="Hyperlink"/>
                <w:noProof/>
              </w:rPr>
              <w:t>Project Background</w:t>
            </w:r>
            <w:r w:rsidR="007C26E3">
              <w:rPr>
                <w:noProof/>
                <w:webHidden/>
              </w:rPr>
              <w:tab/>
            </w:r>
            <w:r w:rsidR="007C26E3">
              <w:rPr>
                <w:noProof/>
                <w:webHidden/>
              </w:rPr>
              <w:fldChar w:fldCharType="begin"/>
            </w:r>
            <w:r w:rsidR="007C26E3">
              <w:rPr>
                <w:noProof/>
                <w:webHidden/>
              </w:rPr>
              <w:instrText xml:space="preserve"> PAGEREF _Toc35609541 \h </w:instrText>
            </w:r>
            <w:r w:rsidR="007C26E3">
              <w:rPr>
                <w:noProof/>
                <w:webHidden/>
              </w:rPr>
            </w:r>
            <w:r w:rsidR="007C26E3">
              <w:rPr>
                <w:noProof/>
                <w:webHidden/>
              </w:rPr>
              <w:fldChar w:fldCharType="separate"/>
            </w:r>
            <w:r w:rsidR="00261A7F">
              <w:rPr>
                <w:noProof/>
                <w:webHidden/>
              </w:rPr>
              <w:t>9</w:t>
            </w:r>
            <w:r w:rsidR="007C26E3">
              <w:rPr>
                <w:noProof/>
                <w:webHidden/>
              </w:rPr>
              <w:fldChar w:fldCharType="end"/>
            </w:r>
          </w:hyperlink>
        </w:p>
        <w:p w14:paraId="36647407" w14:textId="7A10E698" w:rsidR="007C26E3" w:rsidRDefault="00FB10D6">
          <w:pPr>
            <w:pStyle w:val="TOC2"/>
            <w:tabs>
              <w:tab w:val="left" w:pos="880"/>
              <w:tab w:val="right" w:leader="dot" w:pos="9016"/>
            </w:tabs>
            <w:rPr>
              <w:rFonts w:eastAsiaTheme="minorEastAsia"/>
              <w:noProof/>
              <w:lang w:eastAsia="en-IE"/>
            </w:rPr>
          </w:pPr>
          <w:hyperlink w:anchor="_Toc35609542" w:history="1">
            <w:r w:rsidR="007C26E3" w:rsidRPr="007458ED">
              <w:rPr>
                <w:rStyle w:val="Hyperlink"/>
                <w:noProof/>
              </w:rPr>
              <w:t>1.2.</w:t>
            </w:r>
            <w:r w:rsidR="007C26E3">
              <w:rPr>
                <w:rFonts w:eastAsiaTheme="minorEastAsia"/>
                <w:noProof/>
                <w:lang w:eastAsia="en-IE"/>
              </w:rPr>
              <w:t xml:space="preserve"> </w:t>
            </w:r>
            <w:r w:rsidR="007C26E3" w:rsidRPr="007458ED">
              <w:rPr>
                <w:rStyle w:val="Hyperlink"/>
                <w:noProof/>
              </w:rPr>
              <w:t>Project Description</w:t>
            </w:r>
            <w:r w:rsidR="007C26E3">
              <w:rPr>
                <w:noProof/>
                <w:webHidden/>
              </w:rPr>
              <w:tab/>
            </w:r>
            <w:r w:rsidR="007C26E3">
              <w:rPr>
                <w:noProof/>
                <w:webHidden/>
              </w:rPr>
              <w:fldChar w:fldCharType="begin"/>
            </w:r>
            <w:r w:rsidR="007C26E3">
              <w:rPr>
                <w:noProof/>
                <w:webHidden/>
              </w:rPr>
              <w:instrText xml:space="preserve"> PAGEREF _Toc35609542 \h </w:instrText>
            </w:r>
            <w:r w:rsidR="007C26E3">
              <w:rPr>
                <w:noProof/>
                <w:webHidden/>
              </w:rPr>
            </w:r>
            <w:r w:rsidR="007C26E3">
              <w:rPr>
                <w:noProof/>
                <w:webHidden/>
              </w:rPr>
              <w:fldChar w:fldCharType="separate"/>
            </w:r>
            <w:r w:rsidR="00261A7F">
              <w:rPr>
                <w:noProof/>
                <w:webHidden/>
              </w:rPr>
              <w:t>10</w:t>
            </w:r>
            <w:r w:rsidR="007C26E3">
              <w:rPr>
                <w:noProof/>
                <w:webHidden/>
              </w:rPr>
              <w:fldChar w:fldCharType="end"/>
            </w:r>
          </w:hyperlink>
        </w:p>
        <w:p w14:paraId="46C3F567" w14:textId="2FAAD993" w:rsidR="007C26E3" w:rsidRDefault="00FB10D6">
          <w:pPr>
            <w:pStyle w:val="TOC2"/>
            <w:tabs>
              <w:tab w:val="left" w:pos="880"/>
              <w:tab w:val="right" w:leader="dot" w:pos="9016"/>
            </w:tabs>
            <w:rPr>
              <w:rFonts w:eastAsiaTheme="minorEastAsia"/>
              <w:noProof/>
              <w:lang w:eastAsia="en-IE"/>
            </w:rPr>
          </w:pPr>
          <w:hyperlink w:anchor="_Toc35609543" w:history="1">
            <w:r w:rsidR="007C26E3" w:rsidRPr="007458ED">
              <w:rPr>
                <w:rStyle w:val="Hyperlink"/>
                <w:noProof/>
              </w:rPr>
              <w:t>1.3.</w:t>
            </w:r>
            <w:r w:rsidR="007C26E3">
              <w:rPr>
                <w:rFonts w:eastAsiaTheme="minorEastAsia"/>
                <w:noProof/>
                <w:lang w:eastAsia="en-IE"/>
              </w:rPr>
              <w:t xml:space="preserve"> </w:t>
            </w:r>
            <w:r w:rsidR="007C26E3" w:rsidRPr="007458ED">
              <w:rPr>
                <w:rStyle w:val="Hyperlink"/>
                <w:noProof/>
              </w:rPr>
              <w:t>Project Objectives</w:t>
            </w:r>
            <w:r w:rsidR="007C26E3">
              <w:rPr>
                <w:noProof/>
                <w:webHidden/>
              </w:rPr>
              <w:tab/>
            </w:r>
            <w:r w:rsidR="007C26E3">
              <w:rPr>
                <w:noProof/>
                <w:webHidden/>
              </w:rPr>
              <w:fldChar w:fldCharType="begin"/>
            </w:r>
            <w:r w:rsidR="007C26E3">
              <w:rPr>
                <w:noProof/>
                <w:webHidden/>
              </w:rPr>
              <w:instrText xml:space="preserve"> PAGEREF _Toc35609543 \h </w:instrText>
            </w:r>
            <w:r w:rsidR="007C26E3">
              <w:rPr>
                <w:noProof/>
                <w:webHidden/>
              </w:rPr>
            </w:r>
            <w:r w:rsidR="007C26E3">
              <w:rPr>
                <w:noProof/>
                <w:webHidden/>
              </w:rPr>
              <w:fldChar w:fldCharType="separate"/>
            </w:r>
            <w:r w:rsidR="00261A7F">
              <w:rPr>
                <w:noProof/>
                <w:webHidden/>
              </w:rPr>
              <w:t>11</w:t>
            </w:r>
            <w:r w:rsidR="007C26E3">
              <w:rPr>
                <w:noProof/>
                <w:webHidden/>
              </w:rPr>
              <w:fldChar w:fldCharType="end"/>
            </w:r>
          </w:hyperlink>
        </w:p>
        <w:p w14:paraId="66AA477C" w14:textId="187BD17A" w:rsidR="007C26E3" w:rsidRDefault="00FB10D6">
          <w:pPr>
            <w:pStyle w:val="TOC2"/>
            <w:tabs>
              <w:tab w:val="left" w:pos="880"/>
              <w:tab w:val="right" w:leader="dot" w:pos="9016"/>
            </w:tabs>
            <w:rPr>
              <w:rFonts w:eastAsiaTheme="minorEastAsia"/>
              <w:noProof/>
              <w:lang w:eastAsia="en-IE"/>
            </w:rPr>
          </w:pPr>
          <w:hyperlink w:anchor="_Toc35609544" w:history="1">
            <w:r w:rsidR="007C26E3" w:rsidRPr="007458ED">
              <w:rPr>
                <w:rStyle w:val="Hyperlink"/>
                <w:noProof/>
              </w:rPr>
              <w:t>1.4.</w:t>
            </w:r>
            <w:r w:rsidR="007C26E3">
              <w:rPr>
                <w:rFonts w:eastAsiaTheme="minorEastAsia"/>
                <w:noProof/>
                <w:lang w:eastAsia="en-IE"/>
              </w:rPr>
              <w:t xml:space="preserve"> </w:t>
            </w:r>
            <w:r w:rsidR="007C26E3" w:rsidRPr="007458ED">
              <w:rPr>
                <w:rStyle w:val="Hyperlink"/>
                <w:noProof/>
              </w:rPr>
              <w:t>Project Challenges</w:t>
            </w:r>
            <w:r w:rsidR="007C26E3">
              <w:rPr>
                <w:noProof/>
                <w:webHidden/>
              </w:rPr>
              <w:tab/>
            </w:r>
            <w:r w:rsidR="007C26E3">
              <w:rPr>
                <w:noProof/>
                <w:webHidden/>
              </w:rPr>
              <w:fldChar w:fldCharType="begin"/>
            </w:r>
            <w:r w:rsidR="007C26E3">
              <w:rPr>
                <w:noProof/>
                <w:webHidden/>
              </w:rPr>
              <w:instrText xml:space="preserve"> PAGEREF _Toc35609544 \h </w:instrText>
            </w:r>
            <w:r w:rsidR="007C26E3">
              <w:rPr>
                <w:noProof/>
                <w:webHidden/>
              </w:rPr>
            </w:r>
            <w:r w:rsidR="007C26E3">
              <w:rPr>
                <w:noProof/>
                <w:webHidden/>
              </w:rPr>
              <w:fldChar w:fldCharType="separate"/>
            </w:r>
            <w:r w:rsidR="00261A7F">
              <w:rPr>
                <w:noProof/>
                <w:webHidden/>
              </w:rPr>
              <w:t>12</w:t>
            </w:r>
            <w:r w:rsidR="007C26E3">
              <w:rPr>
                <w:noProof/>
                <w:webHidden/>
              </w:rPr>
              <w:fldChar w:fldCharType="end"/>
            </w:r>
          </w:hyperlink>
        </w:p>
        <w:p w14:paraId="2FDAF4DF" w14:textId="220FD651" w:rsidR="007C26E3" w:rsidRDefault="00FB10D6">
          <w:pPr>
            <w:pStyle w:val="TOC2"/>
            <w:tabs>
              <w:tab w:val="left" w:pos="880"/>
              <w:tab w:val="right" w:leader="dot" w:pos="9016"/>
            </w:tabs>
            <w:rPr>
              <w:rFonts w:eastAsiaTheme="minorEastAsia"/>
              <w:noProof/>
              <w:lang w:eastAsia="en-IE"/>
            </w:rPr>
          </w:pPr>
          <w:hyperlink w:anchor="_Toc35609551" w:history="1">
            <w:r w:rsidR="007C26E3" w:rsidRPr="007458ED">
              <w:rPr>
                <w:rStyle w:val="Hyperlink"/>
                <w:noProof/>
              </w:rPr>
              <w:t>1.5.</w:t>
            </w:r>
            <w:r w:rsidR="007C26E3">
              <w:rPr>
                <w:rFonts w:eastAsiaTheme="minorEastAsia"/>
                <w:noProof/>
                <w:lang w:eastAsia="en-IE"/>
              </w:rPr>
              <w:t xml:space="preserve"> </w:t>
            </w:r>
            <w:r w:rsidR="007C26E3" w:rsidRPr="007458ED">
              <w:rPr>
                <w:rStyle w:val="Hyperlink"/>
                <w:noProof/>
              </w:rPr>
              <w:t>Report Structure</w:t>
            </w:r>
            <w:r w:rsidR="007C26E3">
              <w:rPr>
                <w:noProof/>
                <w:webHidden/>
              </w:rPr>
              <w:tab/>
            </w:r>
            <w:r w:rsidR="007C26E3">
              <w:rPr>
                <w:noProof/>
                <w:webHidden/>
              </w:rPr>
              <w:fldChar w:fldCharType="begin"/>
            </w:r>
            <w:r w:rsidR="007C26E3">
              <w:rPr>
                <w:noProof/>
                <w:webHidden/>
              </w:rPr>
              <w:instrText xml:space="preserve"> PAGEREF _Toc35609551 \h </w:instrText>
            </w:r>
            <w:r w:rsidR="007C26E3">
              <w:rPr>
                <w:noProof/>
                <w:webHidden/>
              </w:rPr>
            </w:r>
            <w:r w:rsidR="007C26E3">
              <w:rPr>
                <w:noProof/>
                <w:webHidden/>
              </w:rPr>
              <w:fldChar w:fldCharType="separate"/>
            </w:r>
            <w:r w:rsidR="00261A7F">
              <w:rPr>
                <w:noProof/>
                <w:webHidden/>
              </w:rPr>
              <w:t>14</w:t>
            </w:r>
            <w:r w:rsidR="007C26E3">
              <w:rPr>
                <w:noProof/>
                <w:webHidden/>
              </w:rPr>
              <w:fldChar w:fldCharType="end"/>
            </w:r>
          </w:hyperlink>
        </w:p>
        <w:p w14:paraId="2D5D522B" w14:textId="3D4C293F" w:rsidR="007C26E3" w:rsidRDefault="00FB10D6">
          <w:pPr>
            <w:pStyle w:val="TOC1"/>
            <w:tabs>
              <w:tab w:val="right" w:leader="dot" w:pos="9016"/>
            </w:tabs>
            <w:rPr>
              <w:rFonts w:eastAsiaTheme="minorEastAsia"/>
              <w:noProof/>
              <w:lang w:eastAsia="en-IE"/>
            </w:rPr>
          </w:pPr>
          <w:hyperlink w:anchor="_Toc35609558" w:history="1">
            <w:r w:rsidR="007C26E3" w:rsidRPr="007458ED">
              <w:rPr>
                <w:rStyle w:val="Hyperlink"/>
                <w:noProof/>
              </w:rPr>
              <w:t>2. Research</w:t>
            </w:r>
            <w:r w:rsidR="007C26E3">
              <w:rPr>
                <w:noProof/>
                <w:webHidden/>
              </w:rPr>
              <w:tab/>
            </w:r>
            <w:r w:rsidR="007C26E3">
              <w:rPr>
                <w:noProof/>
                <w:webHidden/>
              </w:rPr>
              <w:fldChar w:fldCharType="begin"/>
            </w:r>
            <w:r w:rsidR="007C26E3">
              <w:rPr>
                <w:noProof/>
                <w:webHidden/>
              </w:rPr>
              <w:instrText xml:space="preserve"> PAGEREF _Toc35609558 \h </w:instrText>
            </w:r>
            <w:r w:rsidR="007C26E3">
              <w:rPr>
                <w:noProof/>
                <w:webHidden/>
              </w:rPr>
            </w:r>
            <w:r w:rsidR="007C26E3">
              <w:rPr>
                <w:noProof/>
                <w:webHidden/>
              </w:rPr>
              <w:fldChar w:fldCharType="separate"/>
            </w:r>
            <w:r w:rsidR="00261A7F">
              <w:rPr>
                <w:noProof/>
                <w:webHidden/>
              </w:rPr>
              <w:t>16</w:t>
            </w:r>
            <w:r w:rsidR="007C26E3">
              <w:rPr>
                <w:noProof/>
                <w:webHidden/>
              </w:rPr>
              <w:fldChar w:fldCharType="end"/>
            </w:r>
          </w:hyperlink>
        </w:p>
        <w:p w14:paraId="7025F816" w14:textId="2FD3AC56" w:rsidR="007C26E3" w:rsidRDefault="00FB10D6">
          <w:pPr>
            <w:pStyle w:val="TOC2"/>
            <w:tabs>
              <w:tab w:val="right" w:leader="dot" w:pos="9016"/>
            </w:tabs>
            <w:rPr>
              <w:rFonts w:eastAsiaTheme="minorEastAsia"/>
              <w:noProof/>
              <w:lang w:eastAsia="en-IE"/>
            </w:rPr>
          </w:pPr>
          <w:hyperlink w:anchor="_Toc35609559" w:history="1">
            <w:r w:rsidR="007C26E3" w:rsidRPr="007458ED">
              <w:rPr>
                <w:rStyle w:val="Hyperlink"/>
                <w:noProof/>
              </w:rPr>
              <w:t>2.1. Introduction</w:t>
            </w:r>
            <w:r w:rsidR="007C26E3">
              <w:rPr>
                <w:noProof/>
                <w:webHidden/>
              </w:rPr>
              <w:tab/>
            </w:r>
            <w:r w:rsidR="007C26E3">
              <w:rPr>
                <w:noProof/>
                <w:webHidden/>
              </w:rPr>
              <w:fldChar w:fldCharType="begin"/>
            </w:r>
            <w:r w:rsidR="007C26E3">
              <w:rPr>
                <w:noProof/>
                <w:webHidden/>
              </w:rPr>
              <w:instrText xml:space="preserve"> PAGEREF _Toc35609559 \h </w:instrText>
            </w:r>
            <w:r w:rsidR="007C26E3">
              <w:rPr>
                <w:noProof/>
                <w:webHidden/>
              </w:rPr>
            </w:r>
            <w:r w:rsidR="007C26E3">
              <w:rPr>
                <w:noProof/>
                <w:webHidden/>
              </w:rPr>
              <w:fldChar w:fldCharType="separate"/>
            </w:r>
            <w:r w:rsidR="00261A7F">
              <w:rPr>
                <w:noProof/>
                <w:webHidden/>
              </w:rPr>
              <w:t>16</w:t>
            </w:r>
            <w:r w:rsidR="007C26E3">
              <w:rPr>
                <w:noProof/>
                <w:webHidden/>
              </w:rPr>
              <w:fldChar w:fldCharType="end"/>
            </w:r>
          </w:hyperlink>
        </w:p>
        <w:p w14:paraId="7BAB543B" w14:textId="688F5B60" w:rsidR="007C26E3" w:rsidRDefault="00FB10D6">
          <w:pPr>
            <w:pStyle w:val="TOC2"/>
            <w:tabs>
              <w:tab w:val="right" w:leader="dot" w:pos="9016"/>
            </w:tabs>
            <w:rPr>
              <w:rFonts w:eastAsiaTheme="minorEastAsia"/>
              <w:noProof/>
              <w:lang w:eastAsia="en-IE"/>
            </w:rPr>
          </w:pPr>
          <w:hyperlink w:anchor="_Toc35609560" w:history="1">
            <w:r w:rsidR="007C26E3" w:rsidRPr="007458ED">
              <w:rPr>
                <w:rStyle w:val="Hyperlink"/>
                <w:noProof/>
              </w:rPr>
              <w:t>2.2. Research Topic 1</w:t>
            </w:r>
            <w:r w:rsidR="007C26E3">
              <w:rPr>
                <w:noProof/>
                <w:webHidden/>
              </w:rPr>
              <w:tab/>
            </w:r>
            <w:r w:rsidR="007C26E3">
              <w:rPr>
                <w:noProof/>
                <w:webHidden/>
              </w:rPr>
              <w:fldChar w:fldCharType="begin"/>
            </w:r>
            <w:r w:rsidR="007C26E3">
              <w:rPr>
                <w:noProof/>
                <w:webHidden/>
              </w:rPr>
              <w:instrText xml:space="preserve"> PAGEREF _Toc35609560 \h </w:instrText>
            </w:r>
            <w:r w:rsidR="007C26E3">
              <w:rPr>
                <w:noProof/>
                <w:webHidden/>
              </w:rPr>
            </w:r>
            <w:r w:rsidR="007C26E3">
              <w:rPr>
                <w:noProof/>
                <w:webHidden/>
              </w:rPr>
              <w:fldChar w:fldCharType="separate"/>
            </w:r>
            <w:r w:rsidR="00261A7F">
              <w:rPr>
                <w:noProof/>
                <w:webHidden/>
              </w:rPr>
              <w:t>16</w:t>
            </w:r>
            <w:r w:rsidR="007C26E3">
              <w:rPr>
                <w:noProof/>
                <w:webHidden/>
              </w:rPr>
              <w:fldChar w:fldCharType="end"/>
            </w:r>
          </w:hyperlink>
        </w:p>
        <w:p w14:paraId="76CB5F87" w14:textId="5336B734" w:rsidR="007C26E3" w:rsidRDefault="00FB10D6">
          <w:pPr>
            <w:pStyle w:val="TOC2"/>
            <w:tabs>
              <w:tab w:val="right" w:leader="dot" w:pos="9016"/>
            </w:tabs>
            <w:rPr>
              <w:rFonts w:eastAsiaTheme="minorEastAsia"/>
              <w:noProof/>
              <w:lang w:eastAsia="en-IE"/>
            </w:rPr>
          </w:pPr>
          <w:hyperlink w:anchor="_Toc35609561" w:history="1">
            <w:r w:rsidR="007C26E3" w:rsidRPr="007458ED">
              <w:rPr>
                <w:rStyle w:val="Hyperlink"/>
                <w:noProof/>
              </w:rPr>
              <w:t>2.3. Research Topic 2</w:t>
            </w:r>
            <w:r w:rsidR="007C26E3">
              <w:rPr>
                <w:noProof/>
                <w:webHidden/>
              </w:rPr>
              <w:tab/>
            </w:r>
            <w:r w:rsidR="007C26E3">
              <w:rPr>
                <w:noProof/>
                <w:webHidden/>
              </w:rPr>
              <w:fldChar w:fldCharType="begin"/>
            </w:r>
            <w:r w:rsidR="007C26E3">
              <w:rPr>
                <w:noProof/>
                <w:webHidden/>
              </w:rPr>
              <w:instrText xml:space="preserve"> PAGEREF _Toc35609561 \h </w:instrText>
            </w:r>
            <w:r w:rsidR="007C26E3">
              <w:rPr>
                <w:noProof/>
                <w:webHidden/>
              </w:rPr>
            </w:r>
            <w:r w:rsidR="007C26E3">
              <w:rPr>
                <w:noProof/>
                <w:webHidden/>
              </w:rPr>
              <w:fldChar w:fldCharType="separate"/>
            </w:r>
            <w:r w:rsidR="00261A7F">
              <w:rPr>
                <w:noProof/>
                <w:webHidden/>
              </w:rPr>
              <w:t>25</w:t>
            </w:r>
            <w:r w:rsidR="007C26E3">
              <w:rPr>
                <w:noProof/>
                <w:webHidden/>
              </w:rPr>
              <w:fldChar w:fldCharType="end"/>
            </w:r>
          </w:hyperlink>
        </w:p>
        <w:p w14:paraId="731CC73C" w14:textId="46561780" w:rsidR="007C26E3" w:rsidRDefault="00FB10D6">
          <w:pPr>
            <w:pStyle w:val="TOC2"/>
            <w:tabs>
              <w:tab w:val="right" w:leader="dot" w:pos="9016"/>
            </w:tabs>
            <w:rPr>
              <w:rFonts w:eastAsiaTheme="minorEastAsia"/>
              <w:noProof/>
              <w:lang w:eastAsia="en-IE"/>
            </w:rPr>
          </w:pPr>
          <w:hyperlink w:anchor="_Toc35609562" w:history="1">
            <w:r w:rsidR="007C26E3" w:rsidRPr="007458ED">
              <w:rPr>
                <w:rStyle w:val="Hyperlink"/>
                <w:noProof/>
              </w:rPr>
              <w:t>2.4. Alternative Existing Solutions to Your Problem</w:t>
            </w:r>
            <w:r w:rsidR="007C26E3">
              <w:rPr>
                <w:noProof/>
                <w:webHidden/>
              </w:rPr>
              <w:tab/>
            </w:r>
            <w:r w:rsidR="007C26E3">
              <w:rPr>
                <w:noProof/>
                <w:webHidden/>
              </w:rPr>
              <w:fldChar w:fldCharType="begin"/>
            </w:r>
            <w:r w:rsidR="007C26E3">
              <w:rPr>
                <w:noProof/>
                <w:webHidden/>
              </w:rPr>
              <w:instrText xml:space="preserve"> PAGEREF _Toc35609562 \h </w:instrText>
            </w:r>
            <w:r w:rsidR="007C26E3">
              <w:rPr>
                <w:noProof/>
                <w:webHidden/>
              </w:rPr>
            </w:r>
            <w:r w:rsidR="007C26E3">
              <w:rPr>
                <w:noProof/>
                <w:webHidden/>
              </w:rPr>
              <w:fldChar w:fldCharType="separate"/>
            </w:r>
            <w:r w:rsidR="00261A7F">
              <w:rPr>
                <w:noProof/>
                <w:webHidden/>
              </w:rPr>
              <w:t>30</w:t>
            </w:r>
            <w:r w:rsidR="007C26E3">
              <w:rPr>
                <w:noProof/>
                <w:webHidden/>
              </w:rPr>
              <w:fldChar w:fldCharType="end"/>
            </w:r>
          </w:hyperlink>
        </w:p>
        <w:p w14:paraId="3214391E" w14:textId="2AE136DD" w:rsidR="007C26E3" w:rsidRDefault="00FB10D6">
          <w:pPr>
            <w:pStyle w:val="TOC2"/>
            <w:tabs>
              <w:tab w:val="right" w:leader="dot" w:pos="9016"/>
            </w:tabs>
            <w:rPr>
              <w:rFonts w:eastAsiaTheme="minorEastAsia"/>
              <w:noProof/>
              <w:lang w:eastAsia="en-IE"/>
            </w:rPr>
          </w:pPr>
          <w:hyperlink w:anchor="_Toc35609563" w:history="1">
            <w:r w:rsidR="007C26E3" w:rsidRPr="007458ED">
              <w:rPr>
                <w:rStyle w:val="Hyperlink"/>
                <w:noProof/>
              </w:rPr>
              <w:t>2.5. Existing Final Year Projects</w:t>
            </w:r>
            <w:r w:rsidR="007C26E3">
              <w:rPr>
                <w:noProof/>
                <w:webHidden/>
              </w:rPr>
              <w:tab/>
            </w:r>
            <w:r w:rsidR="007C26E3">
              <w:rPr>
                <w:noProof/>
                <w:webHidden/>
              </w:rPr>
              <w:fldChar w:fldCharType="begin"/>
            </w:r>
            <w:r w:rsidR="007C26E3">
              <w:rPr>
                <w:noProof/>
                <w:webHidden/>
              </w:rPr>
              <w:instrText xml:space="preserve"> PAGEREF _Toc35609563 \h </w:instrText>
            </w:r>
            <w:r w:rsidR="007C26E3">
              <w:rPr>
                <w:noProof/>
                <w:webHidden/>
              </w:rPr>
            </w:r>
            <w:r w:rsidR="007C26E3">
              <w:rPr>
                <w:noProof/>
                <w:webHidden/>
              </w:rPr>
              <w:fldChar w:fldCharType="separate"/>
            </w:r>
            <w:r w:rsidR="00261A7F">
              <w:rPr>
                <w:noProof/>
                <w:webHidden/>
              </w:rPr>
              <w:t>35</w:t>
            </w:r>
            <w:r w:rsidR="007C26E3">
              <w:rPr>
                <w:noProof/>
                <w:webHidden/>
              </w:rPr>
              <w:fldChar w:fldCharType="end"/>
            </w:r>
          </w:hyperlink>
        </w:p>
        <w:p w14:paraId="4CDFF22A" w14:textId="02C84F08" w:rsidR="007C26E3" w:rsidRDefault="00FB10D6">
          <w:pPr>
            <w:pStyle w:val="TOC2"/>
            <w:tabs>
              <w:tab w:val="right" w:leader="dot" w:pos="9016"/>
            </w:tabs>
            <w:rPr>
              <w:rFonts w:eastAsiaTheme="minorEastAsia"/>
              <w:noProof/>
              <w:lang w:eastAsia="en-IE"/>
            </w:rPr>
          </w:pPr>
          <w:hyperlink w:anchor="_Toc35609564" w:history="1">
            <w:r w:rsidR="007C26E3" w:rsidRPr="007458ED">
              <w:rPr>
                <w:rStyle w:val="Hyperlink"/>
                <w:noProof/>
              </w:rPr>
              <w:t>2.6. Conclusions</w:t>
            </w:r>
            <w:r w:rsidR="007C26E3">
              <w:rPr>
                <w:noProof/>
                <w:webHidden/>
              </w:rPr>
              <w:tab/>
            </w:r>
            <w:r w:rsidR="007C26E3">
              <w:rPr>
                <w:noProof/>
                <w:webHidden/>
              </w:rPr>
              <w:fldChar w:fldCharType="begin"/>
            </w:r>
            <w:r w:rsidR="007C26E3">
              <w:rPr>
                <w:noProof/>
                <w:webHidden/>
              </w:rPr>
              <w:instrText xml:space="preserve"> PAGEREF _Toc35609564 \h </w:instrText>
            </w:r>
            <w:r w:rsidR="007C26E3">
              <w:rPr>
                <w:noProof/>
                <w:webHidden/>
              </w:rPr>
            </w:r>
            <w:r w:rsidR="007C26E3">
              <w:rPr>
                <w:noProof/>
                <w:webHidden/>
              </w:rPr>
              <w:fldChar w:fldCharType="separate"/>
            </w:r>
            <w:r w:rsidR="00261A7F">
              <w:rPr>
                <w:noProof/>
                <w:webHidden/>
              </w:rPr>
              <w:t>36</w:t>
            </w:r>
            <w:r w:rsidR="007C26E3">
              <w:rPr>
                <w:noProof/>
                <w:webHidden/>
              </w:rPr>
              <w:fldChar w:fldCharType="end"/>
            </w:r>
          </w:hyperlink>
        </w:p>
        <w:p w14:paraId="465A0CED" w14:textId="01A5D920" w:rsidR="007C26E3" w:rsidRDefault="00FB10D6">
          <w:pPr>
            <w:pStyle w:val="TOC1"/>
            <w:tabs>
              <w:tab w:val="right" w:leader="dot" w:pos="9016"/>
            </w:tabs>
            <w:rPr>
              <w:rFonts w:eastAsiaTheme="minorEastAsia"/>
              <w:noProof/>
              <w:lang w:eastAsia="en-IE"/>
            </w:rPr>
          </w:pPr>
          <w:hyperlink w:anchor="_Toc35609565" w:history="1">
            <w:r w:rsidR="007C26E3" w:rsidRPr="007458ED">
              <w:rPr>
                <w:rStyle w:val="Hyperlink"/>
                <w:noProof/>
              </w:rPr>
              <w:t>3. Design</w:t>
            </w:r>
            <w:r w:rsidR="007C26E3">
              <w:rPr>
                <w:noProof/>
                <w:webHidden/>
              </w:rPr>
              <w:tab/>
            </w:r>
            <w:r w:rsidR="007C26E3">
              <w:rPr>
                <w:noProof/>
                <w:webHidden/>
              </w:rPr>
              <w:fldChar w:fldCharType="begin"/>
            </w:r>
            <w:r w:rsidR="007C26E3">
              <w:rPr>
                <w:noProof/>
                <w:webHidden/>
              </w:rPr>
              <w:instrText xml:space="preserve"> PAGEREF _Toc35609565 \h </w:instrText>
            </w:r>
            <w:r w:rsidR="007C26E3">
              <w:rPr>
                <w:noProof/>
                <w:webHidden/>
              </w:rPr>
            </w:r>
            <w:r w:rsidR="007C26E3">
              <w:rPr>
                <w:noProof/>
                <w:webHidden/>
              </w:rPr>
              <w:fldChar w:fldCharType="separate"/>
            </w:r>
            <w:r w:rsidR="00261A7F">
              <w:rPr>
                <w:noProof/>
                <w:webHidden/>
              </w:rPr>
              <w:t>37</w:t>
            </w:r>
            <w:r w:rsidR="007C26E3">
              <w:rPr>
                <w:noProof/>
                <w:webHidden/>
              </w:rPr>
              <w:fldChar w:fldCharType="end"/>
            </w:r>
          </w:hyperlink>
        </w:p>
        <w:p w14:paraId="07AEA782" w14:textId="2C6A5E5A" w:rsidR="007C26E3" w:rsidRDefault="00FB10D6">
          <w:pPr>
            <w:pStyle w:val="TOC2"/>
            <w:tabs>
              <w:tab w:val="right" w:leader="dot" w:pos="9016"/>
            </w:tabs>
            <w:rPr>
              <w:rFonts w:eastAsiaTheme="minorEastAsia"/>
              <w:noProof/>
              <w:lang w:eastAsia="en-IE"/>
            </w:rPr>
          </w:pPr>
          <w:hyperlink w:anchor="_Toc35609566" w:history="1">
            <w:r w:rsidR="007C26E3" w:rsidRPr="007458ED">
              <w:rPr>
                <w:rStyle w:val="Hyperlink"/>
                <w:noProof/>
              </w:rPr>
              <w:t>3.1 Introduction</w:t>
            </w:r>
            <w:r w:rsidR="007C26E3">
              <w:rPr>
                <w:noProof/>
                <w:webHidden/>
              </w:rPr>
              <w:tab/>
            </w:r>
            <w:r w:rsidR="007C26E3">
              <w:rPr>
                <w:noProof/>
                <w:webHidden/>
              </w:rPr>
              <w:fldChar w:fldCharType="begin"/>
            </w:r>
            <w:r w:rsidR="007C26E3">
              <w:rPr>
                <w:noProof/>
                <w:webHidden/>
              </w:rPr>
              <w:instrText xml:space="preserve"> PAGEREF _Toc35609566 \h </w:instrText>
            </w:r>
            <w:r w:rsidR="007C26E3">
              <w:rPr>
                <w:noProof/>
                <w:webHidden/>
              </w:rPr>
            </w:r>
            <w:r w:rsidR="007C26E3">
              <w:rPr>
                <w:noProof/>
                <w:webHidden/>
              </w:rPr>
              <w:fldChar w:fldCharType="separate"/>
            </w:r>
            <w:r w:rsidR="00261A7F">
              <w:rPr>
                <w:noProof/>
                <w:webHidden/>
              </w:rPr>
              <w:t>37</w:t>
            </w:r>
            <w:r w:rsidR="007C26E3">
              <w:rPr>
                <w:noProof/>
                <w:webHidden/>
              </w:rPr>
              <w:fldChar w:fldCharType="end"/>
            </w:r>
          </w:hyperlink>
        </w:p>
        <w:p w14:paraId="525CDDAC" w14:textId="65382740" w:rsidR="007C26E3" w:rsidRDefault="00FB10D6">
          <w:pPr>
            <w:pStyle w:val="TOC2"/>
            <w:tabs>
              <w:tab w:val="right" w:leader="dot" w:pos="9016"/>
            </w:tabs>
            <w:rPr>
              <w:rFonts w:eastAsiaTheme="minorEastAsia"/>
              <w:noProof/>
              <w:lang w:eastAsia="en-IE"/>
            </w:rPr>
          </w:pPr>
          <w:hyperlink w:anchor="_Toc35609567" w:history="1">
            <w:r w:rsidR="007C26E3" w:rsidRPr="007458ED">
              <w:rPr>
                <w:rStyle w:val="Hyperlink"/>
                <w:noProof/>
              </w:rPr>
              <w:t>3.2. Methodology</w:t>
            </w:r>
            <w:r w:rsidR="007C26E3">
              <w:rPr>
                <w:noProof/>
                <w:webHidden/>
              </w:rPr>
              <w:tab/>
            </w:r>
            <w:r w:rsidR="007C26E3">
              <w:rPr>
                <w:noProof/>
                <w:webHidden/>
              </w:rPr>
              <w:fldChar w:fldCharType="begin"/>
            </w:r>
            <w:r w:rsidR="007C26E3">
              <w:rPr>
                <w:noProof/>
                <w:webHidden/>
              </w:rPr>
              <w:instrText xml:space="preserve"> PAGEREF _Toc35609567 \h </w:instrText>
            </w:r>
            <w:r w:rsidR="007C26E3">
              <w:rPr>
                <w:noProof/>
                <w:webHidden/>
              </w:rPr>
            </w:r>
            <w:r w:rsidR="007C26E3">
              <w:rPr>
                <w:noProof/>
                <w:webHidden/>
              </w:rPr>
              <w:fldChar w:fldCharType="separate"/>
            </w:r>
            <w:r w:rsidR="00261A7F">
              <w:rPr>
                <w:noProof/>
                <w:webHidden/>
              </w:rPr>
              <w:t>37</w:t>
            </w:r>
            <w:r w:rsidR="007C26E3">
              <w:rPr>
                <w:noProof/>
                <w:webHidden/>
              </w:rPr>
              <w:fldChar w:fldCharType="end"/>
            </w:r>
          </w:hyperlink>
        </w:p>
        <w:p w14:paraId="0A3AB6DE" w14:textId="50B34F70" w:rsidR="007C26E3" w:rsidRDefault="00FB10D6">
          <w:pPr>
            <w:pStyle w:val="TOC2"/>
            <w:tabs>
              <w:tab w:val="right" w:leader="dot" w:pos="9016"/>
            </w:tabs>
            <w:rPr>
              <w:rFonts w:eastAsiaTheme="minorEastAsia"/>
              <w:noProof/>
              <w:lang w:eastAsia="en-IE"/>
            </w:rPr>
          </w:pPr>
          <w:hyperlink w:anchor="_Toc35609570" w:history="1">
            <w:r w:rsidR="007C26E3" w:rsidRPr="007458ED">
              <w:rPr>
                <w:rStyle w:val="Hyperlink"/>
                <w:noProof/>
              </w:rPr>
              <w:t>3.3. Software Design</w:t>
            </w:r>
            <w:r w:rsidR="007C26E3">
              <w:rPr>
                <w:noProof/>
                <w:webHidden/>
              </w:rPr>
              <w:tab/>
            </w:r>
            <w:r w:rsidR="007C26E3">
              <w:rPr>
                <w:noProof/>
                <w:webHidden/>
              </w:rPr>
              <w:fldChar w:fldCharType="begin"/>
            </w:r>
            <w:r w:rsidR="007C26E3">
              <w:rPr>
                <w:noProof/>
                <w:webHidden/>
              </w:rPr>
              <w:instrText xml:space="preserve"> PAGEREF _Toc35609570 \h </w:instrText>
            </w:r>
            <w:r w:rsidR="007C26E3">
              <w:rPr>
                <w:noProof/>
                <w:webHidden/>
              </w:rPr>
            </w:r>
            <w:r w:rsidR="007C26E3">
              <w:rPr>
                <w:noProof/>
                <w:webHidden/>
              </w:rPr>
              <w:fldChar w:fldCharType="separate"/>
            </w:r>
            <w:r w:rsidR="00261A7F">
              <w:rPr>
                <w:noProof/>
                <w:webHidden/>
              </w:rPr>
              <w:t>43</w:t>
            </w:r>
            <w:r w:rsidR="007C26E3">
              <w:rPr>
                <w:noProof/>
                <w:webHidden/>
              </w:rPr>
              <w:fldChar w:fldCharType="end"/>
            </w:r>
          </w:hyperlink>
        </w:p>
        <w:p w14:paraId="2D965303" w14:textId="09943326" w:rsidR="007C26E3" w:rsidRDefault="00FB10D6">
          <w:pPr>
            <w:pStyle w:val="TOC2"/>
            <w:tabs>
              <w:tab w:val="right" w:leader="dot" w:pos="9016"/>
            </w:tabs>
            <w:rPr>
              <w:rFonts w:eastAsiaTheme="minorEastAsia"/>
              <w:noProof/>
              <w:lang w:eastAsia="en-IE"/>
            </w:rPr>
          </w:pPr>
          <w:hyperlink w:anchor="_Toc35609573" w:history="1">
            <w:r w:rsidR="007C26E3" w:rsidRPr="007458ED">
              <w:rPr>
                <w:rStyle w:val="Hyperlink"/>
                <w:noProof/>
              </w:rPr>
              <w:t>3.4. Front-End</w:t>
            </w:r>
            <w:r w:rsidR="007C26E3">
              <w:rPr>
                <w:noProof/>
                <w:webHidden/>
              </w:rPr>
              <w:tab/>
            </w:r>
            <w:r w:rsidR="007C26E3">
              <w:rPr>
                <w:noProof/>
                <w:webHidden/>
              </w:rPr>
              <w:fldChar w:fldCharType="begin"/>
            </w:r>
            <w:r w:rsidR="007C26E3">
              <w:rPr>
                <w:noProof/>
                <w:webHidden/>
              </w:rPr>
              <w:instrText xml:space="preserve"> PAGEREF _Toc35609573 \h </w:instrText>
            </w:r>
            <w:r w:rsidR="007C26E3">
              <w:rPr>
                <w:noProof/>
                <w:webHidden/>
              </w:rPr>
            </w:r>
            <w:r w:rsidR="007C26E3">
              <w:rPr>
                <w:noProof/>
                <w:webHidden/>
              </w:rPr>
              <w:fldChar w:fldCharType="separate"/>
            </w:r>
            <w:r w:rsidR="00261A7F">
              <w:rPr>
                <w:noProof/>
                <w:webHidden/>
              </w:rPr>
              <w:t>56</w:t>
            </w:r>
            <w:r w:rsidR="007C26E3">
              <w:rPr>
                <w:noProof/>
                <w:webHidden/>
              </w:rPr>
              <w:fldChar w:fldCharType="end"/>
            </w:r>
          </w:hyperlink>
        </w:p>
        <w:p w14:paraId="3848FEB4" w14:textId="2AA736B9" w:rsidR="007C26E3" w:rsidRDefault="00FB10D6">
          <w:pPr>
            <w:pStyle w:val="TOC2"/>
            <w:tabs>
              <w:tab w:val="right" w:leader="dot" w:pos="9016"/>
            </w:tabs>
            <w:rPr>
              <w:rFonts w:eastAsiaTheme="minorEastAsia"/>
              <w:noProof/>
              <w:lang w:eastAsia="en-IE"/>
            </w:rPr>
          </w:pPr>
          <w:hyperlink w:anchor="_Toc35609578" w:history="1">
            <w:r w:rsidR="007C26E3" w:rsidRPr="007458ED">
              <w:rPr>
                <w:rStyle w:val="Hyperlink"/>
                <w:noProof/>
              </w:rPr>
              <w:t>3.5. Middle-Tier</w:t>
            </w:r>
            <w:r w:rsidR="007C26E3">
              <w:rPr>
                <w:noProof/>
                <w:webHidden/>
              </w:rPr>
              <w:tab/>
            </w:r>
            <w:r w:rsidR="007C26E3">
              <w:rPr>
                <w:noProof/>
                <w:webHidden/>
              </w:rPr>
              <w:fldChar w:fldCharType="begin"/>
            </w:r>
            <w:r w:rsidR="007C26E3">
              <w:rPr>
                <w:noProof/>
                <w:webHidden/>
              </w:rPr>
              <w:instrText xml:space="preserve"> PAGEREF _Toc35609578 \h </w:instrText>
            </w:r>
            <w:r w:rsidR="007C26E3">
              <w:rPr>
                <w:noProof/>
                <w:webHidden/>
              </w:rPr>
            </w:r>
            <w:r w:rsidR="007C26E3">
              <w:rPr>
                <w:noProof/>
                <w:webHidden/>
              </w:rPr>
              <w:fldChar w:fldCharType="separate"/>
            </w:r>
            <w:r w:rsidR="00261A7F">
              <w:rPr>
                <w:noProof/>
                <w:webHidden/>
              </w:rPr>
              <w:t>58</w:t>
            </w:r>
            <w:r w:rsidR="007C26E3">
              <w:rPr>
                <w:noProof/>
                <w:webHidden/>
              </w:rPr>
              <w:fldChar w:fldCharType="end"/>
            </w:r>
          </w:hyperlink>
        </w:p>
        <w:p w14:paraId="7AF9D959" w14:textId="35D44CEA" w:rsidR="007C26E3" w:rsidRDefault="00FB10D6">
          <w:pPr>
            <w:pStyle w:val="TOC2"/>
            <w:tabs>
              <w:tab w:val="right" w:leader="dot" w:pos="9016"/>
            </w:tabs>
            <w:rPr>
              <w:rFonts w:eastAsiaTheme="minorEastAsia"/>
              <w:noProof/>
              <w:lang w:eastAsia="en-IE"/>
            </w:rPr>
          </w:pPr>
          <w:hyperlink w:anchor="_Toc35609583" w:history="1">
            <w:r w:rsidR="007C26E3" w:rsidRPr="007458ED">
              <w:rPr>
                <w:rStyle w:val="Hyperlink"/>
                <w:noProof/>
              </w:rPr>
              <w:t>3.6. Back-End</w:t>
            </w:r>
            <w:r w:rsidR="007C26E3">
              <w:rPr>
                <w:noProof/>
                <w:webHidden/>
              </w:rPr>
              <w:tab/>
            </w:r>
            <w:r w:rsidR="007C26E3">
              <w:rPr>
                <w:noProof/>
                <w:webHidden/>
              </w:rPr>
              <w:fldChar w:fldCharType="begin"/>
            </w:r>
            <w:r w:rsidR="007C26E3">
              <w:rPr>
                <w:noProof/>
                <w:webHidden/>
              </w:rPr>
              <w:instrText xml:space="preserve"> PAGEREF _Toc35609583 \h </w:instrText>
            </w:r>
            <w:r w:rsidR="007C26E3">
              <w:rPr>
                <w:noProof/>
                <w:webHidden/>
              </w:rPr>
            </w:r>
            <w:r w:rsidR="007C26E3">
              <w:rPr>
                <w:noProof/>
                <w:webHidden/>
              </w:rPr>
              <w:fldChar w:fldCharType="separate"/>
            </w:r>
            <w:r w:rsidR="00261A7F">
              <w:rPr>
                <w:noProof/>
                <w:webHidden/>
              </w:rPr>
              <w:t>60</w:t>
            </w:r>
            <w:r w:rsidR="007C26E3">
              <w:rPr>
                <w:noProof/>
                <w:webHidden/>
              </w:rPr>
              <w:fldChar w:fldCharType="end"/>
            </w:r>
          </w:hyperlink>
        </w:p>
        <w:p w14:paraId="1E603AEC" w14:textId="4CE07BB6" w:rsidR="007C26E3" w:rsidRDefault="00FB10D6">
          <w:pPr>
            <w:pStyle w:val="TOC2"/>
            <w:tabs>
              <w:tab w:val="right" w:leader="dot" w:pos="9016"/>
            </w:tabs>
            <w:rPr>
              <w:rFonts w:eastAsiaTheme="minorEastAsia"/>
              <w:noProof/>
              <w:lang w:eastAsia="en-IE"/>
            </w:rPr>
          </w:pPr>
          <w:hyperlink w:anchor="_Toc35609586" w:history="1">
            <w:r w:rsidR="007C26E3" w:rsidRPr="007458ED">
              <w:rPr>
                <w:rStyle w:val="Hyperlink"/>
                <w:noProof/>
              </w:rPr>
              <w:t>3.7. Conclusions</w:t>
            </w:r>
            <w:r w:rsidR="007C26E3">
              <w:rPr>
                <w:noProof/>
                <w:webHidden/>
              </w:rPr>
              <w:tab/>
            </w:r>
            <w:r w:rsidR="007C26E3">
              <w:rPr>
                <w:noProof/>
                <w:webHidden/>
              </w:rPr>
              <w:fldChar w:fldCharType="begin"/>
            </w:r>
            <w:r w:rsidR="007C26E3">
              <w:rPr>
                <w:noProof/>
                <w:webHidden/>
              </w:rPr>
              <w:instrText xml:space="preserve"> PAGEREF _Toc35609586 \h </w:instrText>
            </w:r>
            <w:r w:rsidR="007C26E3">
              <w:rPr>
                <w:noProof/>
                <w:webHidden/>
              </w:rPr>
            </w:r>
            <w:r w:rsidR="007C26E3">
              <w:rPr>
                <w:noProof/>
                <w:webHidden/>
              </w:rPr>
              <w:fldChar w:fldCharType="separate"/>
            </w:r>
            <w:r w:rsidR="00261A7F">
              <w:rPr>
                <w:noProof/>
                <w:webHidden/>
              </w:rPr>
              <w:t>61</w:t>
            </w:r>
            <w:r w:rsidR="007C26E3">
              <w:rPr>
                <w:noProof/>
                <w:webHidden/>
              </w:rPr>
              <w:fldChar w:fldCharType="end"/>
            </w:r>
          </w:hyperlink>
        </w:p>
        <w:p w14:paraId="6CC135F1" w14:textId="479CB3A0" w:rsidR="007C26E3" w:rsidRDefault="00FB10D6">
          <w:pPr>
            <w:pStyle w:val="TOC1"/>
            <w:tabs>
              <w:tab w:val="right" w:leader="dot" w:pos="9016"/>
            </w:tabs>
            <w:rPr>
              <w:rFonts w:eastAsiaTheme="minorEastAsia"/>
              <w:noProof/>
              <w:lang w:eastAsia="en-IE"/>
            </w:rPr>
          </w:pPr>
          <w:hyperlink w:anchor="_Toc35609587" w:history="1">
            <w:r w:rsidR="007C26E3" w:rsidRPr="007458ED">
              <w:rPr>
                <w:rStyle w:val="Hyperlink"/>
                <w:noProof/>
              </w:rPr>
              <w:t>4. Development</w:t>
            </w:r>
            <w:r w:rsidR="007C26E3">
              <w:rPr>
                <w:noProof/>
                <w:webHidden/>
              </w:rPr>
              <w:tab/>
            </w:r>
            <w:r w:rsidR="007C26E3">
              <w:rPr>
                <w:noProof/>
                <w:webHidden/>
              </w:rPr>
              <w:fldChar w:fldCharType="begin"/>
            </w:r>
            <w:r w:rsidR="007C26E3">
              <w:rPr>
                <w:noProof/>
                <w:webHidden/>
              </w:rPr>
              <w:instrText xml:space="preserve"> PAGEREF _Toc35609587 \h </w:instrText>
            </w:r>
            <w:r w:rsidR="007C26E3">
              <w:rPr>
                <w:noProof/>
                <w:webHidden/>
              </w:rPr>
            </w:r>
            <w:r w:rsidR="007C26E3">
              <w:rPr>
                <w:noProof/>
                <w:webHidden/>
              </w:rPr>
              <w:fldChar w:fldCharType="separate"/>
            </w:r>
            <w:r w:rsidR="00261A7F">
              <w:rPr>
                <w:noProof/>
                <w:webHidden/>
              </w:rPr>
              <w:t>62</w:t>
            </w:r>
            <w:r w:rsidR="007C26E3">
              <w:rPr>
                <w:noProof/>
                <w:webHidden/>
              </w:rPr>
              <w:fldChar w:fldCharType="end"/>
            </w:r>
          </w:hyperlink>
        </w:p>
        <w:p w14:paraId="4B3F3FF5" w14:textId="6852ED89" w:rsidR="007C26E3" w:rsidRDefault="00FB10D6">
          <w:pPr>
            <w:pStyle w:val="TOC2"/>
            <w:tabs>
              <w:tab w:val="right" w:leader="dot" w:pos="9016"/>
            </w:tabs>
            <w:rPr>
              <w:rFonts w:eastAsiaTheme="minorEastAsia"/>
              <w:noProof/>
              <w:lang w:eastAsia="en-IE"/>
            </w:rPr>
          </w:pPr>
          <w:hyperlink w:anchor="_Toc35609588" w:history="1">
            <w:r w:rsidR="007C26E3" w:rsidRPr="007458ED">
              <w:rPr>
                <w:rStyle w:val="Hyperlink"/>
                <w:noProof/>
              </w:rPr>
              <w:t>4.1. Introduction</w:t>
            </w:r>
            <w:r w:rsidR="007C26E3">
              <w:rPr>
                <w:noProof/>
                <w:webHidden/>
              </w:rPr>
              <w:tab/>
            </w:r>
            <w:r w:rsidR="007C26E3">
              <w:rPr>
                <w:noProof/>
                <w:webHidden/>
              </w:rPr>
              <w:fldChar w:fldCharType="begin"/>
            </w:r>
            <w:r w:rsidR="007C26E3">
              <w:rPr>
                <w:noProof/>
                <w:webHidden/>
              </w:rPr>
              <w:instrText xml:space="preserve"> PAGEREF _Toc35609588 \h </w:instrText>
            </w:r>
            <w:r w:rsidR="007C26E3">
              <w:rPr>
                <w:noProof/>
                <w:webHidden/>
              </w:rPr>
            </w:r>
            <w:r w:rsidR="007C26E3">
              <w:rPr>
                <w:noProof/>
                <w:webHidden/>
              </w:rPr>
              <w:fldChar w:fldCharType="separate"/>
            </w:r>
            <w:r w:rsidR="00261A7F">
              <w:rPr>
                <w:noProof/>
                <w:webHidden/>
              </w:rPr>
              <w:t>62</w:t>
            </w:r>
            <w:r w:rsidR="007C26E3">
              <w:rPr>
                <w:noProof/>
                <w:webHidden/>
              </w:rPr>
              <w:fldChar w:fldCharType="end"/>
            </w:r>
          </w:hyperlink>
        </w:p>
        <w:p w14:paraId="548578F0" w14:textId="62A522FA" w:rsidR="007C26E3" w:rsidRDefault="00FB10D6">
          <w:pPr>
            <w:pStyle w:val="TOC2"/>
            <w:tabs>
              <w:tab w:val="right" w:leader="dot" w:pos="9016"/>
            </w:tabs>
            <w:rPr>
              <w:rFonts w:eastAsiaTheme="minorEastAsia"/>
              <w:noProof/>
              <w:lang w:eastAsia="en-IE"/>
            </w:rPr>
          </w:pPr>
          <w:hyperlink w:anchor="_Toc35609589" w:history="1">
            <w:r w:rsidR="007C26E3" w:rsidRPr="007458ED">
              <w:rPr>
                <w:rStyle w:val="Hyperlink"/>
                <w:noProof/>
              </w:rPr>
              <w:t>4.2. Software Development</w:t>
            </w:r>
            <w:r w:rsidR="007C26E3">
              <w:rPr>
                <w:noProof/>
                <w:webHidden/>
              </w:rPr>
              <w:tab/>
            </w:r>
            <w:r w:rsidR="007C26E3">
              <w:rPr>
                <w:noProof/>
                <w:webHidden/>
              </w:rPr>
              <w:fldChar w:fldCharType="begin"/>
            </w:r>
            <w:r w:rsidR="007C26E3">
              <w:rPr>
                <w:noProof/>
                <w:webHidden/>
              </w:rPr>
              <w:instrText xml:space="preserve"> PAGEREF _Toc35609589 \h </w:instrText>
            </w:r>
            <w:r w:rsidR="007C26E3">
              <w:rPr>
                <w:noProof/>
                <w:webHidden/>
              </w:rPr>
            </w:r>
            <w:r w:rsidR="007C26E3">
              <w:rPr>
                <w:noProof/>
                <w:webHidden/>
              </w:rPr>
              <w:fldChar w:fldCharType="separate"/>
            </w:r>
            <w:r w:rsidR="00261A7F">
              <w:rPr>
                <w:noProof/>
                <w:webHidden/>
              </w:rPr>
              <w:t>62</w:t>
            </w:r>
            <w:r w:rsidR="007C26E3">
              <w:rPr>
                <w:noProof/>
                <w:webHidden/>
              </w:rPr>
              <w:fldChar w:fldCharType="end"/>
            </w:r>
          </w:hyperlink>
        </w:p>
        <w:p w14:paraId="1F7D6E59" w14:textId="31A154F6" w:rsidR="007C26E3" w:rsidRDefault="00FB10D6">
          <w:pPr>
            <w:pStyle w:val="TOC2"/>
            <w:tabs>
              <w:tab w:val="right" w:leader="dot" w:pos="9016"/>
            </w:tabs>
            <w:rPr>
              <w:rFonts w:eastAsiaTheme="minorEastAsia"/>
              <w:noProof/>
              <w:lang w:eastAsia="en-IE"/>
            </w:rPr>
          </w:pPr>
          <w:hyperlink w:anchor="_Toc35609590" w:history="1">
            <w:r w:rsidR="007C26E3" w:rsidRPr="007458ED">
              <w:rPr>
                <w:rStyle w:val="Hyperlink"/>
                <w:noProof/>
              </w:rPr>
              <w:t>4.3. Front-End</w:t>
            </w:r>
            <w:r w:rsidR="007C26E3">
              <w:rPr>
                <w:noProof/>
                <w:webHidden/>
              </w:rPr>
              <w:tab/>
            </w:r>
            <w:r w:rsidR="007C26E3">
              <w:rPr>
                <w:noProof/>
                <w:webHidden/>
              </w:rPr>
              <w:fldChar w:fldCharType="begin"/>
            </w:r>
            <w:r w:rsidR="007C26E3">
              <w:rPr>
                <w:noProof/>
                <w:webHidden/>
              </w:rPr>
              <w:instrText xml:space="preserve"> PAGEREF _Toc35609590 \h </w:instrText>
            </w:r>
            <w:r w:rsidR="007C26E3">
              <w:rPr>
                <w:noProof/>
                <w:webHidden/>
              </w:rPr>
            </w:r>
            <w:r w:rsidR="007C26E3">
              <w:rPr>
                <w:noProof/>
                <w:webHidden/>
              </w:rPr>
              <w:fldChar w:fldCharType="separate"/>
            </w:r>
            <w:r w:rsidR="00261A7F">
              <w:rPr>
                <w:noProof/>
                <w:webHidden/>
              </w:rPr>
              <w:t>64</w:t>
            </w:r>
            <w:r w:rsidR="007C26E3">
              <w:rPr>
                <w:noProof/>
                <w:webHidden/>
              </w:rPr>
              <w:fldChar w:fldCharType="end"/>
            </w:r>
          </w:hyperlink>
        </w:p>
        <w:p w14:paraId="5BB5E2D7" w14:textId="1BB83508" w:rsidR="007C26E3" w:rsidRDefault="00FB10D6">
          <w:pPr>
            <w:pStyle w:val="TOC2"/>
            <w:tabs>
              <w:tab w:val="right" w:leader="dot" w:pos="9016"/>
            </w:tabs>
            <w:rPr>
              <w:rFonts w:eastAsiaTheme="minorEastAsia"/>
              <w:noProof/>
              <w:lang w:eastAsia="en-IE"/>
            </w:rPr>
          </w:pPr>
          <w:hyperlink w:anchor="_Toc35609595" w:history="1">
            <w:r w:rsidR="007C26E3" w:rsidRPr="007458ED">
              <w:rPr>
                <w:rStyle w:val="Hyperlink"/>
                <w:noProof/>
              </w:rPr>
              <w:t>4.4. Middle-Tier</w:t>
            </w:r>
            <w:r w:rsidR="007C26E3">
              <w:rPr>
                <w:noProof/>
                <w:webHidden/>
              </w:rPr>
              <w:tab/>
            </w:r>
            <w:r w:rsidR="007C26E3">
              <w:rPr>
                <w:noProof/>
                <w:webHidden/>
              </w:rPr>
              <w:fldChar w:fldCharType="begin"/>
            </w:r>
            <w:r w:rsidR="007C26E3">
              <w:rPr>
                <w:noProof/>
                <w:webHidden/>
              </w:rPr>
              <w:instrText xml:space="preserve"> PAGEREF _Toc35609595 \h </w:instrText>
            </w:r>
            <w:r w:rsidR="007C26E3">
              <w:rPr>
                <w:noProof/>
                <w:webHidden/>
              </w:rPr>
            </w:r>
            <w:r w:rsidR="007C26E3">
              <w:rPr>
                <w:noProof/>
                <w:webHidden/>
              </w:rPr>
              <w:fldChar w:fldCharType="separate"/>
            </w:r>
            <w:r w:rsidR="00261A7F">
              <w:rPr>
                <w:noProof/>
                <w:webHidden/>
              </w:rPr>
              <w:t>66</w:t>
            </w:r>
            <w:r w:rsidR="007C26E3">
              <w:rPr>
                <w:noProof/>
                <w:webHidden/>
              </w:rPr>
              <w:fldChar w:fldCharType="end"/>
            </w:r>
          </w:hyperlink>
        </w:p>
        <w:p w14:paraId="5844A677" w14:textId="505046C5" w:rsidR="007C26E3" w:rsidRDefault="00FB10D6">
          <w:pPr>
            <w:pStyle w:val="TOC2"/>
            <w:tabs>
              <w:tab w:val="right" w:leader="dot" w:pos="9016"/>
            </w:tabs>
            <w:rPr>
              <w:rFonts w:eastAsiaTheme="minorEastAsia"/>
              <w:noProof/>
              <w:lang w:eastAsia="en-IE"/>
            </w:rPr>
          </w:pPr>
          <w:hyperlink w:anchor="_Toc35609602" w:history="1">
            <w:r w:rsidR="007C26E3" w:rsidRPr="007458ED">
              <w:rPr>
                <w:rStyle w:val="Hyperlink"/>
                <w:noProof/>
              </w:rPr>
              <w:t>4.5. Back-End Tier</w:t>
            </w:r>
            <w:r w:rsidR="007C26E3">
              <w:rPr>
                <w:noProof/>
                <w:webHidden/>
              </w:rPr>
              <w:tab/>
            </w:r>
            <w:r w:rsidR="007C26E3">
              <w:rPr>
                <w:noProof/>
                <w:webHidden/>
              </w:rPr>
              <w:fldChar w:fldCharType="begin"/>
            </w:r>
            <w:r w:rsidR="007C26E3">
              <w:rPr>
                <w:noProof/>
                <w:webHidden/>
              </w:rPr>
              <w:instrText xml:space="preserve"> PAGEREF _Toc35609602 \h </w:instrText>
            </w:r>
            <w:r w:rsidR="007C26E3">
              <w:rPr>
                <w:noProof/>
                <w:webHidden/>
              </w:rPr>
            </w:r>
            <w:r w:rsidR="007C26E3">
              <w:rPr>
                <w:noProof/>
                <w:webHidden/>
              </w:rPr>
              <w:fldChar w:fldCharType="separate"/>
            </w:r>
            <w:r w:rsidR="00261A7F">
              <w:rPr>
                <w:noProof/>
                <w:webHidden/>
              </w:rPr>
              <w:t>75</w:t>
            </w:r>
            <w:r w:rsidR="007C26E3">
              <w:rPr>
                <w:noProof/>
                <w:webHidden/>
              </w:rPr>
              <w:fldChar w:fldCharType="end"/>
            </w:r>
          </w:hyperlink>
        </w:p>
        <w:p w14:paraId="1BD89B4C" w14:textId="4F5E6B51" w:rsidR="007C26E3" w:rsidRDefault="00FB10D6">
          <w:pPr>
            <w:pStyle w:val="TOC2"/>
            <w:tabs>
              <w:tab w:val="right" w:leader="dot" w:pos="9016"/>
            </w:tabs>
            <w:rPr>
              <w:rFonts w:eastAsiaTheme="minorEastAsia"/>
              <w:noProof/>
              <w:lang w:eastAsia="en-IE"/>
            </w:rPr>
          </w:pPr>
          <w:hyperlink w:anchor="_Toc35609607" w:history="1">
            <w:r w:rsidR="007C26E3" w:rsidRPr="007458ED">
              <w:rPr>
                <w:rStyle w:val="Hyperlink"/>
                <w:noProof/>
              </w:rPr>
              <w:t>4.6. Conclusions</w:t>
            </w:r>
            <w:r w:rsidR="007C26E3">
              <w:rPr>
                <w:noProof/>
                <w:webHidden/>
              </w:rPr>
              <w:tab/>
            </w:r>
            <w:r w:rsidR="007C26E3">
              <w:rPr>
                <w:noProof/>
                <w:webHidden/>
              </w:rPr>
              <w:fldChar w:fldCharType="begin"/>
            </w:r>
            <w:r w:rsidR="007C26E3">
              <w:rPr>
                <w:noProof/>
                <w:webHidden/>
              </w:rPr>
              <w:instrText xml:space="preserve"> PAGEREF _Toc35609607 \h </w:instrText>
            </w:r>
            <w:r w:rsidR="007C26E3">
              <w:rPr>
                <w:noProof/>
                <w:webHidden/>
              </w:rPr>
            </w:r>
            <w:r w:rsidR="007C26E3">
              <w:rPr>
                <w:noProof/>
                <w:webHidden/>
              </w:rPr>
              <w:fldChar w:fldCharType="separate"/>
            </w:r>
            <w:r w:rsidR="00261A7F">
              <w:rPr>
                <w:noProof/>
                <w:webHidden/>
              </w:rPr>
              <w:t>78</w:t>
            </w:r>
            <w:r w:rsidR="007C26E3">
              <w:rPr>
                <w:noProof/>
                <w:webHidden/>
              </w:rPr>
              <w:fldChar w:fldCharType="end"/>
            </w:r>
          </w:hyperlink>
        </w:p>
        <w:p w14:paraId="5FCA78D1" w14:textId="03EB2D9A" w:rsidR="007C26E3" w:rsidRDefault="00FB10D6">
          <w:pPr>
            <w:pStyle w:val="TOC1"/>
            <w:tabs>
              <w:tab w:val="right" w:leader="dot" w:pos="9016"/>
            </w:tabs>
            <w:rPr>
              <w:rFonts w:eastAsiaTheme="minorEastAsia"/>
              <w:noProof/>
              <w:lang w:eastAsia="en-IE"/>
            </w:rPr>
          </w:pPr>
          <w:hyperlink w:anchor="_Toc35609608" w:history="1">
            <w:r w:rsidR="007C26E3" w:rsidRPr="007458ED">
              <w:rPr>
                <w:rStyle w:val="Hyperlink"/>
                <w:noProof/>
              </w:rPr>
              <w:t>5. System Validation</w:t>
            </w:r>
            <w:r w:rsidR="007C26E3">
              <w:rPr>
                <w:noProof/>
                <w:webHidden/>
              </w:rPr>
              <w:tab/>
            </w:r>
            <w:r w:rsidR="007C26E3">
              <w:rPr>
                <w:noProof/>
                <w:webHidden/>
              </w:rPr>
              <w:fldChar w:fldCharType="begin"/>
            </w:r>
            <w:r w:rsidR="007C26E3">
              <w:rPr>
                <w:noProof/>
                <w:webHidden/>
              </w:rPr>
              <w:instrText xml:space="preserve"> PAGEREF _Toc35609608 \h </w:instrText>
            </w:r>
            <w:r w:rsidR="007C26E3">
              <w:rPr>
                <w:noProof/>
                <w:webHidden/>
              </w:rPr>
            </w:r>
            <w:r w:rsidR="007C26E3">
              <w:rPr>
                <w:noProof/>
                <w:webHidden/>
              </w:rPr>
              <w:fldChar w:fldCharType="separate"/>
            </w:r>
            <w:r w:rsidR="00261A7F">
              <w:rPr>
                <w:noProof/>
                <w:webHidden/>
              </w:rPr>
              <w:t>79</w:t>
            </w:r>
            <w:r w:rsidR="007C26E3">
              <w:rPr>
                <w:noProof/>
                <w:webHidden/>
              </w:rPr>
              <w:fldChar w:fldCharType="end"/>
            </w:r>
          </w:hyperlink>
        </w:p>
        <w:p w14:paraId="7589CB54" w14:textId="0F7F8A26" w:rsidR="007C26E3" w:rsidRDefault="00FB10D6">
          <w:pPr>
            <w:pStyle w:val="TOC2"/>
            <w:tabs>
              <w:tab w:val="right" w:leader="dot" w:pos="9016"/>
            </w:tabs>
            <w:rPr>
              <w:rFonts w:eastAsiaTheme="minorEastAsia"/>
              <w:noProof/>
              <w:lang w:eastAsia="en-IE"/>
            </w:rPr>
          </w:pPr>
          <w:hyperlink w:anchor="_Toc35609609" w:history="1">
            <w:r w:rsidR="007C26E3" w:rsidRPr="007458ED">
              <w:rPr>
                <w:rStyle w:val="Hyperlink"/>
                <w:noProof/>
              </w:rPr>
              <w:t>5.1. Introduction</w:t>
            </w:r>
            <w:r w:rsidR="007C26E3">
              <w:rPr>
                <w:noProof/>
                <w:webHidden/>
              </w:rPr>
              <w:tab/>
            </w:r>
            <w:r w:rsidR="007C26E3">
              <w:rPr>
                <w:noProof/>
                <w:webHidden/>
              </w:rPr>
              <w:fldChar w:fldCharType="begin"/>
            </w:r>
            <w:r w:rsidR="007C26E3">
              <w:rPr>
                <w:noProof/>
                <w:webHidden/>
              </w:rPr>
              <w:instrText xml:space="preserve"> PAGEREF _Toc35609609 \h </w:instrText>
            </w:r>
            <w:r w:rsidR="007C26E3">
              <w:rPr>
                <w:noProof/>
                <w:webHidden/>
              </w:rPr>
            </w:r>
            <w:r w:rsidR="007C26E3">
              <w:rPr>
                <w:noProof/>
                <w:webHidden/>
              </w:rPr>
              <w:fldChar w:fldCharType="separate"/>
            </w:r>
            <w:r w:rsidR="00261A7F">
              <w:rPr>
                <w:noProof/>
                <w:webHidden/>
              </w:rPr>
              <w:t>79</w:t>
            </w:r>
            <w:r w:rsidR="007C26E3">
              <w:rPr>
                <w:noProof/>
                <w:webHidden/>
              </w:rPr>
              <w:fldChar w:fldCharType="end"/>
            </w:r>
          </w:hyperlink>
        </w:p>
        <w:p w14:paraId="424A5AD0" w14:textId="76482122" w:rsidR="007C26E3" w:rsidRDefault="00FB10D6">
          <w:pPr>
            <w:pStyle w:val="TOC2"/>
            <w:tabs>
              <w:tab w:val="right" w:leader="dot" w:pos="9016"/>
            </w:tabs>
            <w:rPr>
              <w:rFonts w:eastAsiaTheme="minorEastAsia"/>
              <w:noProof/>
              <w:lang w:eastAsia="en-IE"/>
            </w:rPr>
          </w:pPr>
          <w:hyperlink w:anchor="_Toc35609610" w:history="1">
            <w:r w:rsidR="007C26E3" w:rsidRPr="007458ED">
              <w:rPr>
                <w:rStyle w:val="Hyperlink"/>
                <w:noProof/>
              </w:rPr>
              <w:t>5.2. Software Evaluation</w:t>
            </w:r>
            <w:r w:rsidR="007C26E3">
              <w:rPr>
                <w:noProof/>
                <w:webHidden/>
              </w:rPr>
              <w:tab/>
            </w:r>
            <w:r w:rsidR="007C26E3">
              <w:rPr>
                <w:noProof/>
                <w:webHidden/>
              </w:rPr>
              <w:fldChar w:fldCharType="begin"/>
            </w:r>
            <w:r w:rsidR="007C26E3">
              <w:rPr>
                <w:noProof/>
                <w:webHidden/>
              </w:rPr>
              <w:instrText xml:space="preserve"> PAGEREF _Toc35609610 \h </w:instrText>
            </w:r>
            <w:r w:rsidR="007C26E3">
              <w:rPr>
                <w:noProof/>
                <w:webHidden/>
              </w:rPr>
            </w:r>
            <w:r w:rsidR="007C26E3">
              <w:rPr>
                <w:noProof/>
                <w:webHidden/>
              </w:rPr>
              <w:fldChar w:fldCharType="separate"/>
            </w:r>
            <w:r w:rsidR="00261A7F">
              <w:rPr>
                <w:noProof/>
                <w:webHidden/>
              </w:rPr>
              <w:t>79</w:t>
            </w:r>
            <w:r w:rsidR="007C26E3">
              <w:rPr>
                <w:noProof/>
                <w:webHidden/>
              </w:rPr>
              <w:fldChar w:fldCharType="end"/>
            </w:r>
          </w:hyperlink>
        </w:p>
        <w:p w14:paraId="1A79B2C8" w14:textId="5FC4E900" w:rsidR="007C26E3" w:rsidRDefault="00FB10D6">
          <w:pPr>
            <w:pStyle w:val="TOC2"/>
            <w:tabs>
              <w:tab w:val="right" w:leader="dot" w:pos="9016"/>
            </w:tabs>
            <w:rPr>
              <w:rFonts w:eastAsiaTheme="minorEastAsia"/>
              <w:noProof/>
              <w:lang w:eastAsia="en-IE"/>
            </w:rPr>
          </w:pPr>
          <w:hyperlink w:anchor="_Toc35609612" w:history="1">
            <w:r w:rsidR="007C26E3" w:rsidRPr="007458ED">
              <w:rPr>
                <w:rStyle w:val="Hyperlink"/>
                <w:noProof/>
              </w:rPr>
              <w:t>5.3. Specific Evaluation</w:t>
            </w:r>
            <w:r w:rsidR="007C26E3">
              <w:rPr>
                <w:noProof/>
                <w:webHidden/>
              </w:rPr>
              <w:tab/>
            </w:r>
            <w:r w:rsidR="007C26E3">
              <w:rPr>
                <w:noProof/>
                <w:webHidden/>
              </w:rPr>
              <w:fldChar w:fldCharType="begin"/>
            </w:r>
            <w:r w:rsidR="007C26E3">
              <w:rPr>
                <w:noProof/>
                <w:webHidden/>
              </w:rPr>
              <w:instrText xml:space="preserve"> PAGEREF _Toc35609612 \h </w:instrText>
            </w:r>
            <w:r w:rsidR="007C26E3">
              <w:rPr>
                <w:noProof/>
                <w:webHidden/>
              </w:rPr>
            </w:r>
            <w:r w:rsidR="007C26E3">
              <w:rPr>
                <w:noProof/>
                <w:webHidden/>
              </w:rPr>
              <w:fldChar w:fldCharType="separate"/>
            </w:r>
            <w:r w:rsidR="00261A7F">
              <w:rPr>
                <w:noProof/>
                <w:webHidden/>
              </w:rPr>
              <w:t>83</w:t>
            </w:r>
            <w:r w:rsidR="007C26E3">
              <w:rPr>
                <w:noProof/>
                <w:webHidden/>
              </w:rPr>
              <w:fldChar w:fldCharType="end"/>
            </w:r>
          </w:hyperlink>
        </w:p>
        <w:p w14:paraId="49CC5FDF" w14:textId="4422FC6F" w:rsidR="007C26E3" w:rsidRDefault="00FB10D6">
          <w:pPr>
            <w:pStyle w:val="TOC2"/>
            <w:tabs>
              <w:tab w:val="right" w:leader="dot" w:pos="9016"/>
            </w:tabs>
            <w:rPr>
              <w:rFonts w:eastAsiaTheme="minorEastAsia"/>
              <w:noProof/>
              <w:lang w:eastAsia="en-IE"/>
            </w:rPr>
          </w:pPr>
          <w:hyperlink w:anchor="_Toc35609613" w:history="1">
            <w:r w:rsidR="007C26E3" w:rsidRPr="007458ED">
              <w:rPr>
                <w:rStyle w:val="Hyperlink"/>
                <w:noProof/>
              </w:rPr>
              <w:t>5.4. Questionnaires and Interviews Evaluation</w:t>
            </w:r>
            <w:r w:rsidR="007C26E3">
              <w:rPr>
                <w:noProof/>
                <w:webHidden/>
              </w:rPr>
              <w:tab/>
            </w:r>
            <w:r w:rsidR="007C26E3">
              <w:rPr>
                <w:noProof/>
                <w:webHidden/>
              </w:rPr>
              <w:fldChar w:fldCharType="begin"/>
            </w:r>
            <w:r w:rsidR="007C26E3">
              <w:rPr>
                <w:noProof/>
                <w:webHidden/>
              </w:rPr>
              <w:instrText xml:space="preserve"> PAGEREF _Toc35609613 \h </w:instrText>
            </w:r>
            <w:r w:rsidR="007C26E3">
              <w:rPr>
                <w:noProof/>
                <w:webHidden/>
              </w:rPr>
            </w:r>
            <w:r w:rsidR="007C26E3">
              <w:rPr>
                <w:noProof/>
                <w:webHidden/>
              </w:rPr>
              <w:fldChar w:fldCharType="separate"/>
            </w:r>
            <w:r w:rsidR="00261A7F">
              <w:rPr>
                <w:noProof/>
                <w:webHidden/>
              </w:rPr>
              <w:t>84</w:t>
            </w:r>
            <w:r w:rsidR="007C26E3">
              <w:rPr>
                <w:noProof/>
                <w:webHidden/>
              </w:rPr>
              <w:fldChar w:fldCharType="end"/>
            </w:r>
          </w:hyperlink>
        </w:p>
        <w:p w14:paraId="4086D736" w14:textId="2EAC0E4D" w:rsidR="007C26E3" w:rsidRDefault="00FB10D6">
          <w:pPr>
            <w:pStyle w:val="TOC2"/>
            <w:tabs>
              <w:tab w:val="right" w:leader="dot" w:pos="9016"/>
            </w:tabs>
            <w:rPr>
              <w:rFonts w:eastAsiaTheme="minorEastAsia"/>
              <w:noProof/>
              <w:lang w:eastAsia="en-IE"/>
            </w:rPr>
          </w:pPr>
          <w:hyperlink w:anchor="_Toc35609614" w:history="1">
            <w:r w:rsidR="007C26E3" w:rsidRPr="007458ED">
              <w:rPr>
                <w:rStyle w:val="Hyperlink"/>
                <w:noProof/>
              </w:rPr>
              <w:t>5.5. Conclusions</w:t>
            </w:r>
            <w:r w:rsidR="007C26E3">
              <w:rPr>
                <w:noProof/>
                <w:webHidden/>
              </w:rPr>
              <w:tab/>
            </w:r>
            <w:r w:rsidR="007C26E3">
              <w:rPr>
                <w:noProof/>
                <w:webHidden/>
              </w:rPr>
              <w:fldChar w:fldCharType="begin"/>
            </w:r>
            <w:r w:rsidR="007C26E3">
              <w:rPr>
                <w:noProof/>
                <w:webHidden/>
              </w:rPr>
              <w:instrText xml:space="preserve"> PAGEREF _Toc35609614 \h </w:instrText>
            </w:r>
            <w:r w:rsidR="007C26E3">
              <w:rPr>
                <w:noProof/>
                <w:webHidden/>
              </w:rPr>
            </w:r>
            <w:r w:rsidR="007C26E3">
              <w:rPr>
                <w:noProof/>
                <w:webHidden/>
              </w:rPr>
              <w:fldChar w:fldCharType="separate"/>
            </w:r>
            <w:r w:rsidR="00261A7F">
              <w:rPr>
                <w:noProof/>
                <w:webHidden/>
              </w:rPr>
              <w:t>84</w:t>
            </w:r>
            <w:r w:rsidR="007C26E3">
              <w:rPr>
                <w:noProof/>
                <w:webHidden/>
              </w:rPr>
              <w:fldChar w:fldCharType="end"/>
            </w:r>
          </w:hyperlink>
        </w:p>
        <w:p w14:paraId="0FFB0D5C" w14:textId="2A7E07E8" w:rsidR="007C26E3" w:rsidRDefault="00FB10D6">
          <w:pPr>
            <w:pStyle w:val="TOC1"/>
            <w:tabs>
              <w:tab w:val="right" w:leader="dot" w:pos="9016"/>
            </w:tabs>
            <w:rPr>
              <w:rFonts w:eastAsiaTheme="minorEastAsia"/>
              <w:noProof/>
              <w:lang w:eastAsia="en-IE"/>
            </w:rPr>
          </w:pPr>
          <w:hyperlink w:anchor="_Toc35609615" w:history="1">
            <w:r w:rsidR="007C26E3" w:rsidRPr="007458ED">
              <w:rPr>
                <w:rStyle w:val="Hyperlink"/>
                <w:noProof/>
              </w:rPr>
              <w:t>6. Project Plan</w:t>
            </w:r>
            <w:r w:rsidR="007C26E3">
              <w:rPr>
                <w:noProof/>
                <w:webHidden/>
              </w:rPr>
              <w:tab/>
            </w:r>
            <w:r w:rsidR="007C26E3">
              <w:rPr>
                <w:noProof/>
                <w:webHidden/>
              </w:rPr>
              <w:fldChar w:fldCharType="begin"/>
            </w:r>
            <w:r w:rsidR="007C26E3">
              <w:rPr>
                <w:noProof/>
                <w:webHidden/>
              </w:rPr>
              <w:instrText xml:space="preserve"> PAGEREF _Toc35609615 \h </w:instrText>
            </w:r>
            <w:r w:rsidR="007C26E3">
              <w:rPr>
                <w:noProof/>
                <w:webHidden/>
              </w:rPr>
            </w:r>
            <w:r w:rsidR="007C26E3">
              <w:rPr>
                <w:noProof/>
                <w:webHidden/>
              </w:rPr>
              <w:fldChar w:fldCharType="separate"/>
            </w:r>
            <w:r w:rsidR="00261A7F">
              <w:rPr>
                <w:noProof/>
                <w:webHidden/>
              </w:rPr>
              <w:t>86</w:t>
            </w:r>
            <w:r w:rsidR="007C26E3">
              <w:rPr>
                <w:noProof/>
                <w:webHidden/>
              </w:rPr>
              <w:fldChar w:fldCharType="end"/>
            </w:r>
          </w:hyperlink>
        </w:p>
        <w:p w14:paraId="2D3C34A0" w14:textId="2B751884" w:rsidR="007C26E3" w:rsidRDefault="00FB10D6">
          <w:pPr>
            <w:pStyle w:val="TOC2"/>
            <w:tabs>
              <w:tab w:val="right" w:leader="dot" w:pos="9016"/>
            </w:tabs>
            <w:rPr>
              <w:rFonts w:eastAsiaTheme="minorEastAsia"/>
              <w:noProof/>
              <w:lang w:eastAsia="en-IE"/>
            </w:rPr>
          </w:pPr>
          <w:hyperlink w:anchor="_Toc35609616" w:history="1">
            <w:r w:rsidR="007C26E3" w:rsidRPr="007458ED">
              <w:rPr>
                <w:rStyle w:val="Hyperlink"/>
                <w:noProof/>
              </w:rPr>
              <w:t>6.1. Introduction</w:t>
            </w:r>
            <w:r w:rsidR="007C26E3">
              <w:rPr>
                <w:noProof/>
                <w:webHidden/>
              </w:rPr>
              <w:tab/>
            </w:r>
            <w:r w:rsidR="007C26E3">
              <w:rPr>
                <w:noProof/>
                <w:webHidden/>
              </w:rPr>
              <w:fldChar w:fldCharType="begin"/>
            </w:r>
            <w:r w:rsidR="007C26E3">
              <w:rPr>
                <w:noProof/>
                <w:webHidden/>
              </w:rPr>
              <w:instrText xml:space="preserve"> PAGEREF _Toc35609616 \h </w:instrText>
            </w:r>
            <w:r w:rsidR="007C26E3">
              <w:rPr>
                <w:noProof/>
                <w:webHidden/>
              </w:rPr>
            </w:r>
            <w:r w:rsidR="007C26E3">
              <w:rPr>
                <w:noProof/>
                <w:webHidden/>
              </w:rPr>
              <w:fldChar w:fldCharType="separate"/>
            </w:r>
            <w:r w:rsidR="00261A7F">
              <w:rPr>
                <w:noProof/>
                <w:webHidden/>
              </w:rPr>
              <w:t>86</w:t>
            </w:r>
            <w:r w:rsidR="007C26E3">
              <w:rPr>
                <w:noProof/>
                <w:webHidden/>
              </w:rPr>
              <w:fldChar w:fldCharType="end"/>
            </w:r>
          </w:hyperlink>
        </w:p>
        <w:p w14:paraId="79BBAC6C" w14:textId="46040465" w:rsidR="007C26E3" w:rsidRDefault="00FB10D6">
          <w:pPr>
            <w:pStyle w:val="TOC2"/>
            <w:tabs>
              <w:tab w:val="right" w:leader="dot" w:pos="9016"/>
            </w:tabs>
            <w:rPr>
              <w:rFonts w:eastAsiaTheme="minorEastAsia"/>
              <w:noProof/>
              <w:lang w:eastAsia="en-IE"/>
            </w:rPr>
          </w:pPr>
          <w:hyperlink w:anchor="_Toc35609617" w:history="1">
            <w:r w:rsidR="007C26E3" w:rsidRPr="007458ED">
              <w:rPr>
                <w:rStyle w:val="Hyperlink"/>
                <w:noProof/>
              </w:rPr>
              <w:t>6.2. Project Plan</w:t>
            </w:r>
            <w:r w:rsidR="007C26E3">
              <w:rPr>
                <w:noProof/>
                <w:webHidden/>
              </w:rPr>
              <w:tab/>
            </w:r>
            <w:r w:rsidR="007C26E3">
              <w:rPr>
                <w:noProof/>
                <w:webHidden/>
              </w:rPr>
              <w:fldChar w:fldCharType="begin"/>
            </w:r>
            <w:r w:rsidR="007C26E3">
              <w:rPr>
                <w:noProof/>
                <w:webHidden/>
              </w:rPr>
              <w:instrText xml:space="preserve"> PAGEREF _Toc35609617 \h </w:instrText>
            </w:r>
            <w:r w:rsidR="007C26E3">
              <w:rPr>
                <w:noProof/>
                <w:webHidden/>
              </w:rPr>
            </w:r>
            <w:r w:rsidR="007C26E3">
              <w:rPr>
                <w:noProof/>
                <w:webHidden/>
              </w:rPr>
              <w:fldChar w:fldCharType="separate"/>
            </w:r>
            <w:r w:rsidR="00261A7F">
              <w:rPr>
                <w:noProof/>
                <w:webHidden/>
              </w:rPr>
              <w:t>86</w:t>
            </w:r>
            <w:r w:rsidR="007C26E3">
              <w:rPr>
                <w:noProof/>
                <w:webHidden/>
              </w:rPr>
              <w:fldChar w:fldCharType="end"/>
            </w:r>
          </w:hyperlink>
        </w:p>
        <w:p w14:paraId="2FD2A452" w14:textId="07590862" w:rsidR="007C26E3" w:rsidRDefault="00FB10D6">
          <w:pPr>
            <w:pStyle w:val="TOC2"/>
            <w:tabs>
              <w:tab w:val="right" w:leader="dot" w:pos="9016"/>
            </w:tabs>
            <w:rPr>
              <w:rFonts w:eastAsiaTheme="minorEastAsia"/>
              <w:noProof/>
              <w:lang w:eastAsia="en-IE"/>
            </w:rPr>
          </w:pPr>
          <w:hyperlink w:anchor="_Toc35609618" w:history="1">
            <w:r w:rsidR="007C26E3" w:rsidRPr="007458ED">
              <w:rPr>
                <w:rStyle w:val="Hyperlink"/>
                <w:noProof/>
              </w:rPr>
              <w:t>6.3. Future Work</w:t>
            </w:r>
            <w:r w:rsidR="007C26E3">
              <w:rPr>
                <w:noProof/>
                <w:webHidden/>
              </w:rPr>
              <w:tab/>
            </w:r>
            <w:r w:rsidR="007C26E3">
              <w:rPr>
                <w:noProof/>
                <w:webHidden/>
              </w:rPr>
              <w:fldChar w:fldCharType="begin"/>
            </w:r>
            <w:r w:rsidR="007C26E3">
              <w:rPr>
                <w:noProof/>
                <w:webHidden/>
              </w:rPr>
              <w:instrText xml:space="preserve"> PAGEREF _Toc35609618 \h </w:instrText>
            </w:r>
            <w:r w:rsidR="007C26E3">
              <w:rPr>
                <w:noProof/>
                <w:webHidden/>
              </w:rPr>
            </w:r>
            <w:r w:rsidR="007C26E3">
              <w:rPr>
                <w:noProof/>
                <w:webHidden/>
              </w:rPr>
              <w:fldChar w:fldCharType="separate"/>
            </w:r>
            <w:r w:rsidR="00261A7F">
              <w:rPr>
                <w:noProof/>
                <w:webHidden/>
              </w:rPr>
              <w:t>88</w:t>
            </w:r>
            <w:r w:rsidR="007C26E3">
              <w:rPr>
                <w:noProof/>
                <w:webHidden/>
              </w:rPr>
              <w:fldChar w:fldCharType="end"/>
            </w:r>
          </w:hyperlink>
        </w:p>
        <w:p w14:paraId="3EF6A5A5" w14:textId="7EC5D5F1" w:rsidR="007C26E3" w:rsidRDefault="00FB10D6">
          <w:pPr>
            <w:pStyle w:val="TOC1"/>
            <w:tabs>
              <w:tab w:val="right" w:leader="dot" w:pos="9016"/>
            </w:tabs>
            <w:rPr>
              <w:rFonts w:eastAsiaTheme="minorEastAsia"/>
              <w:noProof/>
              <w:lang w:eastAsia="en-IE"/>
            </w:rPr>
          </w:pPr>
          <w:hyperlink w:anchor="_Toc35609619" w:history="1">
            <w:r w:rsidR="007C26E3" w:rsidRPr="007458ED">
              <w:rPr>
                <w:rStyle w:val="Hyperlink"/>
                <w:noProof/>
              </w:rPr>
              <w:t>7. Conclusion</w:t>
            </w:r>
            <w:r w:rsidR="007C26E3">
              <w:rPr>
                <w:noProof/>
                <w:webHidden/>
              </w:rPr>
              <w:tab/>
            </w:r>
            <w:r w:rsidR="007C26E3">
              <w:rPr>
                <w:noProof/>
                <w:webHidden/>
              </w:rPr>
              <w:fldChar w:fldCharType="begin"/>
            </w:r>
            <w:r w:rsidR="007C26E3">
              <w:rPr>
                <w:noProof/>
                <w:webHidden/>
              </w:rPr>
              <w:instrText xml:space="preserve"> PAGEREF _Toc35609619 \h </w:instrText>
            </w:r>
            <w:r w:rsidR="007C26E3">
              <w:rPr>
                <w:noProof/>
                <w:webHidden/>
              </w:rPr>
            </w:r>
            <w:r w:rsidR="007C26E3">
              <w:rPr>
                <w:noProof/>
                <w:webHidden/>
              </w:rPr>
              <w:fldChar w:fldCharType="separate"/>
            </w:r>
            <w:r w:rsidR="00261A7F">
              <w:rPr>
                <w:noProof/>
                <w:webHidden/>
              </w:rPr>
              <w:t>88</w:t>
            </w:r>
            <w:r w:rsidR="007C26E3">
              <w:rPr>
                <w:noProof/>
                <w:webHidden/>
              </w:rPr>
              <w:fldChar w:fldCharType="end"/>
            </w:r>
          </w:hyperlink>
        </w:p>
        <w:p w14:paraId="173D8C33" w14:textId="456F2BB1" w:rsidR="007C26E3" w:rsidRDefault="00FB10D6">
          <w:pPr>
            <w:pStyle w:val="TOC1"/>
            <w:tabs>
              <w:tab w:val="right" w:leader="dot" w:pos="9016"/>
            </w:tabs>
            <w:rPr>
              <w:rFonts w:eastAsiaTheme="minorEastAsia"/>
              <w:noProof/>
              <w:lang w:eastAsia="en-IE"/>
            </w:rPr>
          </w:pPr>
          <w:hyperlink w:anchor="_Toc35609620" w:history="1">
            <w:r w:rsidR="007C26E3" w:rsidRPr="007458ED">
              <w:rPr>
                <w:rStyle w:val="Hyperlink"/>
                <w:noProof/>
              </w:rPr>
              <w:t>Bibliography</w:t>
            </w:r>
            <w:r w:rsidR="007C26E3">
              <w:rPr>
                <w:noProof/>
                <w:webHidden/>
              </w:rPr>
              <w:tab/>
            </w:r>
            <w:r w:rsidR="007C26E3">
              <w:rPr>
                <w:noProof/>
                <w:webHidden/>
              </w:rPr>
              <w:fldChar w:fldCharType="begin"/>
            </w:r>
            <w:r w:rsidR="007C26E3">
              <w:rPr>
                <w:noProof/>
                <w:webHidden/>
              </w:rPr>
              <w:instrText xml:space="preserve"> PAGEREF _Toc35609620 \h </w:instrText>
            </w:r>
            <w:r w:rsidR="007C26E3">
              <w:rPr>
                <w:noProof/>
                <w:webHidden/>
              </w:rPr>
            </w:r>
            <w:r w:rsidR="007C26E3">
              <w:rPr>
                <w:noProof/>
                <w:webHidden/>
              </w:rPr>
              <w:fldChar w:fldCharType="separate"/>
            </w:r>
            <w:r w:rsidR="00261A7F">
              <w:rPr>
                <w:noProof/>
                <w:webHidden/>
              </w:rPr>
              <w:t>90</w:t>
            </w:r>
            <w:r w:rsidR="007C26E3">
              <w:rPr>
                <w:noProof/>
                <w:webHidden/>
              </w:rPr>
              <w:fldChar w:fldCharType="end"/>
            </w:r>
          </w:hyperlink>
        </w:p>
        <w:p w14:paraId="3DBF8BFD" w14:textId="7E2068CE" w:rsidR="000D424C" w:rsidRPr="00452013" w:rsidRDefault="00FB10D6" w:rsidP="00F4351D">
          <w:pPr>
            <w:pStyle w:val="TOC1"/>
            <w:tabs>
              <w:tab w:val="right" w:leader="dot" w:pos="9016"/>
            </w:tabs>
            <w:rPr>
              <w:rFonts w:eastAsiaTheme="minorEastAsia"/>
              <w:noProof/>
              <w:lang w:eastAsia="en-IE"/>
            </w:rPr>
          </w:pPr>
          <w:hyperlink w:anchor="_Toc35609621" w:history="1">
            <w:r w:rsidR="007C26E3" w:rsidRPr="007458ED">
              <w:rPr>
                <w:rStyle w:val="Hyperlink"/>
                <w:noProof/>
              </w:rPr>
              <w:t>Appendix</w:t>
            </w:r>
            <w:r w:rsidR="007C26E3">
              <w:rPr>
                <w:noProof/>
                <w:webHidden/>
              </w:rPr>
              <w:tab/>
            </w:r>
            <w:r w:rsidR="007C26E3">
              <w:rPr>
                <w:noProof/>
                <w:webHidden/>
              </w:rPr>
              <w:fldChar w:fldCharType="begin"/>
            </w:r>
            <w:r w:rsidR="007C26E3">
              <w:rPr>
                <w:noProof/>
                <w:webHidden/>
              </w:rPr>
              <w:instrText xml:space="preserve"> PAGEREF _Toc35609621 \h </w:instrText>
            </w:r>
            <w:r w:rsidR="007C26E3">
              <w:rPr>
                <w:noProof/>
                <w:webHidden/>
              </w:rPr>
            </w:r>
            <w:r w:rsidR="007C26E3">
              <w:rPr>
                <w:noProof/>
                <w:webHidden/>
              </w:rPr>
              <w:fldChar w:fldCharType="separate"/>
            </w:r>
            <w:r w:rsidR="00261A7F">
              <w:rPr>
                <w:noProof/>
                <w:webHidden/>
              </w:rPr>
              <w:t>93</w:t>
            </w:r>
            <w:r w:rsidR="007C26E3">
              <w:rPr>
                <w:noProof/>
                <w:webHidden/>
              </w:rPr>
              <w:fldChar w:fldCharType="end"/>
            </w:r>
          </w:hyperlink>
          <w:r w:rsidR="009B697E">
            <w:rPr>
              <w:b/>
              <w:bCs/>
              <w:noProof/>
            </w:rPr>
            <w:fldChar w:fldCharType="end"/>
          </w:r>
        </w:p>
      </w:sdtContent>
    </w:sdt>
    <w:p w14:paraId="71F6CA9D" w14:textId="77777777" w:rsidR="00F4351D" w:rsidRDefault="00F4351D" w:rsidP="00B7306C">
      <w:pPr>
        <w:pStyle w:val="TOCHeading"/>
      </w:pPr>
    </w:p>
    <w:p w14:paraId="6DA32C65" w14:textId="1F25388A"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04FE5C9E" w14:textId="20DE25A6" w:rsidR="00452013" w:rsidRDefault="000D424C" w:rsidP="00452013">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5521140" w:history="1">
        <w:r w:rsidR="00452013" w:rsidRPr="00333423">
          <w:rPr>
            <w:rStyle w:val="Hyperlink"/>
            <w:noProof/>
          </w:rPr>
          <w:t xml:space="preserve">Figure 1: Example of possible wearable solution </w:t>
        </w:r>
        <w:r w:rsidR="00452013" w:rsidRPr="00333423">
          <w:rPr>
            <w:rStyle w:val="Hyperlink"/>
            <w:rFonts w:cstheme="minorHAnsi"/>
            <w:noProof/>
          </w:rPr>
          <w:t>(11)</w:t>
        </w:r>
        <w:r w:rsidR="00452013">
          <w:rPr>
            <w:noProof/>
            <w:webHidden/>
          </w:rPr>
          <w:tab/>
        </w:r>
        <w:r w:rsidR="00452013">
          <w:rPr>
            <w:noProof/>
            <w:webHidden/>
          </w:rPr>
          <w:fldChar w:fldCharType="begin"/>
        </w:r>
        <w:r w:rsidR="00452013">
          <w:rPr>
            <w:noProof/>
            <w:webHidden/>
          </w:rPr>
          <w:instrText xml:space="preserve"> PAGEREF _Toc35521140 \h </w:instrText>
        </w:r>
        <w:r w:rsidR="00452013">
          <w:rPr>
            <w:noProof/>
            <w:webHidden/>
          </w:rPr>
        </w:r>
        <w:r w:rsidR="00452013">
          <w:rPr>
            <w:noProof/>
            <w:webHidden/>
          </w:rPr>
          <w:fldChar w:fldCharType="separate"/>
        </w:r>
        <w:r w:rsidR="0014218C">
          <w:rPr>
            <w:noProof/>
            <w:webHidden/>
          </w:rPr>
          <w:t>11</w:t>
        </w:r>
        <w:r w:rsidR="00452013">
          <w:rPr>
            <w:noProof/>
            <w:webHidden/>
          </w:rPr>
          <w:fldChar w:fldCharType="end"/>
        </w:r>
      </w:hyperlink>
    </w:p>
    <w:p w14:paraId="2D33D531" w14:textId="7A645007" w:rsidR="00452013" w:rsidRDefault="00FB10D6" w:rsidP="00452013">
      <w:pPr>
        <w:pStyle w:val="TableofFigures"/>
        <w:tabs>
          <w:tab w:val="right" w:leader="dot" w:pos="9016"/>
        </w:tabs>
        <w:spacing w:line="360" w:lineRule="auto"/>
        <w:rPr>
          <w:rFonts w:eastAsiaTheme="minorEastAsia"/>
          <w:noProof/>
          <w:lang w:eastAsia="en-IE"/>
        </w:rPr>
      </w:pPr>
      <w:hyperlink w:anchor="_Toc35521141" w:history="1">
        <w:r w:rsidR="00452013" w:rsidRPr="00333423">
          <w:rPr>
            <w:rStyle w:val="Hyperlink"/>
            <w:noProof/>
          </w:rPr>
          <w:t>Figure 2: Example of instance segmentation (23)</w:t>
        </w:r>
        <w:r w:rsidR="00452013">
          <w:rPr>
            <w:noProof/>
            <w:webHidden/>
          </w:rPr>
          <w:tab/>
        </w:r>
        <w:r w:rsidR="00452013">
          <w:rPr>
            <w:noProof/>
            <w:webHidden/>
          </w:rPr>
          <w:fldChar w:fldCharType="begin"/>
        </w:r>
        <w:r w:rsidR="00452013">
          <w:rPr>
            <w:noProof/>
            <w:webHidden/>
          </w:rPr>
          <w:instrText xml:space="preserve"> PAGEREF _Toc35521141 \h </w:instrText>
        </w:r>
        <w:r w:rsidR="00452013">
          <w:rPr>
            <w:noProof/>
            <w:webHidden/>
          </w:rPr>
        </w:r>
        <w:r w:rsidR="00452013">
          <w:rPr>
            <w:noProof/>
            <w:webHidden/>
          </w:rPr>
          <w:fldChar w:fldCharType="separate"/>
        </w:r>
        <w:r w:rsidR="0014218C">
          <w:rPr>
            <w:noProof/>
            <w:webHidden/>
          </w:rPr>
          <w:t>18</w:t>
        </w:r>
        <w:r w:rsidR="00452013">
          <w:rPr>
            <w:noProof/>
            <w:webHidden/>
          </w:rPr>
          <w:fldChar w:fldCharType="end"/>
        </w:r>
      </w:hyperlink>
    </w:p>
    <w:p w14:paraId="388690B1" w14:textId="5A2CBC2C" w:rsidR="00452013" w:rsidRDefault="00FB10D6" w:rsidP="00452013">
      <w:pPr>
        <w:pStyle w:val="TableofFigures"/>
        <w:tabs>
          <w:tab w:val="right" w:leader="dot" w:pos="9016"/>
        </w:tabs>
        <w:spacing w:line="360" w:lineRule="auto"/>
        <w:rPr>
          <w:rFonts w:eastAsiaTheme="minorEastAsia"/>
          <w:noProof/>
          <w:lang w:eastAsia="en-IE"/>
        </w:rPr>
      </w:pPr>
      <w:hyperlink w:anchor="_Toc35521142" w:history="1">
        <w:r w:rsidR="00452013" w:rsidRPr="00333423">
          <w:rPr>
            <w:rStyle w:val="Hyperlink"/>
            <w:noProof/>
          </w:rPr>
          <w:t>Figure 3: Example of object detection (34)</w:t>
        </w:r>
        <w:r w:rsidR="00452013">
          <w:rPr>
            <w:noProof/>
            <w:webHidden/>
          </w:rPr>
          <w:tab/>
        </w:r>
        <w:r w:rsidR="00452013">
          <w:rPr>
            <w:noProof/>
            <w:webHidden/>
          </w:rPr>
          <w:fldChar w:fldCharType="begin"/>
        </w:r>
        <w:r w:rsidR="00452013">
          <w:rPr>
            <w:noProof/>
            <w:webHidden/>
          </w:rPr>
          <w:instrText xml:space="preserve"> PAGEREF _Toc35521142 \h </w:instrText>
        </w:r>
        <w:r w:rsidR="00452013">
          <w:rPr>
            <w:noProof/>
            <w:webHidden/>
          </w:rPr>
        </w:r>
        <w:r w:rsidR="00452013">
          <w:rPr>
            <w:noProof/>
            <w:webHidden/>
          </w:rPr>
          <w:fldChar w:fldCharType="separate"/>
        </w:r>
        <w:r w:rsidR="0014218C">
          <w:rPr>
            <w:noProof/>
            <w:webHidden/>
          </w:rPr>
          <w:t>19</w:t>
        </w:r>
        <w:r w:rsidR="00452013">
          <w:rPr>
            <w:noProof/>
            <w:webHidden/>
          </w:rPr>
          <w:fldChar w:fldCharType="end"/>
        </w:r>
      </w:hyperlink>
    </w:p>
    <w:p w14:paraId="1D69B29D" w14:textId="6BA91C6D" w:rsidR="00452013" w:rsidRDefault="00FB10D6" w:rsidP="00452013">
      <w:pPr>
        <w:pStyle w:val="TableofFigures"/>
        <w:tabs>
          <w:tab w:val="right" w:leader="dot" w:pos="9016"/>
        </w:tabs>
        <w:spacing w:line="360" w:lineRule="auto"/>
        <w:rPr>
          <w:rFonts w:eastAsiaTheme="minorEastAsia"/>
          <w:noProof/>
          <w:lang w:eastAsia="en-IE"/>
        </w:rPr>
      </w:pPr>
      <w:hyperlink w:anchor="_Toc35521143" w:history="1">
        <w:r w:rsidR="00452013" w:rsidRPr="00333423">
          <w:rPr>
            <w:rStyle w:val="Hyperlink"/>
            <w:noProof/>
          </w:rPr>
          <w:t>Figure 4: Convolutional Neural Network (CNN) layers (24)</w:t>
        </w:r>
        <w:r w:rsidR="00452013">
          <w:rPr>
            <w:noProof/>
            <w:webHidden/>
          </w:rPr>
          <w:tab/>
        </w:r>
        <w:r w:rsidR="00452013">
          <w:rPr>
            <w:noProof/>
            <w:webHidden/>
          </w:rPr>
          <w:fldChar w:fldCharType="begin"/>
        </w:r>
        <w:r w:rsidR="00452013">
          <w:rPr>
            <w:noProof/>
            <w:webHidden/>
          </w:rPr>
          <w:instrText xml:space="preserve"> PAGEREF _Toc35521143 \h </w:instrText>
        </w:r>
        <w:r w:rsidR="00452013">
          <w:rPr>
            <w:noProof/>
            <w:webHidden/>
          </w:rPr>
        </w:r>
        <w:r w:rsidR="00452013">
          <w:rPr>
            <w:noProof/>
            <w:webHidden/>
          </w:rPr>
          <w:fldChar w:fldCharType="separate"/>
        </w:r>
        <w:r w:rsidR="0014218C">
          <w:rPr>
            <w:noProof/>
            <w:webHidden/>
          </w:rPr>
          <w:t>21</w:t>
        </w:r>
        <w:r w:rsidR="00452013">
          <w:rPr>
            <w:noProof/>
            <w:webHidden/>
          </w:rPr>
          <w:fldChar w:fldCharType="end"/>
        </w:r>
      </w:hyperlink>
    </w:p>
    <w:p w14:paraId="7AF6027B" w14:textId="12664F79" w:rsidR="00452013" w:rsidRDefault="00FB10D6" w:rsidP="00452013">
      <w:pPr>
        <w:pStyle w:val="TableofFigures"/>
        <w:tabs>
          <w:tab w:val="right" w:leader="dot" w:pos="9016"/>
        </w:tabs>
        <w:spacing w:line="360" w:lineRule="auto"/>
        <w:rPr>
          <w:rFonts w:eastAsiaTheme="minorEastAsia"/>
          <w:noProof/>
          <w:lang w:eastAsia="en-IE"/>
        </w:rPr>
      </w:pPr>
      <w:hyperlink w:anchor="_Toc35521144" w:history="1">
        <w:r w:rsidR="00452013" w:rsidRPr="00333423">
          <w:rPr>
            <w:rStyle w:val="Hyperlink"/>
            <w:noProof/>
          </w:rPr>
          <w:t>Figure 5: Diagram showing MobileNetv2 layers (39)</w:t>
        </w:r>
        <w:r w:rsidR="00452013">
          <w:rPr>
            <w:noProof/>
            <w:webHidden/>
          </w:rPr>
          <w:tab/>
        </w:r>
        <w:r w:rsidR="00452013">
          <w:rPr>
            <w:noProof/>
            <w:webHidden/>
          </w:rPr>
          <w:fldChar w:fldCharType="begin"/>
        </w:r>
        <w:r w:rsidR="00452013">
          <w:rPr>
            <w:noProof/>
            <w:webHidden/>
          </w:rPr>
          <w:instrText xml:space="preserve"> PAGEREF _Toc35521144 \h </w:instrText>
        </w:r>
        <w:r w:rsidR="00452013">
          <w:rPr>
            <w:noProof/>
            <w:webHidden/>
          </w:rPr>
        </w:r>
        <w:r w:rsidR="00452013">
          <w:rPr>
            <w:noProof/>
            <w:webHidden/>
          </w:rPr>
          <w:fldChar w:fldCharType="separate"/>
        </w:r>
        <w:r w:rsidR="0014218C">
          <w:rPr>
            <w:noProof/>
            <w:webHidden/>
          </w:rPr>
          <w:t>25</w:t>
        </w:r>
        <w:r w:rsidR="00452013">
          <w:rPr>
            <w:noProof/>
            <w:webHidden/>
          </w:rPr>
          <w:fldChar w:fldCharType="end"/>
        </w:r>
      </w:hyperlink>
    </w:p>
    <w:p w14:paraId="4ACA1388" w14:textId="74877CA4" w:rsidR="00452013" w:rsidRDefault="00FB10D6" w:rsidP="00452013">
      <w:pPr>
        <w:pStyle w:val="TableofFigures"/>
        <w:tabs>
          <w:tab w:val="right" w:leader="dot" w:pos="9016"/>
        </w:tabs>
        <w:spacing w:line="360" w:lineRule="auto"/>
        <w:rPr>
          <w:rFonts w:eastAsiaTheme="minorEastAsia"/>
          <w:noProof/>
          <w:lang w:eastAsia="en-IE"/>
        </w:rPr>
      </w:pPr>
      <w:hyperlink w:anchor="_Toc35521145" w:history="1">
        <w:r w:rsidR="00452013" w:rsidRPr="00333423">
          <w:rPr>
            <w:rStyle w:val="Hyperlink"/>
            <w:noProof/>
          </w:rPr>
          <w:t>Figure 6: A Raspberry Pi 3 Model B</w:t>
        </w:r>
        <w:r w:rsidR="00452013">
          <w:rPr>
            <w:noProof/>
            <w:webHidden/>
          </w:rPr>
          <w:tab/>
        </w:r>
        <w:r w:rsidR="00452013">
          <w:rPr>
            <w:noProof/>
            <w:webHidden/>
          </w:rPr>
          <w:fldChar w:fldCharType="begin"/>
        </w:r>
        <w:r w:rsidR="00452013">
          <w:rPr>
            <w:noProof/>
            <w:webHidden/>
          </w:rPr>
          <w:instrText xml:space="preserve"> PAGEREF _Toc35521145 \h </w:instrText>
        </w:r>
        <w:r w:rsidR="00452013">
          <w:rPr>
            <w:noProof/>
            <w:webHidden/>
          </w:rPr>
        </w:r>
        <w:r w:rsidR="00452013">
          <w:rPr>
            <w:noProof/>
            <w:webHidden/>
          </w:rPr>
          <w:fldChar w:fldCharType="separate"/>
        </w:r>
        <w:r w:rsidR="0014218C">
          <w:rPr>
            <w:noProof/>
            <w:webHidden/>
          </w:rPr>
          <w:t>26</w:t>
        </w:r>
        <w:r w:rsidR="00452013">
          <w:rPr>
            <w:noProof/>
            <w:webHidden/>
          </w:rPr>
          <w:fldChar w:fldCharType="end"/>
        </w:r>
      </w:hyperlink>
    </w:p>
    <w:p w14:paraId="455C2325" w14:textId="11D7ECB4" w:rsidR="00452013" w:rsidRDefault="00FB10D6" w:rsidP="00452013">
      <w:pPr>
        <w:pStyle w:val="TableofFigures"/>
        <w:tabs>
          <w:tab w:val="right" w:leader="dot" w:pos="9016"/>
        </w:tabs>
        <w:spacing w:line="360" w:lineRule="auto"/>
        <w:rPr>
          <w:rFonts w:eastAsiaTheme="minorEastAsia"/>
          <w:noProof/>
          <w:lang w:eastAsia="en-IE"/>
        </w:rPr>
      </w:pPr>
      <w:hyperlink w:anchor="_Toc35521146" w:history="1">
        <w:r w:rsidR="00452013" w:rsidRPr="00333423">
          <w:rPr>
            <w:rStyle w:val="Hyperlink"/>
            <w:noProof/>
          </w:rPr>
          <w:t>Figure 7: The Camera Module V2</w:t>
        </w:r>
        <w:r w:rsidR="00452013">
          <w:rPr>
            <w:noProof/>
            <w:webHidden/>
          </w:rPr>
          <w:tab/>
        </w:r>
        <w:r w:rsidR="00452013">
          <w:rPr>
            <w:noProof/>
            <w:webHidden/>
          </w:rPr>
          <w:fldChar w:fldCharType="begin"/>
        </w:r>
        <w:r w:rsidR="00452013">
          <w:rPr>
            <w:noProof/>
            <w:webHidden/>
          </w:rPr>
          <w:instrText xml:space="preserve"> PAGEREF _Toc35521146 \h </w:instrText>
        </w:r>
        <w:r w:rsidR="00452013">
          <w:rPr>
            <w:noProof/>
            <w:webHidden/>
          </w:rPr>
        </w:r>
        <w:r w:rsidR="00452013">
          <w:rPr>
            <w:noProof/>
            <w:webHidden/>
          </w:rPr>
          <w:fldChar w:fldCharType="separate"/>
        </w:r>
        <w:r w:rsidR="0014218C">
          <w:rPr>
            <w:noProof/>
            <w:webHidden/>
          </w:rPr>
          <w:t>27</w:t>
        </w:r>
        <w:r w:rsidR="00452013">
          <w:rPr>
            <w:noProof/>
            <w:webHidden/>
          </w:rPr>
          <w:fldChar w:fldCharType="end"/>
        </w:r>
      </w:hyperlink>
    </w:p>
    <w:p w14:paraId="7ABD1B01" w14:textId="5CD83353" w:rsidR="00452013" w:rsidRDefault="00FB10D6" w:rsidP="00452013">
      <w:pPr>
        <w:pStyle w:val="TableofFigures"/>
        <w:tabs>
          <w:tab w:val="right" w:leader="dot" w:pos="9016"/>
        </w:tabs>
        <w:spacing w:line="360" w:lineRule="auto"/>
        <w:rPr>
          <w:rFonts w:eastAsiaTheme="minorEastAsia"/>
          <w:noProof/>
          <w:lang w:eastAsia="en-IE"/>
        </w:rPr>
      </w:pPr>
      <w:hyperlink w:anchor="_Toc35521147" w:history="1">
        <w:r w:rsidR="00452013" w:rsidRPr="00333423">
          <w:rPr>
            <w:rStyle w:val="Hyperlink"/>
            <w:noProof/>
          </w:rPr>
          <w:t>Figure 8: HC-SR04 Sensor</w:t>
        </w:r>
        <w:r w:rsidR="00452013">
          <w:rPr>
            <w:noProof/>
            <w:webHidden/>
          </w:rPr>
          <w:tab/>
        </w:r>
        <w:r w:rsidR="00452013">
          <w:rPr>
            <w:noProof/>
            <w:webHidden/>
          </w:rPr>
          <w:fldChar w:fldCharType="begin"/>
        </w:r>
        <w:r w:rsidR="00452013">
          <w:rPr>
            <w:noProof/>
            <w:webHidden/>
          </w:rPr>
          <w:instrText xml:space="preserve"> PAGEREF _Toc35521147 \h </w:instrText>
        </w:r>
        <w:r w:rsidR="00452013">
          <w:rPr>
            <w:noProof/>
            <w:webHidden/>
          </w:rPr>
        </w:r>
        <w:r w:rsidR="00452013">
          <w:rPr>
            <w:noProof/>
            <w:webHidden/>
          </w:rPr>
          <w:fldChar w:fldCharType="separate"/>
        </w:r>
        <w:r w:rsidR="0014218C">
          <w:rPr>
            <w:noProof/>
            <w:webHidden/>
          </w:rPr>
          <w:t>27</w:t>
        </w:r>
        <w:r w:rsidR="00452013">
          <w:rPr>
            <w:noProof/>
            <w:webHidden/>
          </w:rPr>
          <w:fldChar w:fldCharType="end"/>
        </w:r>
      </w:hyperlink>
    </w:p>
    <w:p w14:paraId="43C1EA07" w14:textId="498D592C" w:rsidR="00452013" w:rsidRDefault="00FB10D6" w:rsidP="00452013">
      <w:pPr>
        <w:pStyle w:val="TableofFigures"/>
        <w:tabs>
          <w:tab w:val="right" w:leader="dot" w:pos="9016"/>
        </w:tabs>
        <w:spacing w:line="360" w:lineRule="auto"/>
        <w:rPr>
          <w:rFonts w:eastAsiaTheme="minorEastAsia"/>
          <w:noProof/>
          <w:lang w:eastAsia="en-IE"/>
        </w:rPr>
      </w:pPr>
      <w:hyperlink w:anchor="_Toc35521148" w:history="1">
        <w:r w:rsidR="00452013" w:rsidRPr="00333423">
          <w:rPr>
            <w:rStyle w:val="Hyperlink"/>
            <w:noProof/>
          </w:rPr>
          <w:t>Figure 9: MiniGuide</w:t>
        </w:r>
        <w:r w:rsidR="00452013">
          <w:rPr>
            <w:noProof/>
            <w:webHidden/>
          </w:rPr>
          <w:tab/>
        </w:r>
        <w:r w:rsidR="00452013">
          <w:rPr>
            <w:noProof/>
            <w:webHidden/>
          </w:rPr>
          <w:fldChar w:fldCharType="begin"/>
        </w:r>
        <w:r w:rsidR="00452013">
          <w:rPr>
            <w:noProof/>
            <w:webHidden/>
          </w:rPr>
          <w:instrText xml:space="preserve"> PAGEREF _Toc35521148 \h </w:instrText>
        </w:r>
        <w:r w:rsidR="00452013">
          <w:rPr>
            <w:noProof/>
            <w:webHidden/>
          </w:rPr>
        </w:r>
        <w:r w:rsidR="00452013">
          <w:rPr>
            <w:noProof/>
            <w:webHidden/>
          </w:rPr>
          <w:fldChar w:fldCharType="separate"/>
        </w:r>
        <w:r w:rsidR="0014218C">
          <w:rPr>
            <w:noProof/>
            <w:webHidden/>
          </w:rPr>
          <w:t>31</w:t>
        </w:r>
        <w:r w:rsidR="00452013">
          <w:rPr>
            <w:noProof/>
            <w:webHidden/>
          </w:rPr>
          <w:fldChar w:fldCharType="end"/>
        </w:r>
      </w:hyperlink>
    </w:p>
    <w:p w14:paraId="013BE158" w14:textId="54BB2972" w:rsidR="00452013" w:rsidRDefault="00FB10D6" w:rsidP="00452013">
      <w:pPr>
        <w:pStyle w:val="TableofFigures"/>
        <w:tabs>
          <w:tab w:val="right" w:leader="dot" w:pos="9016"/>
        </w:tabs>
        <w:spacing w:line="360" w:lineRule="auto"/>
        <w:rPr>
          <w:rFonts w:eastAsiaTheme="minorEastAsia"/>
          <w:noProof/>
          <w:lang w:eastAsia="en-IE"/>
        </w:rPr>
      </w:pPr>
      <w:hyperlink w:anchor="_Toc35521149" w:history="1">
        <w:r w:rsidR="00452013" w:rsidRPr="00333423">
          <w:rPr>
            <w:rStyle w:val="Hyperlink"/>
            <w:noProof/>
          </w:rPr>
          <w:t>Figure 10: The Ray Electronic Mobility Guide</w:t>
        </w:r>
        <w:r w:rsidR="00452013">
          <w:rPr>
            <w:noProof/>
            <w:webHidden/>
          </w:rPr>
          <w:tab/>
        </w:r>
        <w:r w:rsidR="00452013">
          <w:rPr>
            <w:noProof/>
            <w:webHidden/>
          </w:rPr>
          <w:fldChar w:fldCharType="begin"/>
        </w:r>
        <w:r w:rsidR="00452013">
          <w:rPr>
            <w:noProof/>
            <w:webHidden/>
          </w:rPr>
          <w:instrText xml:space="preserve"> PAGEREF _Toc35521149 \h </w:instrText>
        </w:r>
        <w:r w:rsidR="00452013">
          <w:rPr>
            <w:noProof/>
            <w:webHidden/>
          </w:rPr>
        </w:r>
        <w:r w:rsidR="00452013">
          <w:rPr>
            <w:noProof/>
            <w:webHidden/>
          </w:rPr>
          <w:fldChar w:fldCharType="separate"/>
        </w:r>
        <w:r w:rsidR="0014218C">
          <w:rPr>
            <w:noProof/>
            <w:webHidden/>
          </w:rPr>
          <w:t>32</w:t>
        </w:r>
        <w:r w:rsidR="00452013">
          <w:rPr>
            <w:noProof/>
            <w:webHidden/>
          </w:rPr>
          <w:fldChar w:fldCharType="end"/>
        </w:r>
      </w:hyperlink>
    </w:p>
    <w:p w14:paraId="7140956D" w14:textId="32F60449" w:rsidR="00452013" w:rsidRDefault="00FB10D6" w:rsidP="00452013">
      <w:pPr>
        <w:pStyle w:val="TableofFigures"/>
        <w:tabs>
          <w:tab w:val="right" w:leader="dot" w:pos="9016"/>
        </w:tabs>
        <w:spacing w:line="360" w:lineRule="auto"/>
        <w:rPr>
          <w:rFonts w:eastAsiaTheme="minorEastAsia"/>
          <w:noProof/>
          <w:lang w:eastAsia="en-IE"/>
        </w:rPr>
      </w:pPr>
      <w:hyperlink w:anchor="_Toc35521150" w:history="1">
        <w:r w:rsidR="00452013" w:rsidRPr="00333423">
          <w:rPr>
            <w:rStyle w:val="Hyperlink"/>
            <w:noProof/>
          </w:rPr>
          <w:t>Figure 11: The Agile Methodology (28)</w:t>
        </w:r>
        <w:r w:rsidR="00452013">
          <w:rPr>
            <w:noProof/>
            <w:webHidden/>
          </w:rPr>
          <w:tab/>
        </w:r>
        <w:r w:rsidR="00452013">
          <w:rPr>
            <w:noProof/>
            <w:webHidden/>
          </w:rPr>
          <w:fldChar w:fldCharType="begin"/>
        </w:r>
        <w:r w:rsidR="00452013">
          <w:rPr>
            <w:noProof/>
            <w:webHidden/>
          </w:rPr>
          <w:instrText xml:space="preserve"> PAGEREF _Toc35521150 \h </w:instrText>
        </w:r>
        <w:r w:rsidR="00452013">
          <w:rPr>
            <w:noProof/>
            <w:webHidden/>
          </w:rPr>
        </w:r>
        <w:r w:rsidR="00452013">
          <w:rPr>
            <w:noProof/>
            <w:webHidden/>
          </w:rPr>
          <w:fldChar w:fldCharType="separate"/>
        </w:r>
        <w:r w:rsidR="0014218C">
          <w:rPr>
            <w:noProof/>
            <w:webHidden/>
          </w:rPr>
          <w:t>38</w:t>
        </w:r>
        <w:r w:rsidR="00452013">
          <w:rPr>
            <w:noProof/>
            <w:webHidden/>
          </w:rPr>
          <w:fldChar w:fldCharType="end"/>
        </w:r>
      </w:hyperlink>
    </w:p>
    <w:p w14:paraId="55B17A19" w14:textId="18208065" w:rsidR="00452013" w:rsidRDefault="00FB10D6" w:rsidP="00452013">
      <w:pPr>
        <w:pStyle w:val="TableofFigures"/>
        <w:tabs>
          <w:tab w:val="right" w:leader="dot" w:pos="9016"/>
        </w:tabs>
        <w:spacing w:line="360" w:lineRule="auto"/>
        <w:rPr>
          <w:rFonts w:eastAsiaTheme="minorEastAsia"/>
          <w:noProof/>
          <w:lang w:eastAsia="en-IE"/>
        </w:rPr>
      </w:pPr>
      <w:hyperlink w:anchor="_Toc35521151" w:history="1">
        <w:r w:rsidR="00452013" w:rsidRPr="00333423">
          <w:rPr>
            <w:rStyle w:val="Hyperlink"/>
            <w:noProof/>
          </w:rPr>
          <w:t>Figure 12: The Waterfall Methodology (29)</w:t>
        </w:r>
        <w:r w:rsidR="00452013">
          <w:rPr>
            <w:noProof/>
            <w:webHidden/>
          </w:rPr>
          <w:tab/>
        </w:r>
        <w:r w:rsidR="00452013">
          <w:rPr>
            <w:noProof/>
            <w:webHidden/>
          </w:rPr>
          <w:fldChar w:fldCharType="begin"/>
        </w:r>
        <w:r w:rsidR="00452013">
          <w:rPr>
            <w:noProof/>
            <w:webHidden/>
          </w:rPr>
          <w:instrText xml:space="preserve"> PAGEREF _Toc35521151 \h </w:instrText>
        </w:r>
        <w:r w:rsidR="00452013">
          <w:rPr>
            <w:noProof/>
            <w:webHidden/>
          </w:rPr>
        </w:r>
        <w:r w:rsidR="00452013">
          <w:rPr>
            <w:noProof/>
            <w:webHidden/>
          </w:rPr>
          <w:fldChar w:fldCharType="separate"/>
        </w:r>
        <w:r w:rsidR="0014218C">
          <w:rPr>
            <w:noProof/>
            <w:webHidden/>
          </w:rPr>
          <w:t>39</w:t>
        </w:r>
        <w:r w:rsidR="00452013">
          <w:rPr>
            <w:noProof/>
            <w:webHidden/>
          </w:rPr>
          <w:fldChar w:fldCharType="end"/>
        </w:r>
      </w:hyperlink>
    </w:p>
    <w:p w14:paraId="14A5EE12" w14:textId="05E18255" w:rsidR="00452013" w:rsidRDefault="00FB10D6" w:rsidP="00452013">
      <w:pPr>
        <w:pStyle w:val="TableofFigures"/>
        <w:tabs>
          <w:tab w:val="right" w:leader="dot" w:pos="9016"/>
        </w:tabs>
        <w:spacing w:line="360" w:lineRule="auto"/>
        <w:rPr>
          <w:rFonts w:eastAsiaTheme="minorEastAsia"/>
          <w:noProof/>
          <w:lang w:eastAsia="en-IE"/>
        </w:rPr>
      </w:pPr>
      <w:hyperlink w:anchor="_Toc35521152" w:history="1">
        <w:r w:rsidR="00452013" w:rsidRPr="00333423">
          <w:rPr>
            <w:rStyle w:val="Hyperlink"/>
            <w:noProof/>
          </w:rPr>
          <w:t>Figure 13: The Feature Driven Methodology (30)</w:t>
        </w:r>
        <w:r w:rsidR="00452013">
          <w:rPr>
            <w:noProof/>
            <w:webHidden/>
          </w:rPr>
          <w:tab/>
        </w:r>
        <w:r w:rsidR="00452013">
          <w:rPr>
            <w:noProof/>
            <w:webHidden/>
          </w:rPr>
          <w:fldChar w:fldCharType="begin"/>
        </w:r>
        <w:r w:rsidR="00452013">
          <w:rPr>
            <w:noProof/>
            <w:webHidden/>
          </w:rPr>
          <w:instrText xml:space="preserve"> PAGEREF _Toc35521152 \h </w:instrText>
        </w:r>
        <w:r w:rsidR="00452013">
          <w:rPr>
            <w:noProof/>
            <w:webHidden/>
          </w:rPr>
        </w:r>
        <w:r w:rsidR="00452013">
          <w:rPr>
            <w:noProof/>
            <w:webHidden/>
          </w:rPr>
          <w:fldChar w:fldCharType="separate"/>
        </w:r>
        <w:r w:rsidR="0014218C">
          <w:rPr>
            <w:noProof/>
            <w:webHidden/>
          </w:rPr>
          <w:t>40</w:t>
        </w:r>
        <w:r w:rsidR="00452013">
          <w:rPr>
            <w:noProof/>
            <w:webHidden/>
          </w:rPr>
          <w:fldChar w:fldCharType="end"/>
        </w:r>
      </w:hyperlink>
    </w:p>
    <w:p w14:paraId="3CAAEBFA" w14:textId="522100D1" w:rsidR="00452013" w:rsidRDefault="00FB10D6" w:rsidP="00452013">
      <w:pPr>
        <w:pStyle w:val="TableofFigures"/>
        <w:tabs>
          <w:tab w:val="right" w:leader="dot" w:pos="9016"/>
        </w:tabs>
        <w:spacing w:line="360" w:lineRule="auto"/>
        <w:rPr>
          <w:rFonts w:eastAsiaTheme="minorEastAsia"/>
          <w:noProof/>
          <w:lang w:eastAsia="en-IE"/>
        </w:rPr>
      </w:pPr>
      <w:hyperlink w:anchor="_Toc35521153" w:history="1">
        <w:r w:rsidR="00452013" w:rsidRPr="00333423">
          <w:rPr>
            <w:rStyle w:val="Hyperlink"/>
            <w:noProof/>
          </w:rPr>
          <w:t>Figure 14: System Layers</w:t>
        </w:r>
        <w:r w:rsidR="00452013">
          <w:rPr>
            <w:noProof/>
            <w:webHidden/>
          </w:rPr>
          <w:tab/>
        </w:r>
        <w:r w:rsidR="00452013">
          <w:rPr>
            <w:noProof/>
            <w:webHidden/>
          </w:rPr>
          <w:fldChar w:fldCharType="begin"/>
        </w:r>
        <w:r w:rsidR="00452013">
          <w:rPr>
            <w:noProof/>
            <w:webHidden/>
          </w:rPr>
          <w:instrText xml:space="preserve"> PAGEREF _Toc35521153 \h </w:instrText>
        </w:r>
        <w:r w:rsidR="00452013">
          <w:rPr>
            <w:noProof/>
            <w:webHidden/>
          </w:rPr>
        </w:r>
        <w:r w:rsidR="00452013">
          <w:rPr>
            <w:noProof/>
            <w:webHidden/>
          </w:rPr>
          <w:fldChar w:fldCharType="separate"/>
        </w:r>
        <w:r w:rsidR="0014218C">
          <w:rPr>
            <w:noProof/>
            <w:webHidden/>
          </w:rPr>
          <w:t>43</w:t>
        </w:r>
        <w:r w:rsidR="00452013">
          <w:rPr>
            <w:noProof/>
            <w:webHidden/>
          </w:rPr>
          <w:fldChar w:fldCharType="end"/>
        </w:r>
      </w:hyperlink>
    </w:p>
    <w:p w14:paraId="042B9B95" w14:textId="639D378F" w:rsidR="00452013" w:rsidRDefault="00FB10D6" w:rsidP="00452013">
      <w:pPr>
        <w:pStyle w:val="TableofFigures"/>
        <w:tabs>
          <w:tab w:val="right" w:leader="dot" w:pos="9016"/>
        </w:tabs>
        <w:spacing w:line="360" w:lineRule="auto"/>
        <w:rPr>
          <w:rFonts w:eastAsiaTheme="minorEastAsia"/>
          <w:noProof/>
          <w:lang w:eastAsia="en-IE"/>
        </w:rPr>
      </w:pPr>
      <w:hyperlink w:anchor="_Toc35521154" w:history="1">
        <w:r w:rsidR="00452013" w:rsidRPr="00333423">
          <w:rPr>
            <w:rStyle w:val="Hyperlink"/>
            <w:noProof/>
          </w:rPr>
          <w:t>Figure 15: Use Case Iteration 1</w:t>
        </w:r>
        <w:r w:rsidR="00452013">
          <w:rPr>
            <w:noProof/>
            <w:webHidden/>
          </w:rPr>
          <w:tab/>
        </w:r>
        <w:r w:rsidR="00452013">
          <w:rPr>
            <w:noProof/>
            <w:webHidden/>
          </w:rPr>
          <w:fldChar w:fldCharType="begin"/>
        </w:r>
        <w:r w:rsidR="00452013">
          <w:rPr>
            <w:noProof/>
            <w:webHidden/>
          </w:rPr>
          <w:instrText xml:space="preserve"> PAGEREF _Toc35521154 \h </w:instrText>
        </w:r>
        <w:r w:rsidR="00452013">
          <w:rPr>
            <w:noProof/>
            <w:webHidden/>
          </w:rPr>
        </w:r>
        <w:r w:rsidR="00452013">
          <w:rPr>
            <w:noProof/>
            <w:webHidden/>
          </w:rPr>
          <w:fldChar w:fldCharType="separate"/>
        </w:r>
        <w:r w:rsidR="0014218C">
          <w:rPr>
            <w:noProof/>
            <w:webHidden/>
          </w:rPr>
          <w:t>44</w:t>
        </w:r>
        <w:r w:rsidR="00452013">
          <w:rPr>
            <w:noProof/>
            <w:webHidden/>
          </w:rPr>
          <w:fldChar w:fldCharType="end"/>
        </w:r>
      </w:hyperlink>
    </w:p>
    <w:p w14:paraId="17FC5ABA" w14:textId="62C31C8C" w:rsidR="00452013" w:rsidRDefault="00FB10D6" w:rsidP="00452013">
      <w:pPr>
        <w:pStyle w:val="TableofFigures"/>
        <w:tabs>
          <w:tab w:val="right" w:leader="dot" w:pos="9016"/>
        </w:tabs>
        <w:spacing w:line="360" w:lineRule="auto"/>
        <w:rPr>
          <w:rFonts w:eastAsiaTheme="minorEastAsia"/>
          <w:noProof/>
          <w:lang w:eastAsia="en-IE"/>
        </w:rPr>
      </w:pPr>
      <w:hyperlink w:anchor="_Toc35521155" w:history="1">
        <w:r w:rsidR="00452013" w:rsidRPr="00333423">
          <w:rPr>
            <w:rStyle w:val="Hyperlink"/>
            <w:noProof/>
          </w:rPr>
          <w:t>Figure 16: Analysis Class Iteration 1</w:t>
        </w:r>
        <w:r w:rsidR="00452013">
          <w:rPr>
            <w:noProof/>
            <w:webHidden/>
          </w:rPr>
          <w:tab/>
        </w:r>
        <w:r w:rsidR="00452013">
          <w:rPr>
            <w:noProof/>
            <w:webHidden/>
          </w:rPr>
          <w:fldChar w:fldCharType="begin"/>
        </w:r>
        <w:r w:rsidR="00452013">
          <w:rPr>
            <w:noProof/>
            <w:webHidden/>
          </w:rPr>
          <w:instrText xml:space="preserve"> PAGEREF _Toc35521155 \h </w:instrText>
        </w:r>
        <w:r w:rsidR="00452013">
          <w:rPr>
            <w:noProof/>
            <w:webHidden/>
          </w:rPr>
        </w:r>
        <w:r w:rsidR="00452013">
          <w:rPr>
            <w:noProof/>
            <w:webHidden/>
          </w:rPr>
          <w:fldChar w:fldCharType="separate"/>
        </w:r>
        <w:r w:rsidR="0014218C">
          <w:rPr>
            <w:noProof/>
            <w:webHidden/>
          </w:rPr>
          <w:t>45</w:t>
        </w:r>
        <w:r w:rsidR="00452013">
          <w:rPr>
            <w:noProof/>
            <w:webHidden/>
          </w:rPr>
          <w:fldChar w:fldCharType="end"/>
        </w:r>
      </w:hyperlink>
    </w:p>
    <w:p w14:paraId="473162DE" w14:textId="78EE8BDE" w:rsidR="00452013" w:rsidRDefault="00FB10D6" w:rsidP="00452013">
      <w:pPr>
        <w:pStyle w:val="TableofFigures"/>
        <w:tabs>
          <w:tab w:val="right" w:leader="dot" w:pos="9016"/>
        </w:tabs>
        <w:spacing w:line="360" w:lineRule="auto"/>
        <w:rPr>
          <w:rFonts w:eastAsiaTheme="minorEastAsia"/>
          <w:noProof/>
          <w:lang w:eastAsia="en-IE"/>
        </w:rPr>
      </w:pPr>
      <w:hyperlink w:anchor="_Toc35521156" w:history="1">
        <w:r w:rsidR="00452013" w:rsidRPr="00333423">
          <w:rPr>
            <w:rStyle w:val="Hyperlink"/>
            <w:noProof/>
          </w:rPr>
          <w:t>Figure 17: Sequence Diagram Iteration 1</w:t>
        </w:r>
        <w:r w:rsidR="00452013">
          <w:rPr>
            <w:noProof/>
            <w:webHidden/>
          </w:rPr>
          <w:tab/>
        </w:r>
        <w:r w:rsidR="00452013">
          <w:rPr>
            <w:noProof/>
            <w:webHidden/>
          </w:rPr>
          <w:fldChar w:fldCharType="begin"/>
        </w:r>
        <w:r w:rsidR="00452013">
          <w:rPr>
            <w:noProof/>
            <w:webHidden/>
          </w:rPr>
          <w:instrText xml:space="preserve"> PAGEREF _Toc35521156 \h </w:instrText>
        </w:r>
        <w:r w:rsidR="00452013">
          <w:rPr>
            <w:noProof/>
            <w:webHidden/>
          </w:rPr>
        </w:r>
        <w:r w:rsidR="00452013">
          <w:rPr>
            <w:noProof/>
            <w:webHidden/>
          </w:rPr>
          <w:fldChar w:fldCharType="separate"/>
        </w:r>
        <w:r w:rsidR="0014218C">
          <w:rPr>
            <w:noProof/>
            <w:webHidden/>
          </w:rPr>
          <w:t>46</w:t>
        </w:r>
        <w:r w:rsidR="00452013">
          <w:rPr>
            <w:noProof/>
            <w:webHidden/>
          </w:rPr>
          <w:fldChar w:fldCharType="end"/>
        </w:r>
      </w:hyperlink>
    </w:p>
    <w:p w14:paraId="4CAABB8F" w14:textId="1A5AFDD9" w:rsidR="00452013" w:rsidRDefault="00FB10D6" w:rsidP="00452013">
      <w:pPr>
        <w:pStyle w:val="TableofFigures"/>
        <w:tabs>
          <w:tab w:val="right" w:leader="dot" w:pos="9016"/>
        </w:tabs>
        <w:spacing w:line="360" w:lineRule="auto"/>
        <w:rPr>
          <w:rFonts w:eastAsiaTheme="minorEastAsia"/>
          <w:noProof/>
          <w:lang w:eastAsia="en-IE"/>
        </w:rPr>
      </w:pPr>
      <w:hyperlink w:anchor="_Toc35521157" w:history="1">
        <w:r w:rsidR="00452013" w:rsidRPr="00333423">
          <w:rPr>
            <w:rStyle w:val="Hyperlink"/>
            <w:noProof/>
          </w:rPr>
          <w:t>Figure 18: Class Diagram Iteration 1</w:t>
        </w:r>
        <w:r w:rsidR="00452013">
          <w:rPr>
            <w:noProof/>
            <w:webHidden/>
          </w:rPr>
          <w:tab/>
        </w:r>
        <w:r w:rsidR="00452013">
          <w:rPr>
            <w:noProof/>
            <w:webHidden/>
          </w:rPr>
          <w:fldChar w:fldCharType="begin"/>
        </w:r>
        <w:r w:rsidR="00452013">
          <w:rPr>
            <w:noProof/>
            <w:webHidden/>
          </w:rPr>
          <w:instrText xml:space="preserve"> PAGEREF _Toc35521157 \h </w:instrText>
        </w:r>
        <w:r w:rsidR="00452013">
          <w:rPr>
            <w:noProof/>
            <w:webHidden/>
          </w:rPr>
        </w:r>
        <w:r w:rsidR="00452013">
          <w:rPr>
            <w:noProof/>
            <w:webHidden/>
          </w:rPr>
          <w:fldChar w:fldCharType="separate"/>
        </w:r>
        <w:r w:rsidR="0014218C">
          <w:rPr>
            <w:noProof/>
            <w:webHidden/>
          </w:rPr>
          <w:t>47</w:t>
        </w:r>
        <w:r w:rsidR="00452013">
          <w:rPr>
            <w:noProof/>
            <w:webHidden/>
          </w:rPr>
          <w:fldChar w:fldCharType="end"/>
        </w:r>
      </w:hyperlink>
    </w:p>
    <w:p w14:paraId="4CEA3FC7" w14:textId="51ED26EC" w:rsidR="00452013" w:rsidRDefault="00FB10D6" w:rsidP="00452013">
      <w:pPr>
        <w:pStyle w:val="TableofFigures"/>
        <w:tabs>
          <w:tab w:val="right" w:leader="dot" w:pos="9016"/>
        </w:tabs>
        <w:spacing w:line="360" w:lineRule="auto"/>
        <w:rPr>
          <w:rFonts w:eastAsiaTheme="minorEastAsia"/>
          <w:noProof/>
          <w:lang w:eastAsia="en-IE"/>
        </w:rPr>
      </w:pPr>
      <w:hyperlink w:anchor="_Toc35521158" w:history="1">
        <w:r w:rsidR="00452013" w:rsidRPr="00333423">
          <w:rPr>
            <w:rStyle w:val="Hyperlink"/>
            <w:noProof/>
          </w:rPr>
          <w:t>Figure 19: Use Case Iteration 2</w:t>
        </w:r>
        <w:r w:rsidR="00452013">
          <w:rPr>
            <w:noProof/>
            <w:webHidden/>
          </w:rPr>
          <w:tab/>
        </w:r>
        <w:r w:rsidR="00452013">
          <w:rPr>
            <w:noProof/>
            <w:webHidden/>
          </w:rPr>
          <w:fldChar w:fldCharType="begin"/>
        </w:r>
        <w:r w:rsidR="00452013">
          <w:rPr>
            <w:noProof/>
            <w:webHidden/>
          </w:rPr>
          <w:instrText xml:space="preserve"> PAGEREF _Toc35521158 \h </w:instrText>
        </w:r>
        <w:r w:rsidR="00452013">
          <w:rPr>
            <w:noProof/>
            <w:webHidden/>
          </w:rPr>
        </w:r>
        <w:r w:rsidR="00452013">
          <w:rPr>
            <w:noProof/>
            <w:webHidden/>
          </w:rPr>
          <w:fldChar w:fldCharType="separate"/>
        </w:r>
        <w:r w:rsidR="0014218C">
          <w:rPr>
            <w:noProof/>
            <w:webHidden/>
          </w:rPr>
          <w:t>48</w:t>
        </w:r>
        <w:r w:rsidR="00452013">
          <w:rPr>
            <w:noProof/>
            <w:webHidden/>
          </w:rPr>
          <w:fldChar w:fldCharType="end"/>
        </w:r>
      </w:hyperlink>
    </w:p>
    <w:p w14:paraId="519DA589" w14:textId="67A9D7B5" w:rsidR="00452013" w:rsidRDefault="00FB10D6" w:rsidP="00452013">
      <w:pPr>
        <w:pStyle w:val="TableofFigures"/>
        <w:tabs>
          <w:tab w:val="right" w:leader="dot" w:pos="9016"/>
        </w:tabs>
        <w:spacing w:line="360" w:lineRule="auto"/>
        <w:rPr>
          <w:rFonts w:eastAsiaTheme="minorEastAsia"/>
          <w:noProof/>
          <w:lang w:eastAsia="en-IE"/>
        </w:rPr>
      </w:pPr>
      <w:hyperlink w:anchor="_Toc35521159" w:history="1">
        <w:r w:rsidR="00452013" w:rsidRPr="00333423">
          <w:rPr>
            <w:rStyle w:val="Hyperlink"/>
            <w:noProof/>
          </w:rPr>
          <w:t>Figure 20: Analysis Class Iteration 2</w:t>
        </w:r>
        <w:r w:rsidR="00452013">
          <w:rPr>
            <w:noProof/>
            <w:webHidden/>
          </w:rPr>
          <w:tab/>
        </w:r>
        <w:r w:rsidR="00452013">
          <w:rPr>
            <w:noProof/>
            <w:webHidden/>
          </w:rPr>
          <w:fldChar w:fldCharType="begin"/>
        </w:r>
        <w:r w:rsidR="00452013">
          <w:rPr>
            <w:noProof/>
            <w:webHidden/>
          </w:rPr>
          <w:instrText xml:space="preserve"> PAGEREF _Toc35521159 \h </w:instrText>
        </w:r>
        <w:r w:rsidR="00452013">
          <w:rPr>
            <w:noProof/>
            <w:webHidden/>
          </w:rPr>
        </w:r>
        <w:r w:rsidR="00452013">
          <w:rPr>
            <w:noProof/>
            <w:webHidden/>
          </w:rPr>
          <w:fldChar w:fldCharType="separate"/>
        </w:r>
        <w:r w:rsidR="0014218C">
          <w:rPr>
            <w:noProof/>
            <w:webHidden/>
          </w:rPr>
          <w:t>49</w:t>
        </w:r>
        <w:r w:rsidR="00452013">
          <w:rPr>
            <w:noProof/>
            <w:webHidden/>
          </w:rPr>
          <w:fldChar w:fldCharType="end"/>
        </w:r>
      </w:hyperlink>
    </w:p>
    <w:p w14:paraId="27E4565B" w14:textId="1CECAC44" w:rsidR="00452013" w:rsidRDefault="00FB10D6" w:rsidP="00452013">
      <w:pPr>
        <w:pStyle w:val="TableofFigures"/>
        <w:tabs>
          <w:tab w:val="right" w:leader="dot" w:pos="9016"/>
        </w:tabs>
        <w:spacing w:line="360" w:lineRule="auto"/>
        <w:rPr>
          <w:rFonts w:eastAsiaTheme="minorEastAsia"/>
          <w:noProof/>
          <w:lang w:eastAsia="en-IE"/>
        </w:rPr>
      </w:pPr>
      <w:hyperlink w:anchor="_Toc35521160" w:history="1">
        <w:r w:rsidR="00452013" w:rsidRPr="00333423">
          <w:rPr>
            <w:rStyle w:val="Hyperlink"/>
            <w:noProof/>
          </w:rPr>
          <w:t>Figure 21: Sequence Diagram Iteration 2</w:t>
        </w:r>
        <w:r w:rsidR="00452013">
          <w:rPr>
            <w:noProof/>
            <w:webHidden/>
          </w:rPr>
          <w:tab/>
        </w:r>
        <w:r w:rsidR="00452013">
          <w:rPr>
            <w:noProof/>
            <w:webHidden/>
          </w:rPr>
          <w:fldChar w:fldCharType="begin"/>
        </w:r>
        <w:r w:rsidR="00452013">
          <w:rPr>
            <w:noProof/>
            <w:webHidden/>
          </w:rPr>
          <w:instrText xml:space="preserve"> PAGEREF _Toc35521160 \h </w:instrText>
        </w:r>
        <w:r w:rsidR="00452013">
          <w:rPr>
            <w:noProof/>
            <w:webHidden/>
          </w:rPr>
        </w:r>
        <w:r w:rsidR="00452013">
          <w:rPr>
            <w:noProof/>
            <w:webHidden/>
          </w:rPr>
          <w:fldChar w:fldCharType="separate"/>
        </w:r>
        <w:r w:rsidR="0014218C">
          <w:rPr>
            <w:noProof/>
            <w:webHidden/>
          </w:rPr>
          <w:t>50</w:t>
        </w:r>
        <w:r w:rsidR="00452013">
          <w:rPr>
            <w:noProof/>
            <w:webHidden/>
          </w:rPr>
          <w:fldChar w:fldCharType="end"/>
        </w:r>
      </w:hyperlink>
    </w:p>
    <w:p w14:paraId="7DD1B5E0" w14:textId="2080EE8D" w:rsidR="00452013" w:rsidRDefault="00FB10D6" w:rsidP="00452013">
      <w:pPr>
        <w:pStyle w:val="TableofFigures"/>
        <w:tabs>
          <w:tab w:val="right" w:leader="dot" w:pos="9016"/>
        </w:tabs>
        <w:spacing w:line="360" w:lineRule="auto"/>
        <w:rPr>
          <w:rFonts w:eastAsiaTheme="minorEastAsia"/>
          <w:noProof/>
          <w:lang w:eastAsia="en-IE"/>
        </w:rPr>
      </w:pPr>
      <w:hyperlink w:anchor="_Toc35521161" w:history="1">
        <w:r w:rsidR="00452013" w:rsidRPr="00333423">
          <w:rPr>
            <w:rStyle w:val="Hyperlink"/>
            <w:noProof/>
          </w:rPr>
          <w:t>Figure 22: Class Diagram Iteration 2</w:t>
        </w:r>
        <w:r w:rsidR="00452013">
          <w:rPr>
            <w:noProof/>
            <w:webHidden/>
          </w:rPr>
          <w:tab/>
        </w:r>
        <w:r w:rsidR="00452013">
          <w:rPr>
            <w:noProof/>
            <w:webHidden/>
          </w:rPr>
          <w:fldChar w:fldCharType="begin"/>
        </w:r>
        <w:r w:rsidR="00452013">
          <w:rPr>
            <w:noProof/>
            <w:webHidden/>
          </w:rPr>
          <w:instrText xml:space="preserve"> PAGEREF _Toc35521161 \h </w:instrText>
        </w:r>
        <w:r w:rsidR="00452013">
          <w:rPr>
            <w:noProof/>
            <w:webHidden/>
          </w:rPr>
        </w:r>
        <w:r w:rsidR="00452013">
          <w:rPr>
            <w:noProof/>
            <w:webHidden/>
          </w:rPr>
          <w:fldChar w:fldCharType="separate"/>
        </w:r>
        <w:r w:rsidR="0014218C">
          <w:rPr>
            <w:noProof/>
            <w:webHidden/>
          </w:rPr>
          <w:t>51</w:t>
        </w:r>
        <w:r w:rsidR="00452013">
          <w:rPr>
            <w:noProof/>
            <w:webHidden/>
          </w:rPr>
          <w:fldChar w:fldCharType="end"/>
        </w:r>
      </w:hyperlink>
    </w:p>
    <w:p w14:paraId="713B43E4" w14:textId="480A8AF3" w:rsidR="00452013" w:rsidRDefault="00FB10D6" w:rsidP="00452013">
      <w:pPr>
        <w:pStyle w:val="TableofFigures"/>
        <w:tabs>
          <w:tab w:val="right" w:leader="dot" w:pos="9016"/>
        </w:tabs>
        <w:spacing w:line="360" w:lineRule="auto"/>
        <w:rPr>
          <w:rFonts w:eastAsiaTheme="minorEastAsia"/>
          <w:noProof/>
          <w:lang w:eastAsia="en-IE"/>
        </w:rPr>
      </w:pPr>
      <w:hyperlink w:anchor="_Toc35521162" w:history="1">
        <w:r w:rsidR="00452013" w:rsidRPr="00333423">
          <w:rPr>
            <w:rStyle w:val="Hyperlink"/>
            <w:noProof/>
          </w:rPr>
          <w:t>Figure 23: Use Case Iteration 3</w:t>
        </w:r>
        <w:r w:rsidR="00452013">
          <w:rPr>
            <w:noProof/>
            <w:webHidden/>
          </w:rPr>
          <w:tab/>
        </w:r>
        <w:r w:rsidR="00452013">
          <w:rPr>
            <w:noProof/>
            <w:webHidden/>
          </w:rPr>
          <w:fldChar w:fldCharType="begin"/>
        </w:r>
        <w:r w:rsidR="00452013">
          <w:rPr>
            <w:noProof/>
            <w:webHidden/>
          </w:rPr>
          <w:instrText xml:space="preserve"> PAGEREF _Toc35521162 \h </w:instrText>
        </w:r>
        <w:r w:rsidR="00452013">
          <w:rPr>
            <w:noProof/>
            <w:webHidden/>
          </w:rPr>
        </w:r>
        <w:r w:rsidR="00452013">
          <w:rPr>
            <w:noProof/>
            <w:webHidden/>
          </w:rPr>
          <w:fldChar w:fldCharType="separate"/>
        </w:r>
        <w:r w:rsidR="0014218C">
          <w:rPr>
            <w:noProof/>
            <w:webHidden/>
          </w:rPr>
          <w:t>52</w:t>
        </w:r>
        <w:r w:rsidR="00452013">
          <w:rPr>
            <w:noProof/>
            <w:webHidden/>
          </w:rPr>
          <w:fldChar w:fldCharType="end"/>
        </w:r>
      </w:hyperlink>
    </w:p>
    <w:p w14:paraId="09A862DD" w14:textId="1C4846C7" w:rsidR="00452013" w:rsidRDefault="00FB10D6" w:rsidP="00452013">
      <w:pPr>
        <w:pStyle w:val="TableofFigures"/>
        <w:tabs>
          <w:tab w:val="right" w:leader="dot" w:pos="9016"/>
        </w:tabs>
        <w:spacing w:line="360" w:lineRule="auto"/>
        <w:rPr>
          <w:rFonts w:eastAsiaTheme="minorEastAsia"/>
          <w:noProof/>
          <w:lang w:eastAsia="en-IE"/>
        </w:rPr>
      </w:pPr>
      <w:hyperlink w:anchor="_Toc35521163" w:history="1">
        <w:r w:rsidR="00452013" w:rsidRPr="00333423">
          <w:rPr>
            <w:rStyle w:val="Hyperlink"/>
            <w:noProof/>
          </w:rPr>
          <w:t>Figure 24: Analysis Class Iteration 3</w:t>
        </w:r>
        <w:r w:rsidR="00452013">
          <w:rPr>
            <w:noProof/>
            <w:webHidden/>
          </w:rPr>
          <w:tab/>
        </w:r>
        <w:r w:rsidR="00452013">
          <w:rPr>
            <w:noProof/>
            <w:webHidden/>
          </w:rPr>
          <w:fldChar w:fldCharType="begin"/>
        </w:r>
        <w:r w:rsidR="00452013">
          <w:rPr>
            <w:noProof/>
            <w:webHidden/>
          </w:rPr>
          <w:instrText xml:space="preserve"> PAGEREF _Toc35521163 \h </w:instrText>
        </w:r>
        <w:r w:rsidR="00452013">
          <w:rPr>
            <w:noProof/>
            <w:webHidden/>
          </w:rPr>
        </w:r>
        <w:r w:rsidR="00452013">
          <w:rPr>
            <w:noProof/>
            <w:webHidden/>
          </w:rPr>
          <w:fldChar w:fldCharType="separate"/>
        </w:r>
        <w:r w:rsidR="0014218C">
          <w:rPr>
            <w:noProof/>
            <w:webHidden/>
          </w:rPr>
          <w:t>53</w:t>
        </w:r>
        <w:r w:rsidR="00452013">
          <w:rPr>
            <w:noProof/>
            <w:webHidden/>
          </w:rPr>
          <w:fldChar w:fldCharType="end"/>
        </w:r>
      </w:hyperlink>
    </w:p>
    <w:p w14:paraId="1BE57475" w14:textId="150F4F7F" w:rsidR="00452013" w:rsidRDefault="00FB10D6" w:rsidP="00452013">
      <w:pPr>
        <w:pStyle w:val="TableofFigures"/>
        <w:tabs>
          <w:tab w:val="right" w:leader="dot" w:pos="9016"/>
        </w:tabs>
        <w:spacing w:line="360" w:lineRule="auto"/>
        <w:rPr>
          <w:rFonts w:eastAsiaTheme="minorEastAsia"/>
          <w:noProof/>
          <w:lang w:eastAsia="en-IE"/>
        </w:rPr>
      </w:pPr>
      <w:hyperlink w:anchor="_Toc35521164" w:history="1">
        <w:r w:rsidR="00452013" w:rsidRPr="00333423">
          <w:rPr>
            <w:rStyle w:val="Hyperlink"/>
            <w:noProof/>
          </w:rPr>
          <w:t>Figure 25: Sequence Diagram Iteration 3</w:t>
        </w:r>
        <w:r w:rsidR="00452013">
          <w:rPr>
            <w:noProof/>
            <w:webHidden/>
          </w:rPr>
          <w:tab/>
        </w:r>
        <w:r w:rsidR="00452013">
          <w:rPr>
            <w:noProof/>
            <w:webHidden/>
          </w:rPr>
          <w:fldChar w:fldCharType="begin"/>
        </w:r>
        <w:r w:rsidR="00452013">
          <w:rPr>
            <w:noProof/>
            <w:webHidden/>
          </w:rPr>
          <w:instrText xml:space="preserve"> PAGEREF _Toc35521164 \h </w:instrText>
        </w:r>
        <w:r w:rsidR="00452013">
          <w:rPr>
            <w:noProof/>
            <w:webHidden/>
          </w:rPr>
        </w:r>
        <w:r w:rsidR="00452013">
          <w:rPr>
            <w:noProof/>
            <w:webHidden/>
          </w:rPr>
          <w:fldChar w:fldCharType="separate"/>
        </w:r>
        <w:r w:rsidR="0014218C">
          <w:rPr>
            <w:noProof/>
            <w:webHidden/>
          </w:rPr>
          <w:t>54</w:t>
        </w:r>
        <w:r w:rsidR="00452013">
          <w:rPr>
            <w:noProof/>
            <w:webHidden/>
          </w:rPr>
          <w:fldChar w:fldCharType="end"/>
        </w:r>
      </w:hyperlink>
    </w:p>
    <w:p w14:paraId="4CB15A82" w14:textId="77099D8F" w:rsidR="00452013" w:rsidRDefault="00FB10D6" w:rsidP="00452013">
      <w:pPr>
        <w:pStyle w:val="TableofFigures"/>
        <w:tabs>
          <w:tab w:val="right" w:leader="dot" w:pos="9016"/>
        </w:tabs>
        <w:spacing w:line="360" w:lineRule="auto"/>
        <w:rPr>
          <w:rFonts w:eastAsiaTheme="minorEastAsia"/>
          <w:noProof/>
          <w:lang w:eastAsia="en-IE"/>
        </w:rPr>
      </w:pPr>
      <w:hyperlink w:anchor="_Toc35521165" w:history="1">
        <w:r w:rsidR="00452013" w:rsidRPr="00333423">
          <w:rPr>
            <w:rStyle w:val="Hyperlink"/>
            <w:noProof/>
          </w:rPr>
          <w:t>Figure 26: Class Diagram Iteration 3</w:t>
        </w:r>
        <w:r w:rsidR="00452013">
          <w:rPr>
            <w:noProof/>
            <w:webHidden/>
          </w:rPr>
          <w:tab/>
        </w:r>
        <w:r w:rsidR="00452013">
          <w:rPr>
            <w:noProof/>
            <w:webHidden/>
          </w:rPr>
          <w:fldChar w:fldCharType="begin"/>
        </w:r>
        <w:r w:rsidR="00452013">
          <w:rPr>
            <w:noProof/>
            <w:webHidden/>
          </w:rPr>
          <w:instrText xml:space="preserve"> PAGEREF _Toc35521165 \h </w:instrText>
        </w:r>
        <w:r w:rsidR="00452013">
          <w:rPr>
            <w:noProof/>
            <w:webHidden/>
          </w:rPr>
        </w:r>
        <w:r w:rsidR="00452013">
          <w:rPr>
            <w:noProof/>
            <w:webHidden/>
          </w:rPr>
          <w:fldChar w:fldCharType="separate"/>
        </w:r>
        <w:r w:rsidR="0014218C">
          <w:rPr>
            <w:noProof/>
            <w:webHidden/>
          </w:rPr>
          <w:t>55</w:t>
        </w:r>
        <w:r w:rsidR="00452013">
          <w:rPr>
            <w:noProof/>
            <w:webHidden/>
          </w:rPr>
          <w:fldChar w:fldCharType="end"/>
        </w:r>
      </w:hyperlink>
    </w:p>
    <w:p w14:paraId="4AEA1B4C" w14:textId="465519CB" w:rsidR="00452013" w:rsidRDefault="00FB10D6" w:rsidP="00452013">
      <w:pPr>
        <w:pStyle w:val="TableofFigures"/>
        <w:tabs>
          <w:tab w:val="right" w:leader="dot" w:pos="9016"/>
        </w:tabs>
        <w:spacing w:line="360" w:lineRule="auto"/>
        <w:rPr>
          <w:rFonts w:eastAsiaTheme="minorEastAsia"/>
          <w:noProof/>
          <w:lang w:eastAsia="en-IE"/>
        </w:rPr>
      </w:pPr>
      <w:hyperlink w:anchor="_Toc35521166" w:history="1">
        <w:r w:rsidR="00452013" w:rsidRPr="00333423">
          <w:rPr>
            <w:rStyle w:val="Hyperlink"/>
            <w:noProof/>
          </w:rPr>
          <w:t>Figure 27: Navigation Assistant Device</w:t>
        </w:r>
        <w:r w:rsidR="00452013">
          <w:rPr>
            <w:noProof/>
            <w:webHidden/>
          </w:rPr>
          <w:tab/>
        </w:r>
        <w:r w:rsidR="00452013">
          <w:rPr>
            <w:noProof/>
            <w:webHidden/>
          </w:rPr>
          <w:fldChar w:fldCharType="begin"/>
        </w:r>
        <w:r w:rsidR="00452013">
          <w:rPr>
            <w:noProof/>
            <w:webHidden/>
          </w:rPr>
          <w:instrText xml:space="preserve"> PAGEREF _Toc35521166 \h </w:instrText>
        </w:r>
        <w:r w:rsidR="00452013">
          <w:rPr>
            <w:noProof/>
            <w:webHidden/>
          </w:rPr>
        </w:r>
        <w:r w:rsidR="00452013">
          <w:rPr>
            <w:noProof/>
            <w:webHidden/>
          </w:rPr>
          <w:fldChar w:fldCharType="separate"/>
        </w:r>
        <w:r w:rsidR="0014218C">
          <w:rPr>
            <w:noProof/>
            <w:webHidden/>
          </w:rPr>
          <w:t>56</w:t>
        </w:r>
        <w:r w:rsidR="00452013">
          <w:rPr>
            <w:noProof/>
            <w:webHidden/>
          </w:rPr>
          <w:fldChar w:fldCharType="end"/>
        </w:r>
      </w:hyperlink>
    </w:p>
    <w:p w14:paraId="122605EF" w14:textId="18FA62B1" w:rsidR="00452013" w:rsidRDefault="00FB10D6" w:rsidP="00452013">
      <w:pPr>
        <w:pStyle w:val="TableofFigures"/>
        <w:tabs>
          <w:tab w:val="right" w:leader="dot" w:pos="9016"/>
        </w:tabs>
        <w:spacing w:line="360" w:lineRule="auto"/>
        <w:rPr>
          <w:rFonts w:eastAsiaTheme="minorEastAsia"/>
          <w:noProof/>
          <w:lang w:eastAsia="en-IE"/>
        </w:rPr>
      </w:pPr>
      <w:hyperlink w:anchor="_Toc35521167" w:history="1">
        <w:r w:rsidR="00452013" w:rsidRPr="00333423">
          <w:rPr>
            <w:rStyle w:val="Hyperlink"/>
            <w:noProof/>
          </w:rPr>
          <w:t>Figure 28: Navigation Assistant device attached to user's waist</w:t>
        </w:r>
        <w:r w:rsidR="00452013">
          <w:rPr>
            <w:noProof/>
            <w:webHidden/>
          </w:rPr>
          <w:tab/>
        </w:r>
        <w:r w:rsidR="00452013">
          <w:rPr>
            <w:noProof/>
            <w:webHidden/>
          </w:rPr>
          <w:fldChar w:fldCharType="begin"/>
        </w:r>
        <w:r w:rsidR="00452013">
          <w:rPr>
            <w:noProof/>
            <w:webHidden/>
          </w:rPr>
          <w:instrText xml:space="preserve"> PAGEREF _Toc35521167 \h </w:instrText>
        </w:r>
        <w:r w:rsidR="00452013">
          <w:rPr>
            <w:noProof/>
            <w:webHidden/>
          </w:rPr>
        </w:r>
        <w:r w:rsidR="00452013">
          <w:rPr>
            <w:noProof/>
            <w:webHidden/>
          </w:rPr>
          <w:fldChar w:fldCharType="separate"/>
        </w:r>
        <w:r w:rsidR="0014218C">
          <w:rPr>
            <w:noProof/>
            <w:webHidden/>
          </w:rPr>
          <w:t>57</w:t>
        </w:r>
        <w:r w:rsidR="00452013">
          <w:rPr>
            <w:noProof/>
            <w:webHidden/>
          </w:rPr>
          <w:fldChar w:fldCharType="end"/>
        </w:r>
      </w:hyperlink>
    </w:p>
    <w:p w14:paraId="57BE54B3" w14:textId="641E396E" w:rsidR="00452013" w:rsidRDefault="00FB10D6" w:rsidP="00452013">
      <w:pPr>
        <w:pStyle w:val="TableofFigures"/>
        <w:tabs>
          <w:tab w:val="right" w:leader="dot" w:pos="9016"/>
        </w:tabs>
        <w:spacing w:line="360" w:lineRule="auto"/>
        <w:rPr>
          <w:rFonts w:eastAsiaTheme="minorEastAsia"/>
          <w:noProof/>
          <w:lang w:eastAsia="en-IE"/>
        </w:rPr>
      </w:pPr>
      <w:hyperlink w:anchor="_Toc35521168" w:history="1">
        <w:r w:rsidR="00452013" w:rsidRPr="00333423">
          <w:rPr>
            <w:rStyle w:val="Hyperlink"/>
            <w:noProof/>
          </w:rPr>
          <w:t>Figure 29: MobileNet SSDLite Diagram (39)</w:t>
        </w:r>
        <w:r w:rsidR="00452013">
          <w:rPr>
            <w:noProof/>
            <w:webHidden/>
          </w:rPr>
          <w:tab/>
        </w:r>
        <w:r w:rsidR="00452013">
          <w:rPr>
            <w:noProof/>
            <w:webHidden/>
          </w:rPr>
          <w:fldChar w:fldCharType="begin"/>
        </w:r>
        <w:r w:rsidR="00452013">
          <w:rPr>
            <w:noProof/>
            <w:webHidden/>
          </w:rPr>
          <w:instrText xml:space="preserve"> PAGEREF _Toc35521168 \h </w:instrText>
        </w:r>
        <w:r w:rsidR="00452013">
          <w:rPr>
            <w:noProof/>
            <w:webHidden/>
          </w:rPr>
        </w:r>
        <w:r w:rsidR="00452013">
          <w:rPr>
            <w:noProof/>
            <w:webHidden/>
          </w:rPr>
          <w:fldChar w:fldCharType="separate"/>
        </w:r>
        <w:r w:rsidR="0014218C">
          <w:rPr>
            <w:noProof/>
            <w:webHidden/>
          </w:rPr>
          <w:t>61</w:t>
        </w:r>
        <w:r w:rsidR="00452013">
          <w:rPr>
            <w:noProof/>
            <w:webHidden/>
          </w:rPr>
          <w:fldChar w:fldCharType="end"/>
        </w:r>
      </w:hyperlink>
    </w:p>
    <w:p w14:paraId="3BC43DAE" w14:textId="471DD425" w:rsidR="00452013" w:rsidRDefault="00FB10D6" w:rsidP="00452013">
      <w:pPr>
        <w:pStyle w:val="TableofFigures"/>
        <w:tabs>
          <w:tab w:val="right" w:leader="dot" w:pos="9016"/>
        </w:tabs>
        <w:spacing w:line="360" w:lineRule="auto"/>
        <w:rPr>
          <w:rFonts w:eastAsiaTheme="minorEastAsia"/>
          <w:noProof/>
          <w:lang w:eastAsia="en-IE"/>
        </w:rPr>
      </w:pPr>
      <w:hyperlink w:anchor="_Toc35521169" w:history="1">
        <w:r w:rsidR="00452013" w:rsidRPr="00333423">
          <w:rPr>
            <w:rStyle w:val="Hyperlink"/>
            <w:noProof/>
          </w:rPr>
          <w:t>Figure 30: Code to automate running of object detection</w:t>
        </w:r>
        <w:r w:rsidR="00452013">
          <w:rPr>
            <w:noProof/>
            <w:webHidden/>
          </w:rPr>
          <w:tab/>
        </w:r>
        <w:r w:rsidR="00452013">
          <w:rPr>
            <w:noProof/>
            <w:webHidden/>
          </w:rPr>
          <w:fldChar w:fldCharType="begin"/>
        </w:r>
        <w:r w:rsidR="00452013">
          <w:rPr>
            <w:noProof/>
            <w:webHidden/>
          </w:rPr>
          <w:instrText xml:space="preserve"> PAGEREF _Toc35521169 \h </w:instrText>
        </w:r>
        <w:r w:rsidR="00452013">
          <w:rPr>
            <w:noProof/>
            <w:webHidden/>
          </w:rPr>
        </w:r>
        <w:r w:rsidR="00452013">
          <w:rPr>
            <w:noProof/>
            <w:webHidden/>
          </w:rPr>
          <w:fldChar w:fldCharType="separate"/>
        </w:r>
        <w:r w:rsidR="0014218C">
          <w:rPr>
            <w:noProof/>
            <w:webHidden/>
          </w:rPr>
          <w:t>65</w:t>
        </w:r>
        <w:r w:rsidR="00452013">
          <w:rPr>
            <w:noProof/>
            <w:webHidden/>
          </w:rPr>
          <w:fldChar w:fldCharType="end"/>
        </w:r>
      </w:hyperlink>
    </w:p>
    <w:p w14:paraId="727F1034" w14:textId="36712146" w:rsidR="00452013" w:rsidRDefault="00FB10D6" w:rsidP="00452013">
      <w:pPr>
        <w:pStyle w:val="TableofFigures"/>
        <w:tabs>
          <w:tab w:val="right" w:leader="dot" w:pos="9016"/>
        </w:tabs>
        <w:spacing w:line="360" w:lineRule="auto"/>
        <w:rPr>
          <w:rFonts w:eastAsiaTheme="minorEastAsia"/>
          <w:noProof/>
          <w:lang w:eastAsia="en-IE"/>
        </w:rPr>
      </w:pPr>
      <w:hyperlink w:anchor="_Toc35521170" w:history="1">
        <w:r w:rsidR="00452013" w:rsidRPr="00333423">
          <w:rPr>
            <w:rStyle w:val="Hyperlink"/>
            <w:noProof/>
          </w:rPr>
          <w:t>Figure 31: Wires attached to HC-SR04 sensor</w:t>
        </w:r>
        <w:r w:rsidR="00452013">
          <w:rPr>
            <w:noProof/>
            <w:webHidden/>
          </w:rPr>
          <w:tab/>
        </w:r>
        <w:r w:rsidR="00452013">
          <w:rPr>
            <w:noProof/>
            <w:webHidden/>
          </w:rPr>
          <w:fldChar w:fldCharType="begin"/>
        </w:r>
        <w:r w:rsidR="00452013">
          <w:rPr>
            <w:noProof/>
            <w:webHidden/>
          </w:rPr>
          <w:instrText xml:space="preserve"> PAGEREF _Toc35521170 \h </w:instrText>
        </w:r>
        <w:r w:rsidR="00452013">
          <w:rPr>
            <w:noProof/>
            <w:webHidden/>
          </w:rPr>
        </w:r>
        <w:r w:rsidR="00452013">
          <w:rPr>
            <w:noProof/>
            <w:webHidden/>
          </w:rPr>
          <w:fldChar w:fldCharType="separate"/>
        </w:r>
        <w:r w:rsidR="0014218C">
          <w:rPr>
            <w:noProof/>
            <w:webHidden/>
          </w:rPr>
          <w:t>68</w:t>
        </w:r>
        <w:r w:rsidR="00452013">
          <w:rPr>
            <w:noProof/>
            <w:webHidden/>
          </w:rPr>
          <w:fldChar w:fldCharType="end"/>
        </w:r>
      </w:hyperlink>
    </w:p>
    <w:p w14:paraId="0F9D8C7C" w14:textId="4B63FB7B" w:rsidR="00452013" w:rsidRDefault="00FB10D6" w:rsidP="00452013">
      <w:pPr>
        <w:pStyle w:val="TableofFigures"/>
        <w:tabs>
          <w:tab w:val="right" w:leader="dot" w:pos="9016"/>
        </w:tabs>
        <w:spacing w:line="360" w:lineRule="auto"/>
        <w:rPr>
          <w:rFonts w:eastAsiaTheme="minorEastAsia"/>
          <w:noProof/>
          <w:lang w:eastAsia="en-IE"/>
        </w:rPr>
      </w:pPr>
      <w:hyperlink w:anchor="_Toc35521171" w:history="1">
        <w:r w:rsidR="00452013" w:rsidRPr="00333423">
          <w:rPr>
            <w:rStyle w:val="Hyperlink"/>
            <w:noProof/>
          </w:rPr>
          <w:t>Figure 32: Sensor bread board connections</w:t>
        </w:r>
        <w:r w:rsidR="00452013">
          <w:rPr>
            <w:noProof/>
            <w:webHidden/>
          </w:rPr>
          <w:tab/>
        </w:r>
        <w:r w:rsidR="00452013">
          <w:rPr>
            <w:noProof/>
            <w:webHidden/>
          </w:rPr>
          <w:fldChar w:fldCharType="begin"/>
        </w:r>
        <w:r w:rsidR="00452013">
          <w:rPr>
            <w:noProof/>
            <w:webHidden/>
          </w:rPr>
          <w:instrText xml:space="preserve"> PAGEREF _Toc35521171 \h </w:instrText>
        </w:r>
        <w:r w:rsidR="00452013">
          <w:rPr>
            <w:noProof/>
            <w:webHidden/>
          </w:rPr>
        </w:r>
        <w:r w:rsidR="00452013">
          <w:rPr>
            <w:noProof/>
            <w:webHidden/>
          </w:rPr>
          <w:fldChar w:fldCharType="separate"/>
        </w:r>
        <w:r w:rsidR="0014218C">
          <w:rPr>
            <w:noProof/>
            <w:webHidden/>
          </w:rPr>
          <w:t>69</w:t>
        </w:r>
        <w:r w:rsidR="00452013">
          <w:rPr>
            <w:noProof/>
            <w:webHidden/>
          </w:rPr>
          <w:fldChar w:fldCharType="end"/>
        </w:r>
      </w:hyperlink>
    </w:p>
    <w:p w14:paraId="2A23329C" w14:textId="625611D5" w:rsidR="00452013" w:rsidRDefault="00FB10D6" w:rsidP="00452013">
      <w:pPr>
        <w:pStyle w:val="TableofFigures"/>
        <w:tabs>
          <w:tab w:val="right" w:leader="dot" w:pos="9016"/>
        </w:tabs>
        <w:spacing w:line="360" w:lineRule="auto"/>
        <w:rPr>
          <w:rFonts w:eastAsiaTheme="minorEastAsia"/>
          <w:noProof/>
          <w:lang w:eastAsia="en-IE"/>
        </w:rPr>
      </w:pPr>
      <w:hyperlink w:anchor="_Toc35521172" w:history="1">
        <w:r w:rsidR="00452013" w:rsidRPr="00333423">
          <w:rPr>
            <w:rStyle w:val="Hyperlink"/>
            <w:noProof/>
          </w:rPr>
          <w:t>Figure 33: Sensor connections to Raspberry Pi</w:t>
        </w:r>
        <w:r w:rsidR="00452013">
          <w:rPr>
            <w:noProof/>
            <w:webHidden/>
          </w:rPr>
          <w:tab/>
        </w:r>
        <w:r w:rsidR="00452013">
          <w:rPr>
            <w:noProof/>
            <w:webHidden/>
          </w:rPr>
          <w:fldChar w:fldCharType="begin"/>
        </w:r>
        <w:r w:rsidR="00452013">
          <w:rPr>
            <w:noProof/>
            <w:webHidden/>
          </w:rPr>
          <w:instrText xml:space="preserve"> PAGEREF _Toc35521172 \h </w:instrText>
        </w:r>
        <w:r w:rsidR="00452013">
          <w:rPr>
            <w:noProof/>
            <w:webHidden/>
          </w:rPr>
        </w:r>
        <w:r w:rsidR="00452013">
          <w:rPr>
            <w:noProof/>
            <w:webHidden/>
          </w:rPr>
          <w:fldChar w:fldCharType="separate"/>
        </w:r>
        <w:r w:rsidR="0014218C">
          <w:rPr>
            <w:noProof/>
            <w:webHidden/>
          </w:rPr>
          <w:t>70</w:t>
        </w:r>
        <w:r w:rsidR="00452013">
          <w:rPr>
            <w:noProof/>
            <w:webHidden/>
          </w:rPr>
          <w:fldChar w:fldCharType="end"/>
        </w:r>
      </w:hyperlink>
    </w:p>
    <w:p w14:paraId="2359620A" w14:textId="0F46D98D" w:rsidR="00452013" w:rsidRDefault="00FB10D6" w:rsidP="00452013">
      <w:pPr>
        <w:pStyle w:val="TableofFigures"/>
        <w:tabs>
          <w:tab w:val="right" w:leader="dot" w:pos="9016"/>
        </w:tabs>
        <w:spacing w:line="360" w:lineRule="auto"/>
        <w:rPr>
          <w:rFonts w:eastAsiaTheme="minorEastAsia"/>
          <w:noProof/>
          <w:lang w:eastAsia="en-IE"/>
        </w:rPr>
      </w:pPr>
      <w:hyperlink w:anchor="_Toc35521173" w:history="1">
        <w:r w:rsidR="00452013" w:rsidRPr="00333423">
          <w:rPr>
            <w:rStyle w:val="Hyperlink"/>
            <w:noProof/>
          </w:rPr>
          <w:t>Figure 34: Unit test results</w:t>
        </w:r>
        <w:r w:rsidR="00452013">
          <w:rPr>
            <w:noProof/>
            <w:webHidden/>
          </w:rPr>
          <w:tab/>
        </w:r>
        <w:r w:rsidR="00452013">
          <w:rPr>
            <w:noProof/>
            <w:webHidden/>
          </w:rPr>
          <w:fldChar w:fldCharType="begin"/>
        </w:r>
        <w:r w:rsidR="00452013">
          <w:rPr>
            <w:noProof/>
            <w:webHidden/>
          </w:rPr>
          <w:instrText xml:space="preserve"> PAGEREF _Toc35521173 \h </w:instrText>
        </w:r>
        <w:r w:rsidR="00452013">
          <w:rPr>
            <w:noProof/>
            <w:webHidden/>
          </w:rPr>
        </w:r>
        <w:r w:rsidR="00452013">
          <w:rPr>
            <w:noProof/>
            <w:webHidden/>
          </w:rPr>
          <w:fldChar w:fldCharType="separate"/>
        </w:r>
        <w:r w:rsidR="0014218C">
          <w:rPr>
            <w:noProof/>
            <w:webHidden/>
          </w:rPr>
          <w:t>82</w:t>
        </w:r>
        <w:r w:rsidR="00452013">
          <w:rPr>
            <w:noProof/>
            <w:webHidden/>
          </w:rPr>
          <w:fldChar w:fldCharType="end"/>
        </w:r>
      </w:hyperlink>
    </w:p>
    <w:p w14:paraId="41EADF39" w14:textId="0E23DE47" w:rsidR="00896A7D" w:rsidRDefault="000D424C" w:rsidP="00452013">
      <w:pPr>
        <w:spacing w:line="360" w:lineRule="auto"/>
      </w:pPr>
      <w:r>
        <w:fldChar w:fldCharType="end"/>
      </w:r>
    </w:p>
    <w:p w14:paraId="1EADE735" w14:textId="7395C61D" w:rsidR="00452013" w:rsidRDefault="00452013" w:rsidP="00452013">
      <w:pPr>
        <w:pStyle w:val="TOCHeading"/>
        <w:spacing w:line="360" w:lineRule="auto"/>
      </w:pPr>
      <w:r w:rsidRPr="00254A9E">
        <w:t>Table of</w:t>
      </w:r>
      <w:r>
        <w:t xml:space="preserve"> Listings</w:t>
      </w:r>
    </w:p>
    <w:p w14:paraId="159D9210" w14:textId="334B60D5" w:rsidR="00452013" w:rsidRDefault="00452013" w:rsidP="00452013">
      <w:pPr>
        <w:pStyle w:val="TableofFigures"/>
        <w:tabs>
          <w:tab w:val="right" w:leader="dot" w:pos="9016"/>
        </w:tabs>
        <w:spacing w:line="360" w:lineRule="auto"/>
        <w:rPr>
          <w:rFonts w:eastAsiaTheme="minorEastAsia"/>
          <w:noProof/>
          <w:lang w:eastAsia="en-IE"/>
        </w:rPr>
      </w:pPr>
      <w:r>
        <w:rPr>
          <w:lang w:val="en-US"/>
        </w:rPr>
        <w:fldChar w:fldCharType="begin"/>
      </w:r>
      <w:r>
        <w:rPr>
          <w:lang w:val="en-US"/>
        </w:rPr>
        <w:instrText xml:space="preserve"> TOC \h \z \c "Listing" </w:instrText>
      </w:r>
      <w:r>
        <w:rPr>
          <w:lang w:val="en-US"/>
        </w:rPr>
        <w:fldChar w:fldCharType="separate"/>
      </w:r>
      <w:hyperlink w:anchor="_Toc35521191" w:history="1">
        <w:r w:rsidRPr="007B70AB">
          <w:rPr>
            <w:rStyle w:val="Hyperlink"/>
            <w:noProof/>
          </w:rPr>
          <w:t>Listing 1: eSpeak instructions code</w:t>
        </w:r>
        <w:r>
          <w:rPr>
            <w:noProof/>
            <w:webHidden/>
          </w:rPr>
          <w:tab/>
        </w:r>
        <w:r>
          <w:rPr>
            <w:noProof/>
            <w:webHidden/>
          </w:rPr>
          <w:fldChar w:fldCharType="begin"/>
        </w:r>
        <w:r>
          <w:rPr>
            <w:noProof/>
            <w:webHidden/>
          </w:rPr>
          <w:instrText xml:space="preserve"> PAGEREF _Toc35521191 \h </w:instrText>
        </w:r>
        <w:r>
          <w:rPr>
            <w:noProof/>
            <w:webHidden/>
          </w:rPr>
        </w:r>
        <w:r>
          <w:rPr>
            <w:noProof/>
            <w:webHidden/>
          </w:rPr>
          <w:fldChar w:fldCharType="separate"/>
        </w:r>
        <w:r w:rsidR="0014218C">
          <w:rPr>
            <w:noProof/>
            <w:webHidden/>
          </w:rPr>
          <w:t>66</w:t>
        </w:r>
        <w:r>
          <w:rPr>
            <w:noProof/>
            <w:webHidden/>
          </w:rPr>
          <w:fldChar w:fldCharType="end"/>
        </w:r>
      </w:hyperlink>
    </w:p>
    <w:p w14:paraId="58F926CF" w14:textId="2BE4642C" w:rsidR="00452013" w:rsidRDefault="00FB10D6" w:rsidP="00452013">
      <w:pPr>
        <w:pStyle w:val="TableofFigures"/>
        <w:tabs>
          <w:tab w:val="right" w:leader="dot" w:pos="9016"/>
        </w:tabs>
        <w:spacing w:line="360" w:lineRule="auto"/>
        <w:rPr>
          <w:rFonts w:eastAsiaTheme="minorEastAsia"/>
          <w:noProof/>
          <w:lang w:eastAsia="en-IE"/>
        </w:rPr>
      </w:pPr>
      <w:hyperlink w:anchor="_Toc35521192" w:history="1">
        <w:r w:rsidR="00452013" w:rsidRPr="007B70AB">
          <w:rPr>
            <w:rStyle w:val="Hyperlink"/>
            <w:noProof/>
          </w:rPr>
          <w:t>Listing 2: Raspberry Pi pin setup</w:t>
        </w:r>
        <w:r w:rsidR="00452013">
          <w:rPr>
            <w:noProof/>
            <w:webHidden/>
          </w:rPr>
          <w:tab/>
        </w:r>
        <w:r w:rsidR="00452013">
          <w:rPr>
            <w:noProof/>
            <w:webHidden/>
          </w:rPr>
          <w:fldChar w:fldCharType="begin"/>
        </w:r>
        <w:r w:rsidR="00452013">
          <w:rPr>
            <w:noProof/>
            <w:webHidden/>
          </w:rPr>
          <w:instrText xml:space="preserve"> PAGEREF _Toc35521192 \h </w:instrText>
        </w:r>
        <w:r w:rsidR="00452013">
          <w:rPr>
            <w:noProof/>
            <w:webHidden/>
          </w:rPr>
        </w:r>
        <w:r w:rsidR="00452013">
          <w:rPr>
            <w:noProof/>
            <w:webHidden/>
          </w:rPr>
          <w:fldChar w:fldCharType="separate"/>
        </w:r>
        <w:r w:rsidR="0014218C">
          <w:rPr>
            <w:noProof/>
            <w:webHidden/>
          </w:rPr>
          <w:t>71</w:t>
        </w:r>
        <w:r w:rsidR="00452013">
          <w:rPr>
            <w:noProof/>
            <w:webHidden/>
          </w:rPr>
          <w:fldChar w:fldCharType="end"/>
        </w:r>
      </w:hyperlink>
    </w:p>
    <w:p w14:paraId="6952B979" w14:textId="02011A29" w:rsidR="00452013" w:rsidRDefault="00FB10D6" w:rsidP="00452013">
      <w:pPr>
        <w:pStyle w:val="TableofFigures"/>
        <w:tabs>
          <w:tab w:val="right" w:leader="dot" w:pos="9016"/>
        </w:tabs>
        <w:spacing w:line="360" w:lineRule="auto"/>
        <w:rPr>
          <w:rFonts w:eastAsiaTheme="minorEastAsia"/>
          <w:noProof/>
          <w:lang w:eastAsia="en-IE"/>
        </w:rPr>
      </w:pPr>
      <w:hyperlink w:anchor="_Toc35521193" w:history="1">
        <w:r w:rsidR="00452013" w:rsidRPr="007B70AB">
          <w:rPr>
            <w:rStyle w:val="Hyperlink"/>
            <w:noProof/>
          </w:rPr>
          <w:t>Listing 3: Sensor pulses</w:t>
        </w:r>
        <w:r w:rsidR="00452013">
          <w:rPr>
            <w:noProof/>
            <w:webHidden/>
          </w:rPr>
          <w:tab/>
        </w:r>
        <w:r w:rsidR="00452013">
          <w:rPr>
            <w:noProof/>
            <w:webHidden/>
          </w:rPr>
          <w:fldChar w:fldCharType="begin"/>
        </w:r>
        <w:r w:rsidR="00452013">
          <w:rPr>
            <w:noProof/>
            <w:webHidden/>
          </w:rPr>
          <w:instrText xml:space="preserve"> PAGEREF _Toc35521193 \h </w:instrText>
        </w:r>
        <w:r w:rsidR="00452013">
          <w:rPr>
            <w:noProof/>
            <w:webHidden/>
          </w:rPr>
        </w:r>
        <w:r w:rsidR="00452013">
          <w:rPr>
            <w:noProof/>
            <w:webHidden/>
          </w:rPr>
          <w:fldChar w:fldCharType="separate"/>
        </w:r>
        <w:r w:rsidR="0014218C">
          <w:rPr>
            <w:noProof/>
            <w:webHidden/>
          </w:rPr>
          <w:t>71</w:t>
        </w:r>
        <w:r w:rsidR="00452013">
          <w:rPr>
            <w:noProof/>
            <w:webHidden/>
          </w:rPr>
          <w:fldChar w:fldCharType="end"/>
        </w:r>
      </w:hyperlink>
    </w:p>
    <w:p w14:paraId="25A254D7" w14:textId="03DF898A" w:rsidR="00452013" w:rsidRDefault="00FB10D6" w:rsidP="00452013">
      <w:pPr>
        <w:pStyle w:val="TableofFigures"/>
        <w:tabs>
          <w:tab w:val="right" w:leader="dot" w:pos="9016"/>
        </w:tabs>
        <w:spacing w:line="360" w:lineRule="auto"/>
        <w:rPr>
          <w:rFonts w:eastAsiaTheme="minorEastAsia"/>
          <w:noProof/>
          <w:lang w:eastAsia="en-IE"/>
        </w:rPr>
      </w:pPr>
      <w:hyperlink w:anchor="_Toc35521194" w:history="1">
        <w:r w:rsidR="00452013" w:rsidRPr="007B70AB">
          <w:rPr>
            <w:rStyle w:val="Hyperlink"/>
            <w:noProof/>
          </w:rPr>
          <w:t>Listing 4: Calculate the distance</w:t>
        </w:r>
        <w:r w:rsidR="00452013">
          <w:rPr>
            <w:noProof/>
            <w:webHidden/>
          </w:rPr>
          <w:tab/>
        </w:r>
        <w:r w:rsidR="00452013">
          <w:rPr>
            <w:noProof/>
            <w:webHidden/>
          </w:rPr>
          <w:fldChar w:fldCharType="begin"/>
        </w:r>
        <w:r w:rsidR="00452013">
          <w:rPr>
            <w:noProof/>
            <w:webHidden/>
          </w:rPr>
          <w:instrText xml:space="preserve"> PAGEREF _Toc35521194 \h </w:instrText>
        </w:r>
        <w:r w:rsidR="00452013">
          <w:rPr>
            <w:noProof/>
            <w:webHidden/>
          </w:rPr>
        </w:r>
        <w:r w:rsidR="00452013">
          <w:rPr>
            <w:noProof/>
            <w:webHidden/>
          </w:rPr>
          <w:fldChar w:fldCharType="separate"/>
        </w:r>
        <w:r w:rsidR="0014218C">
          <w:rPr>
            <w:noProof/>
            <w:webHidden/>
          </w:rPr>
          <w:t>72</w:t>
        </w:r>
        <w:r w:rsidR="00452013">
          <w:rPr>
            <w:noProof/>
            <w:webHidden/>
          </w:rPr>
          <w:fldChar w:fldCharType="end"/>
        </w:r>
      </w:hyperlink>
    </w:p>
    <w:p w14:paraId="5F9D7593" w14:textId="3246D7E2" w:rsidR="00452013" w:rsidRDefault="00FB10D6" w:rsidP="00452013">
      <w:pPr>
        <w:pStyle w:val="TableofFigures"/>
        <w:tabs>
          <w:tab w:val="right" w:leader="dot" w:pos="9016"/>
        </w:tabs>
        <w:spacing w:line="360" w:lineRule="auto"/>
        <w:rPr>
          <w:rFonts w:eastAsiaTheme="minorEastAsia"/>
          <w:noProof/>
          <w:lang w:eastAsia="en-IE"/>
        </w:rPr>
      </w:pPr>
      <w:hyperlink w:anchor="_Toc35521195" w:history="1">
        <w:r w:rsidR="00452013" w:rsidRPr="007B70AB">
          <w:rPr>
            <w:rStyle w:val="Hyperlink"/>
            <w:noProof/>
          </w:rPr>
          <w:t>Listing 5: Instruction for loop</w:t>
        </w:r>
        <w:r w:rsidR="00452013">
          <w:rPr>
            <w:noProof/>
            <w:webHidden/>
          </w:rPr>
          <w:tab/>
        </w:r>
        <w:r w:rsidR="00452013">
          <w:rPr>
            <w:noProof/>
            <w:webHidden/>
          </w:rPr>
          <w:fldChar w:fldCharType="begin"/>
        </w:r>
        <w:r w:rsidR="00452013">
          <w:rPr>
            <w:noProof/>
            <w:webHidden/>
          </w:rPr>
          <w:instrText xml:space="preserve"> PAGEREF _Toc35521195 \h </w:instrText>
        </w:r>
        <w:r w:rsidR="00452013">
          <w:rPr>
            <w:noProof/>
            <w:webHidden/>
          </w:rPr>
        </w:r>
        <w:r w:rsidR="00452013">
          <w:rPr>
            <w:noProof/>
            <w:webHidden/>
          </w:rPr>
          <w:fldChar w:fldCharType="separate"/>
        </w:r>
        <w:r w:rsidR="0014218C">
          <w:rPr>
            <w:noProof/>
            <w:webHidden/>
          </w:rPr>
          <w:t>72</w:t>
        </w:r>
        <w:r w:rsidR="00452013">
          <w:rPr>
            <w:noProof/>
            <w:webHidden/>
          </w:rPr>
          <w:fldChar w:fldCharType="end"/>
        </w:r>
      </w:hyperlink>
    </w:p>
    <w:p w14:paraId="36B46E75" w14:textId="1706D7BF" w:rsidR="00452013" w:rsidRDefault="00FB10D6" w:rsidP="00452013">
      <w:pPr>
        <w:pStyle w:val="TableofFigures"/>
        <w:tabs>
          <w:tab w:val="right" w:leader="dot" w:pos="9016"/>
        </w:tabs>
        <w:spacing w:line="360" w:lineRule="auto"/>
        <w:rPr>
          <w:rFonts w:eastAsiaTheme="minorEastAsia"/>
          <w:noProof/>
          <w:lang w:eastAsia="en-IE"/>
        </w:rPr>
      </w:pPr>
      <w:hyperlink w:anchor="_Toc35521196" w:history="1">
        <w:r w:rsidR="00452013" w:rsidRPr="007B70AB">
          <w:rPr>
            <w:rStyle w:val="Hyperlink"/>
            <w:noProof/>
          </w:rPr>
          <w:t>Listing 6: Distance handling</w:t>
        </w:r>
        <w:r w:rsidR="00452013">
          <w:rPr>
            <w:noProof/>
            <w:webHidden/>
          </w:rPr>
          <w:tab/>
        </w:r>
        <w:r w:rsidR="00452013">
          <w:rPr>
            <w:noProof/>
            <w:webHidden/>
          </w:rPr>
          <w:fldChar w:fldCharType="begin"/>
        </w:r>
        <w:r w:rsidR="00452013">
          <w:rPr>
            <w:noProof/>
            <w:webHidden/>
          </w:rPr>
          <w:instrText xml:space="preserve"> PAGEREF _Toc35521196 \h </w:instrText>
        </w:r>
        <w:r w:rsidR="00452013">
          <w:rPr>
            <w:noProof/>
            <w:webHidden/>
          </w:rPr>
        </w:r>
        <w:r w:rsidR="00452013">
          <w:rPr>
            <w:noProof/>
            <w:webHidden/>
          </w:rPr>
          <w:fldChar w:fldCharType="separate"/>
        </w:r>
        <w:r w:rsidR="0014218C">
          <w:rPr>
            <w:noProof/>
            <w:webHidden/>
          </w:rPr>
          <w:t>73</w:t>
        </w:r>
        <w:r w:rsidR="00452013">
          <w:rPr>
            <w:noProof/>
            <w:webHidden/>
          </w:rPr>
          <w:fldChar w:fldCharType="end"/>
        </w:r>
      </w:hyperlink>
    </w:p>
    <w:p w14:paraId="42FE411E" w14:textId="276AB275" w:rsidR="00452013" w:rsidRDefault="00FB10D6" w:rsidP="00452013">
      <w:pPr>
        <w:pStyle w:val="TableofFigures"/>
        <w:tabs>
          <w:tab w:val="right" w:leader="dot" w:pos="9016"/>
        </w:tabs>
        <w:spacing w:line="360" w:lineRule="auto"/>
        <w:rPr>
          <w:rFonts w:eastAsiaTheme="minorEastAsia"/>
          <w:noProof/>
          <w:lang w:eastAsia="en-IE"/>
        </w:rPr>
      </w:pPr>
      <w:hyperlink w:anchor="_Toc35521197" w:history="1">
        <w:r w:rsidR="00452013" w:rsidRPr="007B70AB">
          <w:rPr>
            <w:rStyle w:val="Hyperlink"/>
            <w:noProof/>
          </w:rPr>
          <w:t>Listing 7: Compile instructions with eSpeak</w:t>
        </w:r>
        <w:r w:rsidR="00452013">
          <w:rPr>
            <w:noProof/>
            <w:webHidden/>
          </w:rPr>
          <w:tab/>
        </w:r>
        <w:r w:rsidR="00452013">
          <w:rPr>
            <w:noProof/>
            <w:webHidden/>
          </w:rPr>
          <w:fldChar w:fldCharType="begin"/>
        </w:r>
        <w:r w:rsidR="00452013">
          <w:rPr>
            <w:noProof/>
            <w:webHidden/>
          </w:rPr>
          <w:instrText xml:space="preserve"> PAGEREF _Toc35521197 \h </w:instrText>
        </w:r>
        <w:r w:rsidR="00452013">
          <w:rPr>
            <w:noProof/>
            <w:webHidden/>
          </w:rPr>
        </w:r>
        <w:r w:rsidR="00452013">
          <w:rPr>
            <w:noProof/>
            <w:webHidden/>
          </w:rPr>
          <w:fldChar w:fldCharType="separate"/>
        </w:r>
        <w:r w:rsidR="0014218C">
          <w:rPr>
            <w:noProof/>
            <w:webHidden/>
          </w:rPr>
          <w:t>73</w:t>
        </w:r>
        <w:r w:rsidR="00452013">
          <w:rPr>
            <w:noProof/>
            <w:webHidden/>
          </w:rPr>
          <w:fldChar w:fldCharType="end"/>
        </w:r>
      </w:hyperlink>
    </w:p>
    <w:p w14:paraId="2F14E1BC" w14:textId="79D48C32" w:rsidR="00452013" w:rsidRDefault="00FB10D6" w:rsidP="00452013">
      <w:pPr>
        <w:pStyle w:val="TableofFigures"/>
        <w:tabs>
          <w:tab w:val="right" w:leader="dot" w:pos="9016"/>
        </w:tabs>
        <w:spacing w:line="360" w:lineRule="auto"/>
        <w:rPr>
          <w:rFonts w:eastAsiaTheme="minorEastAsia"/>
          <w:noProof/>
          <w:lang w:eastAsia="en-IE"/>
        </w:rPr>
      </w:pPr>
      <w:hyperlink w:anchor="_Toc35521198" w:history="1">
        <w:r w:rsidR="00452013" w:rsidRPr="007B70AB">
          <w:rPr>
            <w:rStyle w:val="Hyperlink"/>
            <w:noProof/>
          </w:rPr>
          <w:t>Listing 8: Gather bounding box coordinates</w:t>
        </w:r>
        <w:r w:rsidR="00452013">
          <w:rPr>
            <w:noProof/>
            <w:webHidden/>
          </w:rPr>
          <w:tab/>
        </w:r>
        <w:r w:rsidR="00452013">
          <w:rPr>
            <w:noProof/>
            <w:webHidden/>
          </w:rPr>
          <w:fldChar w:fldCharType="begin"/>
        </w:r>
        <w:r w:rsidR="00452013">
          <w:rPr>
            <w:noProof/>
            <w:webHidden/>
          </w:rPr>
          <w:instrText xml:space="preserve"> PAGEREF _Toc35521198 \h </w:instrText>
        </w:r>
        <w:r w:rsidR="00452013">
          <w:rPr>
            <w:noProof/>
            <w:webHidden/>
          </w:rPr>
        </w:r>
        <w:r w:rsidR="00452013">
          <w:rPr>
            <w:noProof/>
            <w:webHidden/>
          </w:rPr>
          <w:fldChar w:fldCharType="separate"/>
        </w:r>
        <w:r w:rsidR="0014218C">
          <w:rPr>
            <w:noProof/>
            <w:webHidden/>
          </w:rPr>
          <w:t>74</w:t>
        </w:r>
        <w:r w:rsidR="00452013">
          <w:rPr>
            <w:noProof/>
            <w:webHidden/>
          </w:rPr>
          <w:fldChar w:fldCharType="end"/>
        </w:r>
      </w:hyperlink>
    </w:p>
    <w:p w14:paraId="4F24A7DD" w14:textId="018A7067" w:rsidR="00452013" w:rsidRDefault="00FB10D6" w:rsidP="00452013">
      <w:pPr>
        <w:pStyle w:val="TableofFigures"/>
        <w:tabs>
          <w:tab w:val="right" w:leader="dot" w:pos="9016"/>
        </w:tabs>
        <w:spacing w:line="360" w:lineRule="auto"/>
        <w:rPr>
          <w:rFonts w:eastAsiaTheme="minorEastAsia"/>
          <w:noProof/>
          <w:lang w:eastAsia="en-IE"/>
        </w:rPr>
      </w:pPr>
      <w:hyperlink w:anchor="_Toc35521199" w:history="1">
        <w:r w:rsidR="00452013" w:rsidRPr="007B70AB">
          <w:rPr>
            <w:rStyle w:val="Hyperlink"/>
            <w:noProof/>
          </w:rPr>
          <w:t>Listing 9: Location in user's path</w:t>
        </w:r>
        <w:r w:rsidR="00452013">
          <w:rPr>
            <w:noProof/>
            <w:webHidden/>
          </w:rPr>
          <w:tab/>
        </w:r>
        <w:r w:rsidR="00452013">
          <w:rPr>
            <w:noProof/>
            <w:webHidden/>
          </w:rPr>
          <w:fldChar w:fldCharType="begin"/>
        </w:r>
        <w:r w:rsidR="00452013">
          <w:rPr>
            <w:noProof/>
            <w:webHidden/>
          </w:rPr>
          <w:instrText xml:space="preserve"> PAGEREF _Toc35521199 \h </w:instrText>
        </w:r>
        <w:r w:rsidR="00452013">
          <w:rPr>
            <w:noProof/>
            <w:webHidden/>
          </w:rPr>
        </w:r>
        <w:r w:rsidR="00452013">
          <w:rPr>
            <w:noProof/>
            <w:webHidden/>
          </w:rPr>
          <w:fldChar w:fldCharType="separate"/>
        </w:r>
        <w:r w:rsidR="0014218C">
          <w:rPr>
            <w:noProof/>
            <w:webHidden/>
          </w:rPr>
          <w:t>74</w:t>
        </w:r>
        <w:r w:rsidR="00452013">
          <w:rPr>
            <w:noProof/>
            <w:webHidden/>
          </w:rPr>
          <w:fldChar w:fldCharType="end"/>
        </w:r>
      </w:hyperlink>
    </w:p>
    <w:p w14:paraId="4C489676" w14:textId="1B09560D" w:rsidR="00452013" w:rsidRDefault="00FB10D6" w:rsidP="00452013">
      <w:pPr>
        <w:pStyle w:val="TableofFigures"/>
        <w:tabs>
          <w:tab w:val="right" w:leader="dot" w:pos="9016"/>
        </w:tabs>
        <w:spacing w:line="360" w:lineRule="auto"/>
        <w:rPr>
          <w:rFonts w:eastAsiaTheme="minorEastAsia"/>
          <w:noProof/>
          <w:lang w:eastAsia="en-IE"/>
        </w:rPr>
      </w:pPr>
      <w:hyperlink w:anchor="_Toc35521200" w:history="1">
        <w:r w:rsidR="00452013" w:rsidRPr="007B70AB">
          <w:rPr>
            <w:rStyle w:val="Hyperlink"/>
            <w:noProof/>
          </w:rPr>
          <w:t>Listing 10: Raspberry Pi camera set up</w:t>
        </w:r>
        <w:r w:rsidR="00452013">
          <w:rPr>
            <w:noProof/>
            <w:webHidden/>
          </w:rPr>
          <w:tab/>
        </w:r>
        <w:r w:rsidR="00452013">
          <w:rPr>
            <w:noProof/>
            <w:webHidden/>
          </w:rPr>
          <w:fldChar w:fldCharType="begin"/>
        </w:r>
        <w:r w:rsidR="00452013">
          <w:rPr>
            <w:noProof/>
            <w:webHidden/>
          </w:rPr>
          <w:instrText xml:space="preserve"> PAGEREF _Toc35521200 \h </w:instrText>
        </w:r>
        <w:r w:rsidR="00452013">
          <w:rPr>
            <w:noProof/>
            <w:webHidden/>
          </w:rPr>
        </w:r>
        <w:r w:rsidR="00452013">
          <w:rPr>
            <w:noProof/>
            <w:webHidden/>
          </w:rPr>
          <w:fldChar w:fldCharType="separate"/>
        </w:r>
        <w:r w:rsidR="0014218C">
          <w:rPr>
            <w:noProof/>
            <w:webHidden/>
          </w:rPr>
          <w:t>75</w:t>
        </w:r>
        <w:r w:rsidR="00452013">
          <w:rPr>
            <w:noProof/>
            <w:webHidden/>
          </w:rPr>
          <w:fldChar w:fldCharType="end"/>
        </w:r>
      </w:hyperlink>
    </w:p>
    <w:p w14:paraId="17C10A28" w14:textId="645ECFE3" w:rsidR="00452013" w:rsidRDefault="00FB10D6" w:rsidP="00452013">
      <w:pPr>
        <w:pStyle w:val="TableofFigures"/>
        <w:tabs>
          <w:tab w:val="right" w:leader="dot" w:pos="9016"/>
        </w:tabs>
        <w:spacing w:line="360" w:lineRule="auto"/>
        <w:rPr>
          <w:rFonts w:eastAsiaTheme="minorEastAsia"/>
          <w:noProof/>
          <w:lang w:eastAsia="en-IE"/>
        </w:rPr>
      </w:pPr>
      <w:hyperlink w:anchor="_Toc35521201" w:history="1">
        <w:r w:rsidR="00452013" w:rsidRPr="007B70AB">
          <w:rPr>
            <w:rStyle w:val="Hyperlink"/>
            <w:noProof/>
          </w:rPr>
          <w:t>Listing 11: Gather files required for model</w:t>
        </w:r>
        <w:r w:rsidR="00452013">
          <w:rPr>
            <w:noProof/>
            <w:webHidden/>
          </w:rPr>
          <w:tab/>
        </w:r>
        <w:r w:rsidR="00452013">
          <w:rPr>
            <w:noProof/>
            <w:webHidden/>
          </w:rPr>
          <w:fldChar w:fldCharType="begin"/>
        </w:r>
        <w:r w:rsidR="00452013">
          <w:rPr>
            <w:noProof/>
            <w:webHidden/>
          </w:rPr>
          <w:instrText xml:space="preserve"> PAGEREF _Toc35521201 \h </w:instrText>
        </w:r>
        <w:r w:rsidR="00452013">
          <w:rPr>
            <w:noProof/>
            <w:webHidden/>
          </w:rPr>
        </w:r>
        <w:r w:rsidR="00452013">
          <w:rPr>
            <w:noProof/>
            <w:webHidden/>
          </w:rPr>
          <w:fldChar w:fldCharType="separate"/>
        </w:r>
        <w:r w:rsidR="0014218C">
          <w:rPr>
            <w:noProof/>
            <w:webHidden/>
          </w:rPr>
          <w:t>76</w:t>
        </w:r>
        <w:r w:rsidR="00452013">
          <w:rPr>
            <w:noProof/>
            <w:webHidden/>
          </w:rPr>
          <w:fldChar w:fldCharType="end"/>
        </w:r>
      </w:hyperlink>
    </w:p>
    <w:p w14:paraId="63AF597A" w14:textId="3272BFAD" w:rsidR="00452013" w:rsidRDefault="00FB10D6" w:rsidP="00452013">
      <w:pPr>
        <w:pStyle w:val="TableofFigures"/>
        <w:tabs>
          <w:tab w:val="right" w:leader="dot" w:pos="9016"/>
        </w:tabs>
        <w:spacing w:line="360" w:lineRule="auto"/>
        <w:rPr>
          <w:rFonts w:eastAsiaTheme="minorEastAsia"/>
          <w:noProof/>
          <w:lang w:eastAsia="en-IE"/>
        </w:rPr>
      </w:pPr>
      <w:hyperlink w:anchor="_Toc35521202" w:history="1">
        <w:r w:rsidR="00452013" w:rsidRPr="007B70AB">
          <w:rPr>
            <w:rStyle w:val="Hyperlink"/>
            <w:noProof/>
          </w:rPr>
          <w:t>Listing 12: Label map format</w:t>
        </w:r>
        <w:r w:rsidR="00452013">
          <w:rPr>
            <w:noProof/>
            <w:webHidden/>
          </w:rPr>
          <w:tab/>
        </w:r>
        <w:r w:rsidR="00452013">
          <w:rPr>
            <w:noProof/>
            <w:webHidden/>
          </w:rPr>
          <w:fldChar w:fldCharType="begin"/>
        </w:r>
        <w:r w:rsidR="00452013">
          <w:rPr>
            <w:noProof/>
            <w:webHidden/>
          </w:rPr>
          <w:instrText xml:space="preserve"> PAGEREF _Toc35521202 \h </w:instrText>
        </w:r>
        <w:r w:rsidR="00452013">
          <w:rPr>
            <w:noProof/>
            <w:webHidden/>
          </w:rPr>
        </w:r>
        <w:r w:rsidR="00452013">
          <w:rPr>
            <w:noProof/>
            <w:webHidden/>
          </w:rPr>
          <w:fldChar w:fldCharType="separate"/>
        </w:r>
        <w:r w:rsidR="0014218C">
          <w:rPr>
            <w:noProof/>
            <w:webHidden/>
          </w:rPr>
          <w:t>76</w:t>
        </w:r>
        <w:r w:rsidR="00452013">
          <w:rPr>
            <w:noProof/>
            <w:webHidden/>
          </w:rPr>
          <w:fldChar w:fldCharType="end"/>
        </w:r>
      </w:hyperlink>
    </w:p>
    <w:p w14:paraId="590878F5" w14:textId="0BD92C57" w:rsidR="00452013" w:rsidRDefault="00FB10D6" w:rsidP="00452013">
      <w:pPr>
        <w:pStyle w:val="TableofFigures"/>
        <w:tabs>
          <w:tab w:val="right" w:leader="dot" w:pos="9016"/>
        </w:tabs>
        <w:spacing w:line="360" w:lineRule="auto"/>
        <w:rPr>
          <w:rFonts w:eastAsiaTheme="minorEastAsia"/>
          <w:noProof/>
          <w:lang w:eastAsia="en-IE"/>
        </w:rPr>
      </w:pPr>
      <w:hyperlink w:anchor="_Toc35521203" w:history="1">
        <w:r w:rsidR="00452013" w:rsidRPr="007B70AB">
          <w:rPr>
            <w:rStyle w:val="Hyperlink"/>
            <w:noProof/>
          </w:rPr>
          <w:t>Listing 13: Configure the label map</w:t>
        </w:r>
        <w:r w:rsidR="00452013">
          <w:rPr>
            <w:noProof/>
            <w:webHidden/>
          </w:rPr>
          <w:tab/>
        </w:r>
        <w:r w:rsidR="00452013">
          <w:rPr>
            <w:noProof/>
            <w:webHidden/>
          </w:rPr>
          <w:fldChar w:fldCharType="begin"/>
        </w:r>
        <w:r w:rsidR="00452013">
          <w:rPr>
            <w:noProof/>
            <w:webHidden/>
          </w:rPr>
          <w:instrText xml:space="preserve"> PAGEREF _Toc35521203 \h </w:instrText>
        </w:r>
        <w:r w:rsidR="00452013">
          <w:rPr>
            <w:noProof/>
            <w:webHidden/>
          </w:rPr>
        </w:r>
        <w:r w:rsidR="00452013">
          <w:rPr>
            <w:noProof/>
            <w:webHidden/>
          </w:rPr>
          <w:fldChar w:fldCharType="separate"/>
        </w:r>
        <w:r w:rsidR="0014218C">
          <w:rPr>
            <w:noProof/>
            <w:webHidden/>
          </w:rPr>
          <w:t>77</w:t>
        </w:r>
        <w:r w:rsidR="00452013">
          <w:rPr>
            <w:noProof/>
            <w:webHidden/>
          </w:rPr>
          <w:fldChar w:fldCharType="end"/>
        </w:r>
      </w:hyperlink>
    </w:p>
    <w:p w14:paraId="35152E77" w14:textId="3CB0A9B7" w:rsidR="00452013" w:rsidRDefault="00FB10D6" w:rsidP="00452013">
      <w:pPr>
        <w:pStyle w:val="TableofFigures"/>
        <w:tabs>
          <w:tab w:val="right" w:leader="dot" w:pos="9016"/>
        </w:tabs>
        <w:spacing w:line="360" w:lineRule="auto"/>
        <w:rPr>
          <w:rFonts w:eastAsiaTheme="minorEastAsia"/>
          <w:noProof/>
          <w:lang w:eastAsia="en-IE"/>
        </w:rPr>
      </w:pPr>
      <w:hyperlink w:anchor="_Toc35521204" w:history="1">
        <w:r w:rsidR="00452013" w:rsidRPr="007B70AB">
          <w:rPr>
            <w:rStyle w:val="Hyperlink"/>
            <w:noProof/>
          </w:rPr>
          <w:t>Listing 14: Load the model</w:t>
        </w:r>
        <w:r w:rsidR="00452013">
          <w:rPr>
            <w:noProof/>
            <w:webHidden/>
          </w:rPr>
          <w:tab/>
        </w:r>
        <w:r w:rsidR="00452013">
          <w:rPr>
            <w:noProof/>
            <w:webHidden/>
          </w:rPr>
          <w:fldChar w:fldCharType="begin"/>
        </w:r>
        <w:r w:rsidR="00452013">
          <w:rPr>
            <w:noProof/>
            <w:webHidden/>
          </w:rPr>
          <w:instrText xml:space="preserve"> PAGEREF _Toc35521204 \h </w:instrText>
        </w:r>
        <w:r w:rsidR="00452013">
          <w:rPr>
            <w:noProof/>
            <w:webHidden/>
          </w:rPr>
        </w:r>
        <w:r w:rsidR="00452013">
          <w:rPr>
            <w:noProof/>
            <w:webHidden/>
          </w:rPr>
          <w:fldChar w:fldCharType="separate"/>
        </w:r>
        <w:r w:rsidR="0014218C">
          <w:rPr>
            <w:noProof/>
            <w:webHidden/>
          </w:rPr>
          <w:t>77</w:t>
        </w:r>
        <w:r w:rsidR="00452013">
          <w:rPr>
            <w:noProof/>
            <w:webHidden/>
          </w:rPr>
          <w:fldChar w:fldCharType="end"/>
        </w:r>
      </w:hyperlink>
    </w:p>
    <w:p w14:paraId="08A44E72" w14:textId="1CAC8511" w:rsidR="00452013" w:rsidRDefault="00FB10D6" w:rsidP="00452013">
      <w:pPr>
        <w:pStyle w:val="TableofFigures"/>
        <w:tabs>
          <w:tab w:val="right" w:leader="dot" w:pos="9016"/>
        </w:tabs>
        <w:spacing w:line="360" w:lineRule="auto"/>
        <w:rPr>
          <w:rFonts w:eastAsiaTheme="minorEastAsia"/>
          <w:noProof/>
          <w:lang w:eastAsia="en-IE"/>
        </w:rPr>
      </w:pPr>
      <w:hyperlink w:anchor="_Toc35521205" w:history="1">
        <w:r w:rsidR="00452013" w:rsidRPr="007B70AB">
          <w:rPr>
            <w:rStyle w:val="Hyperlink"/>
            <w:noProof/>
          </w:rPr>
          <w:t>Listing 15: Retrieve results from model</w:t>
        </w:r>
        <w:r w:rsidR="00452013">
          <w:rPr>
            <w:noProof/>
            <w:webHidden/>
          </w:rPr>
          <w:tab/>
        </w:r>
        <w:r w:rsidR="00452013">
          <w:rPr>
            <w:noProof/>
            <w:webHidden/>
          </w:rPr>
          <w:fldChar w:fldCharType="begin"/>
        </w:r>
        <w:r w:rsidR="00452013">
          <w:rPr>
            <w:noProof/>
            <w:webHidden/>
          </w:rPr>
          <w:instrText xml:space="preserve"> PAGEREF _Toc35521205 \h </w:instrText>
        </w:r>
        <w:r w:rsidR="00452013">
          <w:rPr>
            <w:noProof/>
            <w:webHidden/>
          </w:rPr>
        </w:r>
        <w:r w:rsidR="00452013">
          <w:rPr>
            <w:noProof/>
            <w:webHidden/>
          </w:rPr>
          <w:fldChar w:fldCharType="separate"/>
        </w:r>
        <w:r w:rsidR="0014218C">
          <w:rPr>
            <w:noProof/>
            <w:webHidden/>
          </w:rPr>
          <w:t>78</w:t>
        </w:r>
        <w:r w:rsidR="00452013">
          <w:rPr>
            <w:noProof/>
            <w:webHidden/>
          </w:rPr>
          <w:fldChar w:fldCharType="end"/>
        </w:r>
      </w:hyperlink>
    </w:p>
    <w:p w14:paraId="22621C45" w14:textId="5443F393" w:rsidR="00452013" w:rsidRDefault="00FB10D6" w:rsidP="00452013">
      <w:pPr>
        <w:pStyle w:val="TableofFigures"/>
        <w:tabs>
          <w:tab w:val="right" w:leader="dot" w:pos="9016"/>
        </w:tabs>
        <w:spacing w:line="360" w:lineRule="auto"/>
        <w:rPr>
          <w:rFonts w:eastAsiaTheme="minorEastAsia"/>
          <w:noProof/>
          <w:lang w:eastAsia="en-IE"/>
        </w:rPr>
      </w:pPr>
      <w:hyperlink w:anchor="_Toc35521206" w:history="1">
        <w:r w:rsidR="00452013" w:rsidRPr="007B70AB">
          <w:rPr>
            <w:rStyle w:val="Hyperlink"/>
            <w:noProof/>
          </w:rPr>
          <w:t>Listing 16: Unit test testcase example</w:t>
        </w:r>
        <w:r w:rsidR="00452013">
          <w:rPr>
            <w:noProof/>
            <w:webHidden/>
          </w:rPr>
          <w:tab/>
        </w:r>
        <w:r w:rsidR="00452013">
          <w:rPr>
            <w:noProof/>
            <w:webHidden/>
          </w:rPr>
          <w:fldChar w:fldCharType="begin"/>
        </w:r>
        <w:r w:rsidR="00452013">
          <w:rPr>
            <w:noProof/>
            <w:webHidden/>
          </w:rPr>
          <w:instrText xml:space="preserve"> PAGEREF _Toc35521206 \h </w:instrText>
        </w:r>
        <w:r w:rsidR="00452013">
          <w:rPr>
            <w:noProof/>
            <w:webHidden/>
          </w:rPr>
        </w:r>
        <w:r w:rsidR="00452013">
          <w:rPr>
            <w:noProof/>
            <w:webHidden/>
          </w:rPr>
          <w:fldChar w:fldCharType="separate"/>
        </w:r>
        <w:r w:rsidR="0014218C">
          <w:rPr>
            <w:noProof/>
            <w:webHidden/>
          </w:rPr>
          <w:t>81</w:t>
        </w:r>
        <w:r w:rsidR="00452013">
          <w:rPr>
            <w:noProof/>
            <w:webHidden/>
          </w:rPr>
          <w:fldChar w:fldCharType="end"/>
        </w:r>
      </w:hyperlink>
    </w:p>
    <w:p w14:paraId="1112F0D5" w14:textId="3BF19F2B" w:rsidR="00452013" w:rsidRPr="00452013" w:rsidRDefault="00452013" w:rsidP="00452013">
      <w:pPr>
        <w:spacing w:line="360" w:lineRule="auto"/>
        <w:rPr>
          <w:lang w:val="en-US"/>
        </w:rPr>
      </w:pPr>
      <w:r>
        <w:rPr>
          <w:lang w:val="en-US"/>
        </w:rPr>
        <w:fldChar w:fldCharType="end"/>
      </w:r>
    </w:p>
    <w:p w14:paraId="6A826991" w14:textId="745A4B0E" w:rsidR="00896A7D" w:rsidRDefault="00896A7D" w:rsidP="00254A9E">
      <w:pPr>
        <w:pStyle w:val="TOCHeading"/>
        <w:spacing w:line="360" w:lineRule="auto"/>
      </w:pPr>
      <w:r w:rsidRPr="00254A9E">
        <w:t>Table of Tables</w:t>
      </w:r>
    </w:p>
    <w:p w14:paraId="4FDE0C2C" w14:textId="7221443F" w:rsidR="00F92FAE" w:rsidRDefault="00254A9E" w:rsidP="00F92FAE">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3974971" w:history="1">
        <w:r w:rsidR="00F92FAE" w:rsidRPr="00AE33A6">
          <w:rPr>
            <w:rStyle w:val="Hyperlink"/>
            <w:noProof/>
          </w:rPr>
          <w:t>Table 1: Summary of CV Techniques</w:t>
        </w:r>
        <w:r w:rsidR="00F92FAE">
          <w:rPr>
            <w:noProof/>
            <w:webHidden/>
          </w:rPr>
          <w:tab/>
        </w:r>
        <w:r w:rsidR="00F92FAE">
          <w:rPr>
            <w:noProof/>
            <w:webHidden/>
          </w:rPr>
          <w:fldChar w:fldCharType="begin"/>
        </w:r>
        <w:r w:rsidR="00F92FAE">
          <w:rPr>
            <w:noProof/>
            <w:webHidden/>
          </w:rPr>
          <w:instrText xml:space="preserve"> PAGEREF _Toc33974971 \h </w:instrText>
        </w:r>
        <w:r w:rsidR="00F92FAE">
          <w:rPr>
            <w:noProof/>
            <w:webHidden/>
          </w:rPr>
        </w:r>
        <w:r w:rsidR="00F92FAE">
          <w:rPr>
            <w:noProof/>
            <w:webHidden/>
          </w:rPr>
          <w:fldChar w:fldCharType="separate"/>
        </w:r>
        <w:r w:rsidR="0014218C">
          <w:rPr>
            <w:noProof/>
            <w:webHidden/>
          </w:rPr>
          <w:t>20</w:t>
        </w:r>
        <w:r w:rsidR="00F92FAE">
          <w:rPr>
            <w:noProof/>
            <w:webHidden/>
          </w:rPr>
          <w:fldChar w:fldCharType="end"/>
        </w:r>
      </w:hyperlink>
    </w:p>
    <w:p w14:paraId="1485C968" w14:textId="2C7B2A1C" w:rsidR="00F92FAE" w:rsidRDefault="00FB10D6" w:rsidP="00F92FAE">
      <w:pPr>
        <w:pStyle w:val="TableofFigures"/>
        <w:tabs>
          <w:tab w:val="right" w:leader="dot" w:pos="9016"/>
        </w:tabs>
        <w:spacing w:line="360" w:lineRule="auto"/>
        <w:rPr>
          <w:rFonts w:eastAsiaTheme="minorEastAsia"/>
          <w:noProof/>
          <w:lang w:eastAsia="en-IE"/>
        </w:rPr>
      </w:pPr>
      <w:hyperlink w:anchor="_Toc33974972" w:history="1">
        <w:r w:rsidR="00F92FAE" w:rsidRPr="00AE33A6">
          <w:rPr>
            <w:rStyle w:val="Hyperlink"/>
            <w:noProof/>
          </w:rPr>
          <w:t>Table 2: Table describing each R-CNN algorithm</w:t>
        </w:r>
        <w:r w:rsidR="00F92FAE">
          <w:rPr>
            <w:noProof/>
            <w:webHidden/>
          </w:rPr>
          <w:tab/>
        </w:r>
        <w:r w:rsidR="00F92FAE">
          <w:rPr>
            <w:noProof/>
            <w:webHidden/>
          </w:rPr>
          <w:fldChar w:fldCharType="begin"/>
        </w:r>
        <w:r w:rsidR="00F92FAE">
          <w:rPr>
            <w:noProof/>
            <w:webHidden/>
          </w:rPr>
          <w:instrText xml:space="preserve"> PAGEREF _Toc33974972 \h </w:instrText>
        </w:r>
        <w:r w:rsidR="00F92FAE">
          <w:rPr>
            <w:noProof/>
            <w:webHidden/>
          </w:rPr>
        </w:r>
        <w:r w:rsidR="00F92FAE">
          <w:rPr>
            <w:noProof/>
            <w:webHidden/>
          </w:rPr>
          <w:fldChar w:fldCharType="separate"/>
        </w:r>
        <w:r w:rsidR="0014218C">
          <w:rPr>
            <w:noProof/>
            <w:webHidden/>
          </w:rPr>
          <w:t>23</w:t>
        </w:r>
        <w:r w:rsidR="00F92FAE">
          <w:rPr>
            <w:noProof/>
            <w:webHidden/>
          </w:rPr>
          <w:fldChar w:fldCharType="end"/>
        </w:r>
      </w:hyperlink>
    </w:p>
    <w:p w14:paraId="6B8C50F4" w14:textId="25D9E780" w:rsidR="00F92FAE" w:rsidRDefault="00FB10D6" w:rsidP="00F92FAE">
      <w:pPr>
        <w:pStyle w:val="TableofFigures"/>
        <w:tabs>
          <w:tab w:val="right" w:leader="dot" w:pos="9016"/>
        </w:tabs>
        <w:spacing w:line="360" w:lineRule="auto"/>
        <w:rPr>
          <w:rFonts w:eastAsiaTheme="minorEastAsia"/>
          <w:noProof/>
          <w:lang w:eastAsia="en-IE"/>
        </w:rPr>
      </w:pPr>
      <w:hyperlink w:anchor="_Toc33974973" w:history="1">
        <w:r w:rsidR="00F92FAE" w:rsidRPr="00AE33A6">
          <w:rPr>
            <w:rStyle w:val="Hyperlink"/>
            <w:noProof/>
          </w:rPr>
          <w:t>Table 3: Table showing features of each project</w:t>
        </w:r>
        <w:r w:rsidR="00F92FAE">
          <w:rPr>
            <w:noProof/>
            <w:webHidden/>
          </w:rPr>
          <w:tab/>
        </w:r>
        <w:r w:rsidR="00F92FAE">
          <w:rPr>
            <w:noProof/>
            <w:webHidden/>
          </w:rPr>
          <w:fldChar w:fldCharType="begin"/>
        </w:r>
        <w:r w:rsidR="00F92FAE">
          <w:rPr>
            <w:noProof/>
            <w:webHidden/>
          </w:rPr>
          <w:instrText xml:space="preserve"> PAGEREF _Toc33974973 \h </w:instrText>
        </w:r>
        <w:r w:rsidR="00F92FAE">
          <w:rPr>
            <w:noProof/>
            <w:webHidden/>
          </w:rPr>
        </w:r>
        <w:r w:rsidR="00F92FAE">
          <w:rPr>
            <w:noProof/>
            <w:webHidden/>
          </w:rPr>
          <w:fldChar w:fldCharType="separate"/>
        </w:r>
        <w:r w:rsidR="0014218C">
          <w:rPr>
            <w:noProof/>
            <w:webHidden/>
          </w:rPr>
          <w:t>34</w:t>
        </w:r>
        <w:r w:rsidR="00F92FAE">
          <w:rPr>
            <w:noProof/>
            <w:webHidden/>
          </w:rPr>
          <w:fldChar w:fldCharType="end"/>
        </w:r>
      </w:hyperlink>
    </w:p>
    <w:p w14:paraId="010A86FF" w14:textId="276D13C4" w:rsidR="00F92FAE" w:rsidRDefault="00FB10D6" w:rsidP="00F92FAE">
      <w:pPr>
        <w:pStyle w:val="TableofFigures"/>
        <w:tabs>
          <w:tab w:val="right" w:leader="dot" w:pos="9016"/>
        </w:tabs>
        <w:spacing w:line="360" w:lineRule="auto"/>
        <w:rPr>
          <w:rFonts w:eastAsiaTheme="minorEastAsia"/>
          <w:noProof/>
          <w:lang w:eastAsia="en-IE"/>
        </w:rPr>
      </w:pPr>
      <w:hyperlink w:anchor="_Toc33974974" w:history="1">
        <w:r w:rsidR="00F92FAE" w:rsidRPr="00AE33A6">
          <w:rPr>
            <w:rStyle w:val="Hyperlink"/>
            <w:noProof/>
          </w:rPr>
          <w:t>Table 4: Table of requirement importance</w:t>
        </w:r>
        <w:r w:rsidR="00F92FAE">
          <w:rPr>
            <w:noProof/>
            <w:webHidden/>
          </w:rPr>
          <w:tab/>
        </w:r>
        <w:r w:rsidR="00F92FAE">
          <w:rPr>
            <w:noProof/>
            <w:webHidden/>
          </w:rPr>
          <w:fldChar w:fldCharType="begin"/>
        </w:r>
        <w:r w:rsidR="00F92FAE">
          <w:rPr>
            <w:noProof/>
            <w:webHidden/>
          </w:rPr>
          <w:instrText xml:space="preserve"> PAGEREF _Toc33974974 \h </w:instrText>
        </w:r>
        <w:r w:rsidR="00F92FAE">
          <w:rPr>
            <w:noProof/>
            <w:webHidden/>
          </w:rPr>
        </w:r>
        <w:r w:rsidR="00F92FAE">
          <w:rPr>
            <w:noProof/>
            <w:webHidden/>
          </w:rPr>
          <w:fldChar w:fldCharType="separate"/>
        </w:r>
        <w:r w:rsidR="0014218C">
          <w:rPr>
            <w:noProof/>
            <w:webHidden/>
          </w:rPr>
          <w:t>43</w:t>
        </w:r>
        <w:r w:rsidR="00F92FAE">
          <w:rPr>
            <w:noProof/>
            <w:webHidden/>
          </w:rPr>
          <w:fldChar w:fldCharType="end"/>
        </w:r>
      </w:hyperlink>
    </w:p>
    <w:p w14:paraId="40FE3C39" w14:textId="64EF59F7" w:rsidR="009B697E" w:rsidRDefault="00FB10D6" w:rsidP="007E5F96">
      <w:pPr>
        <w:pStyle w:val="TableofFigures"/>
        <w:tabs>
          <w:tab w:val="right" w:leader="dot" w:pos="9016"/>
        </w:tabs>
        <w:spacing w:line="360" w:lineRule="auto"/>
      </w:pPr>
      <w:hyperlink w:anchor="_Toc33974975" w:history="1">
        <w:r w:rsidR="00F92FAE" w:rsidRPr="00AE33A6">
          <w:rPr>
            <w:rStyle w:val="Hyperlink"/>
            <w:noProof/>
          </w:rPr>
          <w:t>Table 5: Table of test plan</w:t>
        </w:r>
        <w:r w:rsidR="00F92FAE">
          <w:rPr>
            <w:noProof/>
            <w:webHidden/>
          </w:rPr>
          <w:tab/>
        </w:r>
        <w:r w:rsidR="00F92FAE">
          <w:rPr>
            <w:noProof/>
            <w:webHidden/>
          </w:rPr>
          <w:fldChar w:fldCharType="begin"/>
        </w:r>
        <w:r w:rsidR="00F92FAE">
          <w:rPr>
            <w:noProof/>
            <w:webHidden/>
          </w:rPr>
          <w:instrText xml:space="preserve"> PAGEREF _Toc33974975 \h </w:instrText>
        </w:r>
        <w:r w:rsidR="00F92FAE">
          <w:rPr>
            <w:noProof/>
            <w:webHidden/>
          </w:rPr>
        </w:r>
        <w:r w:rsidR="00F92FAE">
          <w:rPr>
            <w:noProof/>
            <w:webHidden/>
          </w:rPr>
          <w:fldChar w:fldCharType="separate"/>
        </w:r>
        <w:r w:rsidR="0014218C">
          <w:rPr>
            <w:noProof/>
            <w:webHidden/>
          </w:rPr>
          <w:t>84</w:t>
        </w:r>
        <w:r w:rsidR="00F92FAE">
          <w:rPr>
            <w:noProof/>
            <w:webHidden/>
          </w:rPr>
          <w:fldChar w:fldCharType="end"/>
        </w:r>
      </w:hyperlink>
      <w:r w:rsidR="00254A9E">
        <w:fldChar w:fldCharType="end"/>
      </w:r>
    </w:p>
    <w:p w14:paraId="4F30F4D0" w14:textId="695B3DDD" w:rsidR="00313244" w:rsidRDefault="00313244" w:rsidP="008A73E3"/>
    <w:p w14:paraId="6C614011" w14:textId="5C5AF320" w:rsidR="009B362C" w:rsidRDefault="009B362C" w:rsidP="008A73E3"/>
    <w:p w14:paraId="282DF229" w14:textId="05AFD914" w:rsidR="00452013" w:rsidRDefault="00452013" w:rsidP="008A73E3"/>
    <w:p w14:paraId="462780FF" w14:textId="37C52023" w:rsidR="00452013" w:rsidRDefault="00452013" w:rsidP="008A73E3"/>
    <w:p w14:paraId="206EBB7A" w14:textId="3E2FFE48" w:rsidR="00452013" w:rsidRDefault="00452013" w:rsidP="008A73E3"/>
    <w:p w14:paraId="523AEC04" w14:textId="225C7B0F" w:rsidR="00452013" w:rsidRDefault="00452013" w:rsidP="008A73E3"/>
    <w:p w14:paraId="50E9A7D8" w14:textId="08224D40" w:rsidR="00452013" w:rsidRDefault="00452013" w:rsidP="008A73E3"/>
    <w:p w14:paraId="26FA5257" w14:textId="2B68F5C6" w:rsidR="00452013" w:rsidRDefault="00452013" w:rsidP="008A73E3"/>
    <w:p w14:paraId="74A97C80" w14:textId="1B51B98B" w:rsidR="00452013" w:rsidRDefault="00452013" w:rsidP="008A73E3"/>
    <w:p w14:paraId="2947C0DF" w14:textId="48F1BF02" w:rsidR="00452013" w:rsidRDefault="00452013" w:rsidP="008A73E3"/>
    <w:p w14:paraId="7D39842B" w14:textId="7CD86492" w:rsidR="00452013" w:rsidRDefault="00452013" w:rsidP="008A73E3"/>
    <w:p w14:paraId="1497364B" w14:textId="4546828A" w:rsidR="00452013" w:rsidRDefault="00452013" w:rsidP="008A73E3"/>
    <w:p w14:paraId="3D0ACFAF" w14:textId="56B5E292" w:rsidR="00452013" w:rsidRDefault="00452013" w:rsidP="008A73E3"/>
    <w:p w14:paraId="1AC1CE83" w14:textId="33628AC3" w:rsidR="00452013" w:rsidRDefault="00452013" w:rsidP="008A73E3"/>
    <w:p w14:paraId="66721F06" w14:textId="69D3A866" w:rsidR="00452013" w:rsidRDefault="00452013" w:rsidP="008A73E3"/>
    <w:p w14:paraId="77F0311C" w14:textId="77E0DAC5" w:rsidR="00452013" w:rsidRDefault="00452013" w:rsidP="008A73E3"/>
    <w:p w14:paraId="0835B42D" w14:textId="7A221A9A" w:rsidR="00452013" w:rsidRDefault="00452013" w:rsidP="008A73E3"/>
    <w:p w14:paraId="09638806" w14:textId="71B25F69" w:rsidR="00452013" w:rsidRDefault="00452013" w:rsidP="008A73E3"/>
    <w:p w14:paraId="630325F2" w14:textId="5307CB9A" w:rsidR="00452013" w:rsidRDefault="00452013" w:rsidP="008A73E3"/>
    <w:p w14:paraId="6D1AA357" w14:textId="04CB29FB" w:rsidR="00452013" w:rsidRDefault="00452013" w:rsidP="008A73E3"/>
    <w:p w14:paraId="01163D4E" w14:textId="2C3B500C" w:rsidR="00452013" w:rsidRDefault="00452013" w:rsidP="008A73E3"/>
    <w:p w14:paraId="7A7AB885" w14:textId="42C73DCB" w:rsidR="00452013" w:rsidRDefault="00452013" w:rsidP="008A73E3"/>
    <w:p w14:paraId="709A7480" w14:textId="707457F2" w:rsidR="00452013" w:rsidRDefault="00452013" w:rsidP="008A73E3"/>
    <w:p w14:paraId="3A5ECC16" w14:textId="0E9FDD94" w:rsidR="00452013" w:rsidRDefault="00452013" w:rsidP="008A73E3"/>
    <w:p w14:paraId="260428AB" w14:textId="4919EA8E" w:rsidR="00452013" w:rsidRDefault="00452013" w:rsidP="008A73E3"/>
    <w:p w14:paraId="024812A5" w14:textId="2953FE50" w:rsidR="00452013" w:rsidRDefault="00452013" w:rsidP="008A73E3"/>
    <w:p w14:paraId="16501B68" w14:textId="40C1000F" w:rsidR="00452013" w:rsidRDefault="00452013" w:rsidP="008A73E3"/>
    <w:p w14:paraId="472C04E8" w14:textId="77777777" w:rsidR="00452013" w:rsidRPr="008A73E3" w:rsidRDefault="00452013" w:rsidP="008A73E3"/>
    <w:p w14:paraId="74591F29" w14:textId="7CE3E8E5" w:rsidR="009B697E" w:rsidRDefault="009B697E" w:rsidP="009B697E">
      <w:pPr>
        <w:pStyle w:val="Heading1"/>
      </w:pPr>
      <w:bookmarkStart w:id="0" w:name="_Toc35609540"/>
      <w:r>
        <w:lastRenderedPageBreak/>
        <w:t>1. Introduction</w:t>
      </w:r>
      <w:bookmarkEnd w:id="0"/>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1" w:name="_Toc35609541"/>
      <w:r>
        <w:t>Project Background</w:t>
      </w:r>
      <w:bookmarkEnd w:id="1"/>
    </w:p>
    <w:p w14:paraId="1D51C2CE" w14:textId="64AB18E6" w:rsidR="00F04348" w:rsidRDefault="00F04348" w:rsidP="007B01AD"/>
    <w:p w14:paraId="461DC551" w14:textId="77777777"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ha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In total there are about 30 million Europeans who are blind or partially sighted. Records show that in 2016 approximately 54,810 people in Ireland had partial sight or wer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in the world for example cataracts and glaucoma. </w:t>
      </w:r>
    </w:p>
    <w:p w14:paraId="7F279B39" w14:textId="77777777" w:rsidR="00F04348" w:rsidRPr="00F04348" w:rsidRDefault="00F04348" w:rsidP="00F04348">
      <w:pPr>
        <w:spacing w:line="360" w:lineRule="auto"/>
        <w:rPr>
          <w:highlight w:val="lightGray"/>
        </w:rPr>
      </w:pPr>
    </w:p>
    <w:p w14:paraId="2D7AE201" w14:textId="5BE1E653" w:rsidR="00F04348" w:rsidRPr="00F04348" w:rsidRDefault="00F04348" w:rsidP="00F04348">
      <w:pPr>
        <w:spacing w:line="360" w:lineRule="auto"/>
        <w:rPr>
          <w:highlight w:val="lightGray"/>
        </w:rPr>
      </w:pPr>
      <w:r w:rsidRPr="00351D8A">
        <w:t>Technology has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w:t>
      </w:r>
      <w:proofErr w:type="spellStart"/>
      <w:r w:rsidRPr="00351D8A">
        <w:t>MiniGuide</w:t>
      </w:r>
      <w:proofErr w:type="spellEnd"/>
      <w:r w:rsidRPr="00351D8A">
        <w:t>, and projects currently available to aid these users in their navigation. These projects</w:t>
      </w:r>
      <w:r w:rsidR="00AE4C85">
        <w:t xml:space="preserve"> and products</w:t>
      </w:r>
      <w:r w:rsidRPr="00351D8A">
        <w:t xml:space="preserve"> are referred to later in the background section of this report</w:t>
      </w:r>
      <w:r w:rsidR="00AE4C85">
        <w:t xml:space="preserve">, including a look </w:t>
      </w:r>
      <w:r w:rsidR="00A33C10">
        <w:t xml:space="preserve">into </w:t>
      </w:r>
      <w:r w:rsidR="00AE4C85">
        <w:t>the acceptance of a particular assistive technology product within the community</w:t>
      </w:r>
      <w:r w:rsidRPr="00351D8A">
        <w:t xml:space="preserve">. Using technology as a means of navigation can have many benefits for the blind and visually impaired. By simply attaching the hardware component of the intended system to their waist, the user can navigate with the help of the device in a </w:t>
      </w:r>
      <w:r w:rsidR="00351D8A" w:rsidRPr="00351D8A">
        <w:t>hands-free</w:t>
      </w:r>
      <w:r w:rsidRPr="00351D8A">
        <w:t xml:space="preserve"> manner, allowing them to also use the more traditional aids like a guide dog or white cane. I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184D64C" w:rsidR="008C1077" w:rsidRDefault="00F04348" w:rsidP="008C1077">
      <w:pPr>
        <w:spacing w:line="360" w:lineRule="auto"/>
      </w:pPr>
      <w:bookmarkStart w:id="2" w:name="_Hlk35701206"/>
      <w:r w:rsidRPr="00351D8A">
        <w:t>Although there are vast amounts of information and research pro</w:t>
      </w:r>
      <w:r w:rsidR="00351D8A" w:rsidRPr="00351D8A">
        <w:t>je</w:t>
      </w:r>
      <w:r w:rsidRPr="00351D8A">
        <w:t xml:space="preserve">cts about </w:t>
      </w:r>
      <w:r w:rsidR="00B76737">
        <w:t xml:space="preserve">using technology for </w:t>
      </w:r>
      <w:r w:rsidRPr="00351D8A">
        <w:t xml:space="preserve">assistive aids for the blind and visually impaired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bookmarkEnd w:id="2"/>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3" w:name="_Toc35609542"/>
      <w:r w:rsidRPr="004A4F63">
        <w:lastRenderedPageBreak/>
        <w:t>Project Description</w:t>
      </w:r>
      <w:bookmarkEnd w:id="3"/>
    </w:p>
    <w:p w14:paraId="1F7DC215" w14:textId="368B677C" w:rsidR="00F04348" w:rsidRPr="004A4F63" w:rsidRDefault="00F04348" w:rsidP="007A7F1C"/>
    <w:p w14:paraId="38893E56" w14:textId="119ACA61"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ill be used as an additional aid </w:t>
      </w:r>
      <w:r w:rsidR="00351D8A" w:rsidRPr="004A4F63">
        <w:t>to provide</w:t>
      </w:r>
      <w:r w:rsidRPr="004A4F63">
        <w:t xml:space="preserve"> a visually impaired or blind </w:t>
      </w:r>
      <w:r w:rsidR="00351D8A" w:rsidRPr="004A4F63">
        <w:t>user</w:t>
      </w:r>
      <w:r w:rsidRPr="004A4F63">
        <w:t xml:space="preserve"> more independence while navigating around various environments.</w:t>
      </w:r>
    </w:p>
    <w:p w14:paraId="04292A49" w14:textId="77777777" w:rsidR="00F04348" w:rsidRPr="004A4F63" w:rsidRDefault="00F04348" w:rsidP="00F04348">
      <w:pPr>
        <w:spacing w:line="360" w:lineRule="auto"/>
      </w:pPr>
    </w:p>
    <w:p w14:paraId="3A47D91C" w14:textId="41F85AF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e project. Creating accurate navigation instructions to the user </w:t>
      </w:r>
      <w:r w:rsidR="00351D8A" w:rsidRPr="004A4F63">
        <w:t>is</w:t>
      </w:r>
      <w:r w:rsidRPr="004A4F63">
        <w:t xml:space="preserve"> paramount in ensuring that the user feels safe when navigating with this device. If th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0CD5A0F1" w:rsidR="00F04348" w:rsidRPr="004A4F63" w:rsidRDefault="00F04348" w:rsidP="00F04348">
      <w:pPr>
        <w:spacing w:line="360" w:lineRule="auto"/>
      </w:pPr>
      <w:r w:rsidRPr="004A4F63">
        <w:t xml:space="preserve">The approach for this project will consist of the creation of prototypes. This prototype will be a wearable device attached to the user. It will be either attached to the user using Velcro or attached to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ill then be tested by various users to gain knowledge o</w:t>
      </w:r>
      <w:r w:rsidR="00351D8A" w:rsidRPr="004A4F63">
        <w:t>f</w:t>
      </w:r>
      <w:r w:rsidRPr="004A4F63">
        <w:t xml:space="preserve"> their experiences. These user experiences and feedback will then be incorporated into changes made to the project. These steps will be repeated until a robust and</w:t>
      </w:r>
      <w:r w:rsidR="00351D8A" w:rsidRPr="004A4F63">
        <w:t xml:space="preserve"> well</w:t>
      </w:r>
      <w:r w:rsidRPr="004A4F63">
        <w:t xml:space="preserve"> thought out project is developed. This project will be a feature driven development project</w:t>
      </w:r>
      <w:r w:rsidR="00351D8A" w:rsidRPr="004A4F63">
        <w:t>. In other words,</w:t>
      </w:r>
      <w:r w:rsidRPr="004A4F63">
        <w:t xml:space="preserve"> once a feature is completed and tested it will b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3CBB367C" w:rsidR="007B01AD" w:rsidRDefault="00F04348" w:rsidP="008A4DAC">
      <w:pPr>
        <w:pStyle w:val="Caption"/>
        <w:jc w:val="center"/>
        <w:rPr>
          <w:rFonts w:cstheme="minorHAnsi"/>
        </w:rPr>
      </w:pPr>
      <w:bookmarkStart w:id="4" w:name="_Toc26621553"/>
      <w:bookmarkStart w:id="5" w:name="_Ref34462912"/>
      <w:bookmarkStart w:id="6" w:name="_Toc35521140"/>
      <w:r w:rsidRPr="004A4F63">
        <w:t xml:space="preserve">Figure </w:t>
      </w:r>
      <w:fldSimple w:instr=" SEQ Figure \* ARABIC ">
        <w:r w:rsidR="005D5259">
          <w:rPr>
            <w:noProof/>
          </w:rPr>
          <w:t>1</w:t>
        </w:r>
      </w:fldSimple>
      <w:r w:rsidRPr="004A4F63">
        <w:t xml:space="preserve">: Example of possible wearable solution </w:t>
      </w:r>
      <w:r w:rsidRPr="004A4F63">
        <w:rPr>
          <w:rFonts w:cstheme="minorHAnsi"/>
        </w:rPr>
        <w:t>(11)</w:t>
      </w:r>
      <w:bookmarkEnd w:id="4"/>
      <w:bookmarkEnd w:id="5"/>
      <w:bookmarkEnd w:id="6"/>
    </w:p>
    <w:p w14:paraId="0197854E" w14:textId="77777777" w:rsidR="0071189C" w:rsidRPr="0071189C" w:rsidRDefault="0071189C" w:rsidP="0071189C"/>
    <w:p w14:paraId="043462EF" w14:textId="1DE1D0FD" w:rsidR="009B697E" w:rsidRPr="00DE294E" w:rsidRDefault="009B697E" w:rsidP="007B63DE">
      <w:pPr>
        <w:pStyle w:val="Heading2"/>
        <w:numPr>
          <w:ilvl w:val="1"/>
          <w:numId w:val="1"/>
        </w:numPr>
      </w:pPr>
      <w:bookmarkStart w:id="7" w:name="_Toc35609543"/>
      <w:r w:rsidRPr="00DE294E">
        <w:t>Project Objectives</w:t>
      </w:r>
      <w:bookmarkEnd w:id="7"/>
    </w:p>
    <w:p w14:paraId="2AACC9B5" w14:textId="77777777" w:rsidR="00351D8A" w:rsidRDefault="00351D8A" w:rsidP="00F04348">
      <w:pPr>
        <w:spacing w:line="360" w:lineRule="auto"/>
      </w:pPr>
    </w:p>
    <w:p w14:paraId="159CB8B3" w14:textId="247D5C55" w:rsidR="00F04348" w:rsidRPr="00CC29C9" w:rsidRDefault="00F04348" w:rsidP="00F04348">
      <w:pPr>
        <w:spacing w:line="360" w:lineRule="auto"/>
      </w:pPr>
      <w:r w:rsidRPr="00CC29C9">
        <w:t xml:space="preserve">The overall aim of the project is to produce a </w:t>
      </w:r>
      <w:r w:rsidR="00642FC1">
        <w:t>device</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11F228B1" w:rsidR="00F04348" w:rsidRPr="00F04348" w:rsidRDefault="00F04348" w:rsidP="00F04348">
      <w:pPr>
        <w:spacing w:line="360" w:lineRule="auto"/>
        <w:rPr>
          <w:highlight w:val="lightGray"/>
        </w:rPr>
      </w:pPr>
      <w:r w:rsidRPr="00CC29C9">
        <w:t>The goal of this project is to provide intuitive and easy to understand instructions to the user that will allow them to navigate an unfamiliar environment safely. The development of this project will be hugely user centred meaning that the type of user that will use this system will be kept in mind throughout the development of this project. As this project’s aim is to help the user navigate their environment it is essential that the projects research, design and development be implemented with the user in mind. The user and their experience will b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3D02C283" w:rsidR="00F04348" w:rsidRPr="00F04348" w:rsidRDefault="00F04348" w:rsidP="00F04348">
      <w:pPr>
        <w:spacing w:line="360" w:lineRule="auto"/>
        <w:rPr>
          <w:highlight w:val="lightGray"/>
        </w:rPr>
      </w:pPr>
      <w:r w:rsidRPr="000E2AE6">
        <w:t xml:space="preserve">To achieve the goals in this project milestones, presented </w:t>
      </w:r>
      <w:r w:rsidRPr="007C26E3">
        <w:t>in chapter 6 of this report, have been set, and planning has been implemented. The</w:t>
      </w:r>
      <w:r w:rsidR="000E2AE6" w:rsidRPr="007C26E3">
        <w:t>se</w:t>
      </w:r>
      <w:r w:rsidRPr="007C26E3">
        <w:t xml:space="preserve"> milestones involved setting, and possibly changing, dates to complete specific features of the project.</w:t>
      </w:r>
      <w:r w:rsidR="000E2AE6" w:rsidRPr="007C26E3">
        <w:t xml:space="preserve"> </w:t>
      </w:r>
      <w:r w:rsidRPr="007C26E3">
        <w:t xml:space="preserve">The planning, </w:t>
      </w:r>
      <w:r w:rsidR="000E2AE6" w:rsidRPr="007C26E3">
        <w:t xml:space="preserve">also </w:t>
      </w:r>
      <w:r w:rsidRPr="007C26E3">
        <w:t>presented in chapter 6 of</w:t>
      </w:r>
      <w:r w:rsidRPr="000E2AE6">
        <w:t xml:space="preserve"> this report, involves planning ahead and setting out what needs to be done with</w:t>
      </w:r>
      <w:r w:rsidR="000E2AE6" w:rsidRPr="000E2AE6">
        <w:t>in</w:t>
      </w:r>
      <w:r w:rsidRPr="000E2AE6">
        <w:t xml:space="preserve"> the project to complete it. </w:t>
      </w:r>
      <w:r w:rsidR="000E2AE6" w:rsidRPr="000E2AE6">
        <w:t>Both of these techniques</w:t>
      </w:r>
      <w:r w:rsidRPr="000E2AE6">
        <w:t xml:space="preserve"> ensure that the final project version is completed</w:t>
      </w:r>
      <w:r w:rsidR="00F35684">
        <w:t xml:space="preserve"> on time</w:t>
      </w:r>
      <w:r w:rsidRPr="000E2AE6">
        <w:t xml:space="preserve">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77777777" w:rsidR="00F04348" w:rsidRPr="0069390A" w:rsidRDefault="00F04348" w:rsidP="00F04348">
      <w:pPr>
        <w:spacing w:line="360" w:lineRule="auto"/>
      </w:pPr>
      <w:r w:rsidRPr="0069390A">
        <w:lastRenderedPageBreak/>
        <w:t>The purpose of this project is to help the visually impaired or blind user navigate obstacles in their everyday life with a wearable device. This project will also show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8" w:name="_Toc35609544"/>
      <w:r w:rsidRPr="00DE294E">
        <w:t xml:space="preserve">Project </w:t>
      </w:r>
      <w:r w:rsidR="008D6808" w:rsidRPr="00DE294E">
        <w:t>Challenges</w:t>
      </w:r>
      <w:bookmarkEnd w:id="8"/>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9" w:name="_Toc32828461"/>
      <w:bookmarkStart w:id="10" w:name="_Toc33510303"/>
      <w:bookmarkStart w:id="11" w:name="_Toc34725453"/>
      <w:bookmarkStart w:id="12" w:name="_Toc35099808"/>
      <w:bookmarkStart w:id="13" w:name="_Toc35170012"/>
      <w:bookmarkStart w:id="14" w:name="_Toc35521218"/>
      <w:bookmarkStart w:id="15" w:name="_Toc35609545"/>
      <w:r w:rsidRPr="00C20C94">
        <w:rPr>
          <w:sz w:val="24"/>
          <w:szCs w:val="24"/>
        </w:rPr>
        <w:t>1.4.1 Introduction</w:t>
      </w:r>
      <w:bookmarkEnd w:id="9"/>
      <w:bookmarkEnd w:id="10"/>
      <w:bookmarkEnd w:id="11"/>
      <w:bookmarkEnd w:id="12"/>
      <w:bookmarkEnd w:id="13"/>
      <w:bookmarkEnd w:id="14"/>
      <w:bookmarkEnd w:id="15"/>
    </w:p>
    <w:p w14:paraId="7ACF1FD7" w14:textId="770570E4" w:rsidR="00C20C94" w:rsidRDefault="00C20C94" w:rsidP="00C20C94">
      <w:pPr>
        <w:rPr>
          <w:highlight w:val="yellow"/>
        </w:rPr>
      </w:pPr>
    </w:p>
    <w:p w14:paraId="3A9B7B0C" w14:textId="347002D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 for example time or technologies. This section will identify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6" w:name="_Toc32828462"/>
      <w:bookmarkStart w:id="17" w:name="_Toc33510304"/>
      <w:bookmarkStart w:id="18" w:name="_Toc34725454"/>
      <w:bookmarkStart w:id="19" w:name="_Toc35099809"/>
      <w:bookmarkStart w:id="20" w:name="_Toc35170013"/>
      <w:bookmarkStart w:id="21" w:name="_Toc35521219"/>
      <w:bookmarkStart w:id="22" w:name="_Toc35609546"/>
      <w:r w:rsidRPr="005D3B2D">
        <w:rPr>
          <w:sz w:val="24"/>
          <w:szCs w:val="24"/>
        </w:rPr>
        <w:t xml:space="preserve">1.4.2 </w:t>
      </w:r>
      <w:bookmarkEnd w:id="16"/>
      <w:bookmarkEnd w:id="17"/>
      <w:r w:rsidR="00761814">
        <w:rPr>
          <w:sz w:val="24"/>
          <w:szCs w:val="24"/>
        </w:rPr>
        <w:t>Time Constraints</w:t>
      </w:r>
      <w:bookmarkEnd w:id="18"/>
      <w:bookmarkEnd w:id="19"/>
      <w:bookmarkEnd w:id="20"/>
      <w:bookmarkEnd w:id="21"/>
      <w:bookmarkEnd w:id="22"/>
    </w:p>
    <w:p w14:paraId="479EEF86" w14:textId="3757C3EB" w:rsidR="005D3B2D" w:rsidRPr="005D3B2D" w:rsidRDefault="005D3B2D" w:rsidP="005D3B2D">
      <w:pPr>
        <w:spacing w:line="240" w:lineRule="auto"/>
      </w:pPr>
    </w:p>
    <w:p w14:paraId="48CE0C3B" w14:textId="3E2F848E" w:rsidR="0087235D" w:rsidRPr="005D3B2D" w:rsidRDefault="005D3B2D" w:rsidP="005D3B2D">
      <w:pPr>
        <w:spacing w:line="360" w:lineRule="auto"/>
      </w:pPr>
      <w:r w:rsidRPr="005D3B2D">
        <w:t xml:space="preserve">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ill b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23" w:name="_Toc32828463"/>
      <w:bookmarkStart w:id="24" w:name="_Toc33510305"/>
      <w:bookmarkStart w:id="25" w:name="_Toc34725455"/>
      <w:bookmarkStart w:id="26" w:name="_Toc35099810"/>
      <w:bookmarkStart w:id="27" w:name="_Toc35170014"/>
      <w:bookmarkStart w:id="28" w:name="_Toc35521220"/>
      <w:bookmarkStart w:id="29" w:name="_Toc35609547"/>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23"/>
      <w:bookmarkEnd w:id="24"/>
      <w:bookmarkEnd w:id="25"/>
      <w:bookmarkEnd w:id="26"/>
      <w:bookmarkEnd w:id="27"/>
      <w:bookmarkEnd w:id="28"/>
      <w:bookmarkEnd w:id="29"/>
    </w:p>
    <w:p w14:paraId="433453FC" w14:textId="4986BE8B" w:rsidR="005D3B2D" w:rsidRDefault="005D3B2D" w:rsidP="005D3B2D">
      <w:pPr>
        <w:rPr>
          <w:highlight w:val="yellow"/>
        </w:rPr>
      </w:pPr>
    </w:p>
    <w:p w14:paraId="5148A5B9" w14:textId="06DC39E5" w:rsidR="005D3B2D" w:rsidRDefault="005D3B2D" w:rsidP="005D3B2D">
      <w:pPr>
        <w:spacing w:line="360" w:lineRule="auto"/>
      </w:pPr>
      <w:r w:rsidRPr="005D3B2D">
        <w:t xml:space="preserve">Another risk associated with this project is that the chosen model will not detect objects as predicted. </w:t>
      </w:r>
      <w:r>
        <w:t>The intended use of the detection model is to detect obstacles, such as people and furniture, in the user’s path. The possible problems include:</w:t>
      </w:r>
    </w:p>
    <w:p w14:paraId="49A5AAD5" w14:textId="5EB90D9B" w:rsidR="005D3B2D" w:rsidRDefault="005D3B2D" w:rsidP="005D3B2D">
      <w:pPr>
        <w:pStyle w:val="ListParagraph"/>
        <w:numPr>
          <w:ilvl w:val="0"/>
          <w:numId w:val="8"/>
        </w:numPr>
        <w:spacing w:line="360" w:lineRule="auto"/>
      </w:pPr>
      <w:r>
        <w:t>Model misidentifying objects in low light 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366FD834" w:rsidR="005D3B2D" w:rsidRPr="005D3B2D" w:rsidRDefault="005D3B2D" w:rsidP="005D3B2D">
      <w:pPr>
        <w:spacing w:line="360" w:lineRule="auto"/>
      </w:pPr>
      <w:r>
        <w:t>To help avoid these problems solutions of how to detect other, unidentified, objects will be 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30" w:name="_Toc32828464"/>
      <w:bookmarkStart w:id="31" w:name="_Toc33510306"/>
      <w:bookmarkStart w:id="32" w:name="_Toc34725456"/>
      <w:bookmarkStart w:id="33" w:name="_Toc35099811"/>
      <w:bookmarkStart w:id="34" w:name="_Toc35170015"/>
      <w:bookmarkStart w:id="35" w:name="_Toc35521221"/>
      <w:bookmarkStart w:id="36" w:name="_Toc35609548"/>
      <w:r w:rsidRPr="00DE294E">
        <w:rPr>
          <w:sz w:val="24"/>
          <w:szCs w:val="24"/>
        </w:rPr>
        <w:t>1.4.</w:t>
      </w:r>
      <w:r w:rsidR="0087235D" w:rsidRPr="00DE294E">
        <w:rPr>
          <w:sz w:val="24"/>
          <w:szCs w:val="24"/>
        </w:rPr>
        <w:t>4</w:t>
      </w:r>
      <w:r w:rsidRPr="00DE294E">
        <w:rPr>
          <w:sz w:val="24"/>
          <w:szCs w:val="24"/>
        </w:rPr>
        <w:t xml:space="preserve"> Real Time Navigation</w:t>
      </w:r>
      <w:bookmarkEnd w:id="30"/>
      <w:bookmarkEnd w:id="31"/>
      <w:bookmarkEnd w:id="32"/>
      <w:bookmarkEnd w:id="33"/>
      <w:bookmarkEnd w:id="34"/>
      <w:bookmarkEnd w:id="35"/>
      <w:bookmarkEnd w:id="36"/>
    </w:p>
    <w:p w14:paraId="64607792" w14:textId="63D80696" w:rsidR="0087235D" w:rsidRDefault="0087235D" w:rsidP="0087235D">
      <w:pPr>
        <w:rPr>
          <w:highlight w:val="yellow"/>
        </w:rPr>
      </w:pPr>
    </w:p>
    <w:p w14:paraId="71818D91" w14:textId="4B38D5B2" w:rsidR="0087235D"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This may b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 produced. Different solutions to overcome this issue will need to be researched and considered also.</w:t>
      </w:r>
    </w:p>
    <w:p w14:paraId="5E6AD97D" w14:textId="77777777" w:rsidR="006A3837" w:rsidRPr="00DE294E" w:rsidRDefault="006A3837" w:rsidP="00DE294E">
      <w:pPr>
        <w:spacing w:line="360" w:lineRule="auto"/>
      </w:pPr>
    </w:p>
    <w:p w14:paraId="17159F7B" w14:textId="4C977BD0" w:rsidR="00443DDE" w:rsidRPr="00870C97" w:rsidRDefault="00443DDE" w:rsidP="00443DDE">
      <w:pPr>
        <w:pStyle w:val="Heading2"/>
        <w:rPr>
          <w:sz w:val="24"/>
          <w:szCs w:val="24"/>
        </w:rPr>
      </w:pPr>
      <w:bookmarkStart w:id="37" w:name="_Toc32828465"/>
      <w:bookmarkStart w:id="38" w:name="_Toc33510307"/>
      <w:bookmarkStart w:id="39" w:name="_Toc34725457"/>
      <w:bookmarkStart w:id="40" w:name="_Toc35099812"/>
      <w:bookmarkStart w:id="41" w:name="_Toc35170016"/>
      <w:bookmarkStart w:id="42" w:name="_Toc35521222"/>
      <w:bookmarkStart w:id="43" w:name="_Toc35609549"/>
      <w:r w:rsidRPr="00870C97">
        <w:rPr>
          <w:sz w:val="24"/>
          <w:szCs w:val="24"/>
        </w:rPr>
        <w:t>1.4.</w:t>
      </w:r>
      <w:r w:rsidR="0087235D">
        <w:rPr>
          <w:sz w:val="24"/>
          <w:szCs w:val="24"/>
        </w:rPr>
        <w:t>5</w:t>
      </w:r>
      <w:r w:rsidRPr="00870C97">
        <w:rPr>
          <w:sz w:val="24"/>
          <w:szCs w:val="24"/>
        </w:rPr>
        <w:t xml:space="preserve"> New Technologies</w:t>
      </w:r>
      <w:bookmarkEnd w:id="37"/>
      <w:bookmarkEnd w:id="38"/>
      <w:bookmarkEnd w:id="39"/>
      <w:bookmarkEnd w:id="40"/>
      <w:bookmarkEnd w:id="41"/>
      <w:bookmarkEnd w:id="42"/>
      <w:bookmarkEnd w:id="43"/>
    </w:p>
    <w:p w14:paraId="5C2B4918" w14:textId="03A015C2" w:rsidR="00804330" w:rsidRDefault="00804330" w:rsidP="00804330">
      <w:pPr>
        <w:rPr>
          <w:highlight w:val="yellow"/>
        </w:rPr>
      </w:pPr>
    </w:p>
    <w:p w14:paraId="2F6F6681" w14:textId="77076739"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 be found. This type of change can change the plan for the project. As technologies are researched, the risks associated with the technologies should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44" w:name="_Toc32828466"/>
      <w:bookmarkStart w:id="45" w:name="_Toc33510308"/>
      <w:bookmarkStart w:id="46" w:name="_Toc34725458"/>
      <w:bookmarkStart w:id="47" w:name="_Toc35099813"/>
      <w:bookmarkStart w:id="48" w:name="_Toc35170017"/>
      <w:bookmarkStart w:id="49" w:name="_Toc35521223"/>
      <w:bookmarkStart w:id="50" w:name="_Toc35609550"/>
      <w:r w:rsidRPr="0087235D">
        <w:rPr>
          <w:sz w:val="24"/>
          <w:szCs w:val="24"/>
        </w:rPr>
        <w:t>1.4.</w:t>
      </w:r>
      <w:r w:rsidR="0087235D">
        <w:rPr>
          <w:sz w:val="24"/>
          <w:szCs w:val="24"/>
        </w:rPr>
        <w:t>6</w:t>
      </w:r>
      <w:r w:rsidRPr="0087235D">
        <w:rPr>
          <w:sz w:val="24"/>
          <w:szCs w:val="24"/>
        </w:rPr>
        <w:t xml:space="preserve"> Conclusion</w:t>
      </w:r>
      <w:bookmarkEnd w:id="44"/>
      <w:bookmarkEnd w:id="45"/>
      <w:bookmarkEnd w:id="46"/>
      <w:bookmarkEnd w:id="47"/>
      <w:bookmarkEnd w:id="48"/>
      <w:bookmarkEnd w:id="49"/>
      <w:bookmarkEnd w:id="50"/>
    </w:p>
    <w:p w14:paraId="050F9667" w14:textId="568BDDCE" w:rsidR="005524B5" w:rsidRDefault="005524B5" w:rsidP="005524B5">
      <w:pPr>
        <w:rPr>
          <w:highlight w:val="yellow"/>
        </w:rPr>
      </w:pPr>
    </w:p>
    <w:p w14:paraId="4EC91DC6" w14:textId="218A2D5B"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due to the computing power of the device the program is running on. In an effort to mitigate this </w:t>
      </w:r>
      <w:r>
        <w:lastRenderedPageBreak/>
        <w:t xml:space="preserve">risk considerations will be made for this. As well as that, a coherent plan will be developed to help reduce the risks associated with this project and eliminate issues related to timing for development of project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51" w:name="_Toc35609551"/>
      <w:r>
        <w:t>Report Structure</w:t>
      </w:r>
      <w:bookmarkEnd w:id="51"/>
    </w:p>
    <w:p w14:paraId="45C860A3" w14:textId="79251251" w:rsidR="00A703C7" w:rsidRDefault="00A703C7" w:rsidP="007B63DE"/>
    <w:p w14:paraId="47BDCA8A" w14:textId="25B4F334" w:rsidR="00A703C7" w:rsidRDefault="00E47C50" w:rsidP="00A703C7">
      <w:pPr>
        <w:spacing w:line="360" w:lineRule="auto"/>
      </w:pPr>
      <w:r>
        <w:t>T</w:t>
      </w:r>
      <w:r w:rsidR="00A703C7" w:rsidRPr="00D3482C">
        <w:t>his section will provide a summary of each of the chapters covered in this report.</w:t>
      </w:r>
    </w:p>
    <w:p w14:paraId="29E2E404" w14:textId="77777777" w:rsidR="006A3837" w:rsidRPr="00D3482C" w:rsidRDefault="006A3837" w:rsidP="00A703C7">
      <w:pPr>
        <w:spacing w:line="360" w:lineRule="auto"/>
      </w:pP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52" w:name="_Toc32758132"/>
      <w:bookmarkStart w:id="53" w:name="_Toc32828468"/>
      <w:bookmarkStart w:id="54" w:name="_Toc33510310"/>
      <w:bookmarkStart w:id="55" w:name="_Toc34725460"/>
      <w:bookmarkStart w:id="56" w:name="_Toc35099815"/>
      <w:bookmarkStart w:id="57" w:name="_Toc35170019"/>
      <w:bookmarkStart w:id="58" w:name="_Toc35521225"/>
      <w:bookmarkStart w:id="59" w:name="_Toc35609552"/>
      <w:r>
        <w:rPr>
          <w:rStyle w:val="IntenseEmphasis"/>
          <w:rFonts w:asciiTheme="minorHAnsi" w:eastAsiaTheme="minorEastAsia" w:hAnsiTheme="minorHAnsi" w:cstheme="minorBidi"/>
          <w:spacing w:val="15"/>
          <w:sz w:val="22"/>
          <w:szCs w:val="22"/>
        </w:rPr>
        <w:t>Research</w:t>
      </w:r>
      <w:bookmarkEnd w:id="52"/>
      <w:bookmarkEnd w:id="53"/>
      <w:bookmarkEnd w:id="54"/>
      <w:bookmarkEnd w:id="55"/>
      <w:bookmarkEnd w:id="56"/>
      <w:bookmarkEnd w:id="57"/>
      <w:bookmarkEnd w:id="58"/>
      <w:bookmarkEnd w:id="59"/>
    </w:p>
    <w:p w14:paraId="16FD593D" w14:textId="77777777" w:rsidR="00A703C7" w:rsidRPr="00A703C7" w:rsidRDefault="00A703C7" w:rsidP="00A703C7">
      <w:pPr>
        <w:spacing w:line="360" w:lineRule="auto"/>
        <w:rPr>
          <w:highlight w:val="lightGray"/>
        </w:rPr>
      </w:pPr>
      <w:r w:rsidRPr="00BD7564">
        <w:t>This chapter explores the background research related to being visually impaired or blind, exploring some of the different visual impediments that can be diagnosed and the use of technology in helping people who are visually impaired or blind.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60" w:name="_Toc5967608"/>
      <w:bookmarkStart w:id="61" w:name="_Toc5974342"/>
      <w:bookmarkStart w:id="62" w:name="_Toc24820811"/>
      <w:bookmarkStart w:id="63" w:name="_Toc24901195"/>
      <w:bookmarkStart w:id="64" w:name="_Toc24901299"/>
      <w:bookmarkStart w:id="65" w:name="_Toc30757915"/>
      <w:bookmarkStart w:id="66" w:name="_Toc32757505"/>
      <w:bookmarkStart w:id="67" w:name="_Toc32757709"/>
      <w:bookmarkStart w:id="68" w:name="_Toc32758133"/>
      <w:bookmarkStart w:id="69" w:name="_Toc32828469"/>
      <w:bookmarkStart w:id="70" w:name="_Toc33510311"/>
      <w:bookmarkStart w:id="71" w:name="_Toc34725461"/>
      <w:bookmarkStart w:id="72" w:name="_Toc35099816"/>
      <w:bookmarkStart w:id="73" w:name="_Toc35170020"/>
      <w:bookmarkStart w:id="74" w:name="_Toc35521226"/>
      <w:bookmarkStart w:id="75" w:name="_Toc35609553"/>
      <w:r w:rsidRPr="00D3482C">
        <w:rPr>
          <w:rStyle w:val="IntenseEmphasis"/>
          <w:rFonts w:asciiTheme="minorHAnsi" w:eastAsiaTheme="minorEastAsia" w:hAnsiTheme="minorHAnsi" w:cstheme="minorBidi"/>
          <w:spacing w:val="15"/>
          <w:sz w:val="22"/>
          <w:szCs w:val="22"/>
        </w:rPr>
        <w:t>Design</w:t>
      </w:r>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14:paraId="0F1FBA54" w14:textId="21BA13BE"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 related to the purposed system will be presented.</w:t>
      </w:r>
      <w:r w:rsidRPr="00A703C7">
        <w:rPr>
          <w:highlight w:val="lightGray"/>
        </w:rPr>
        <w:t xml:space="preserve"> </w:t>
      </w:r>
      <w:r w:rsidRPr="00BD7564">
        <w:t>Lastly in this chapter, the technical architecture of the system will b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76" w:name="_Toc5967609"/>
      <w:bookmarkStart w:id="77" w:name="_Toc5974343"/>
      <w:bookmarkStart w:id="78" w:name="_Toc24820812"/>
      <w:bookmarkStart w:id="79" w:name="_Toc24901196"/>
      <w:bookmarkStart w:id="80" w:name="_Toc24901300"/>
      <w:bookmarkStart w:id="81" w:name="_Toc30757916"/>
      <w:bookmarkStart w:id="82" w:name="_Toc32757506"/>
      <w:bookmarkStart w:id="83" w:name="_Toc32757710"/>
      <w:bookmarkStart w:id="84" w:name="_Toc32758134"/>
      <w:bookmarkStart w:id="85" w:name="_Toc32828470"/>
      <w:bookmarkStart w:id="86" w:name="_Toc33510312"/>
      <w:bookmarkStart w:id="87" w:name="_Toc34725462"/>
      <w:bookmarkStart w:id="88" w:name="_Toc35099817"/>
      <w:bookmarkStart w:id="89" w:name="_Toc35170021"/>
      <w:bookmarkStart w:id="90" w:name="_Toc35521227"/>
      <w:bookmarkStart w:id="91" w:name="_Toc35609554"/>
      <w:r w:rsidRPr="00D3482C">
        <w:rPr>
          <w:rStyle w:val="IntenseEmphasis"/>
          <w:rFonts w:asciiTheme="minorHAnsi" w:eastAsiaTheme="minorEastAsia" w:hAnsiTheme="minorHAnsi" w:cstheme="minorBidi"/>
          <w:spacing w:val="15"/>
          <w:sz w:val="22"/>
          <w:szCs w:val="22"/>
        </w:rPr>
        <w:t>Development</w:t>
      </w:r>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385FA499" w14:textId="46252802"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ill 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92" w:name="_Toc32757711"/>
      <w:bookmarkStart w:id="93" w:name="_Toc32758135"/>
      <w:bookmarkStart w:id="94" w:name="_Toc32828471"/>
      <w:bookmarkStart w:id="95" w:name="_Toc33510313"/>
      <w:bookmarkStart w:id="96" w:name="_Toc34725463"/>
      <w:bookmarkStart w:id="97" w:name="_Toc35099818"/>
      <w:bookmarkStart w:id="98" w:name="_Toc35170022"/>
      <w:bookmarkStart w:id="99" w:name="_Toc35521228"/>
      <w:bookmarkStart w:id="100" w:name="_Toc35609555"/>
      <w:r>
        <w:rPr>
          <w:rStyle w:val="IntenseEmphasis"/>
          <w:rFonts w:asciiTheme="minorHAnsi" w:eastAsiaTheme="minorEastAsia" w:hAnsiTheme="minorHAnsi" w:cstheme="minorBidi"/>
          <w:spacing w:val="15"/>
          <w:sz w:val="22"/>
          <w:szCs w:val="22"/>
        </w:rPr>
        <w:t>System Validation</w:t>
      </w:r>
      <w:bookmarkEnd w:id="92"/>
      <w:bookmarkEnd w:id="93"/>
      <w:bookmarkEnd w:id="94"/>
      <w:bookmarkEnd w:id="95"/>
      <w:bookmarkEnd w:id="96"/>
      <w:bookmarkEnd w:id="97"/>
      <w:bookmarkEnd w:id="98"/>
      <w:bookmarkEnd w:id="99"/>
      <w:bookmarkEnd w:id="100"/>
    </w:p>
    <w:p w14:paraId="6C7D5E89" w14:textId="51757D42" w:rsidR="00A703C7" w:rsidRDefault="00A703C7" w:rsidP="00A703C7">
      <w:pPr>
        <w:spacing w:line="360" w:lineRule="auto"/>
      </w:pPr>
      <w:r w:rsidRPr="00BD7564">
        <w:t xml:space="preserve">This chapter will focus on how the testing and evaluation of the system will be executed. In this chapter, each phase will be described in detail. It will also include a full account of the user feedback </w:t>
      </w:r>
      <w:r w:rsidRPr="00BD7564">
        <w:lastRenderedPageBreak/>
        <w:t>received from the tests. As well as that, the system will be evaluated to see if the interaction with the user is satisfactory.</w:t>
      </w:r>
    </w:p>
    <w:p w14:paraId="23533B46" w14:textId="77777777" w:rsidR="001031D7" w:rsidRPr="00BD7564" w:rsidRDefault="001031D7"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101" w:name="_Toc32758136"/>
      <w:bookmarkStart w:id="102" w:name="_Toc32828472"/>
      <w:bookmarkStart w:id="103" w:name="_Toc33510314"/>
      <w:bookmarkStart w:id="104" w:name="_Toc34725464"/>
      <w:bookmarkStart w:id="105" w:name="_Toc35099819"/>
      <w:bookmarkStart w:id="106" w:name="_Toc35170023"/>
      <w:bookmarkStart w:id="107" w:name="_Toc35521229"/>
      <w:bookmarkStart w:id="108" w:name="_Toc35609556"/>
      <w:r>
        <w:rPr>
          <w:rStyle w:val="IntenseEmphasis"/>
          <w:rFonts w:asciiTheme="minorHAnsi" w:eastAsiaTheme="minorEastAsia" w:hAnsiTheme="minorHAnsi" w:cstheme="minorBidi"/>
          <w:spacing w:val="15"/>
          <w:sz w:val="22"/>
          <w:szCs w:val="22"/>
        </w:rPr>
        <w:t>Project Plan</w:t>
      </w:r>
      <w:bookmarkEnd w:id="101"/>
      <w:bookmarkEnd w:id="102"/>
      <w:bookmarkEnd w:id="103"/>
      <w:bookmarkEnd w:id="104"/>
      <w:bookmarkEnd w:id="105"/>
      <w:bookmarkEnd w:id="106"/>
      <w:bookmarkEnd w:id="107"/>
      <w:bookmarkEnd w:id="108"/>
    </w:p>
    <w:p w14:paraId="1701446E" w14:textId="1F13D08C" w:rsidR="00E47C50" w:rsidRDefault="00C457FA" w:rsidP="00797F47">
      <w:pPr>
        <w:spacing w:line="360" w:lineRule="auto"/>
      </w:pPr>
      <w:r>
        <w:t xml:space="preserve">This chapter will discuss the project plan and how the project plan changed over the course of the project. </w:t>
      </w:r>
      <w:r w:rsidR="00E47C50" w:rsidRPr="00BD7564">
        <w:t>As well as that, any future work planned for the project will also be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109" w:name="_Toc5967612"/>
      <w:bookmarkStart w:id="110" w:name="_Toc5974346"/>
      <w:bookmarkStart w:id="111" w:name="_Toc24820815"/>
      <w:bookmarkStart w:id="112" w:name="_Toc24901199"/>
      <w:bookmarkStart w:id="113" w:name="_Toc24901303"/>
      <w:bookmarkStart w:id="114" w:name="_Toc30757918"/>
      <w:bookmarkStart w:id="115" w:name="_Toc32757508"/>
      <w:bookmarkStart w:id="116" w:name="_Toc32757712"/>
      <w:bookmarkStart w:id="117" w:name="_Toc32758137"/>
      <w:bookmarkStart w:id="118" w:name="_Toc32828473"/>
      <w:bookmarkStart w:id="119" w:name="_Toc33510315"/>
      <w:bookmarkStart w:id="120" w:name="_Toc34725465"/>
      <w:bookmarkStart w:id="121" w:name="_Toc35099820"/>
      <w:bookmarkStart w:id="122" w:name="_Toc35170024"/>
      <w:bookmarkStart w:id="123" w:name="_Toc35521230"/>
      <w:bookmarkStart w:id="124" w:name="_Toc35609557"/>
      <w:r w:rsidRPr="00D3482C">
        <w:rPr>
          <w:rStyle w:val="IntenseEmphasis"/>
          <w:rFonts w:asciiTheme="minorHAnsi" w:eastAsiaTheme="minorEastAsia" w:hAnsiTheme="minorHAnsi" w:cstheme="minorBidi"/>
          <w:spacing w:val="15"/>
          <w:sz w:val="22"/>
          <w:szCs w:val="22"/>
        </w:rPr>
        <w:t>Conclusion</w:t>
      </w:r>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14:paraId="4C2B5EA3" w14:textId="3554EE9C" w:rsidR="00A703C7" w:rsidRDefault="00A703C7" w:rsidP="00A703C7">
      <w:pPr>
        <w:spacing w:line="360" w:lineRule="auto"/>
      </w:pPr>
      <w:r w:rsidRPr="00BD7564">
        <w:t xml:space="preserve">This chapter will reflect on the entire project and will discuss any conclusions gathered through the project. </w:t>
      </w:r>
      <w:r w:rsidR="00797F47">
        <w:t xml:space="preserve">This chapter will also </w:t>
      </w:r>
      <w:r w:rsidR="00C20C94">
        <w:t>reflect</w:t>
      </w:r>
      <w:r w:rsidR="00797F47">
        <w:t xml:space="preserve"> on the learning experience </w:t>
      </w:r>
      <w:r w:rsidR="00C20C94">
        <w:t>of the project and if there are any changes that would be made if the project was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125" w:name="_Toc35609558"/>
      <w:r>
        <w:lastRenderedPageBreak/>
        <w:t xml:space="preserve">2. </w:t>
      </w:r>
      <w:r w:rsidR="00A53B6D">
        <w:t>Research</w:t>
      </w:r>
      <w:bookmarkEnd w:id="125"/>
    </w:p>
    <w:p w14:paraId="46423148" w14:textId="77777777" w:rsidR="009B697E" w:rsidRDefault="009B697E" w:rsidP="009B697E"/>
    <w:p w14:paraId="74695FAF" w14:textId="77777777" w:rsidR="009B697E" w:rsidRDefault="009B697E" w:rsidP="009B697E">
      <w:pPr>
        <w:pStyle w:val="Heading2"/>
      </w:pPr>
      <w:bookmarkStart w:id="126" w:name="_Toc35609559"/>
      <w:r w:rsidRPr="002178CA">
        <w:t>2.1. Introduction</w:t>
      </w:r>
      <w:bookmarkEnd w:id="126"/>
    </w:p>
    <w:p w14:paraId="45D78A13" w14:textId="58701E4A" w:rsidR="009D7169" w:rsidRDefault="009D7169" w:rsidP="009D7169">
      <w:pPr>
        <w:jc w:val="both"/>
      </w:pPr>
    </w:p>
    <w:p w14:paraId="6046E375" w14:textId="2FC09A97"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ill b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ill be discussed in this chapter. As well as that, the hardware used to develop this project will also be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ill also be examined. </w:t>
      </w:r>
      <w:r w:rsidR="008D5B27">
        <w:t>Lastly, previous final year projects that either cover similar areas as this project or use the same technologies as this project will also be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127" w:name="_2.2._Research_Topic"/>
      <w:bookmarkStart w:id="128" w:name="_Toc21975767"/>
      <w:bookmarkStart w:id="129" w:name="_Toc35609560"/>
      <w:bookmarkEnd w:id="127"/>
      <w:r>
        <w:t xml:space="preserve">2.2. </w:t>
      </w:r>
      <w:bookmarkEnd w:id="128"/>
      <w:r w:rsidR="002636E3">
        <w:t>Research Topic 1</w:t>
      </w:r>
      <w:bookmarkEnd w:id="129"/>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60BC7546"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xml:space="preserve">). CV helps computer see and understand the contents of a digital image using image or video input. CV enables computers to recognise objects and </w:t>
      </w:r>
      <w:r w:rsidR="00356D34">
        <w:t xml:space="preserve">essentially imparts human intelligence on computer. </w:t>
      </w:r>
      <w:r w:rsidR="007F4CED" w:rsidRPr="00356D34">
        <w:t>C</w:t>
      </w:r>
      <w:r w:rsidR="00D06A67">
        <w:t>V</w:t>
      </w:r>
      <w:r w:rsidR="00590C81" w:rsidRPr="00356D34">
        <w:t xml:space="preserve"> </w:t>
      </w:r>
      <w:r w:rsidR="00356D34" w:rsidRPr="00356D34">
        <w:t>includes the use different image processing approaches to emulate human vision</w:t>
      </w:r>
      <w:r w:rsidR="00590C81" w:rsidRPr="00356D34">
        <w:t xml:space="preserve">. </w:t>
      </w:r>
    </w:p>
    <w:p w14:paraId="540C3543" w14:textId="7E9B158A" w:rsidR="008D580C" w:rsidRDefault="008D580C" w:rsidP="00590C81">
      <w:pPr>
        <w:spacing w:line="360" w:lineRule="auto"/>
      </w:pPr>
      <w:r>
        <w:t xml:space="preserve">The following is a list of different CV techniques that were researched for this projected.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CDAD700" w:rsidR="00271802" w:rsidRDefault="00271802" w:rsidP="00271802">
      <w:pPr>
        <w:pStyle w:val="ListParagraph"/>
        <w:numPr>
          <w:ilvl w:val="2"/>
          <w:numId w:val="5"/>
        </w:numPr>
        <w:spacing w:line="360" w:lineRule="auto"/>
      </w:pPr>
      <w:r w:rsidRPr="00356D34">
        <w:t>Image classification assigns a label, or class label, to an image that contains an object. For example, if an image contains a dog as the main object of the image, then the entire image is labelled with the class dog.</w:t>
      </w:r>
    </w:p>
    <w:p w14:paraId="0276E7F5" w14:textId="75283830" w:rsidR="00271802" w:rsidRDefault="00B63DB5" w:rsidP="00271802">
      <w:pPr>
        <w:pStyle w:val="ListParagraph"/>
        <w:numPr>
          <w:ilvl w:val="2"/>
          <w:numId w:val="5"/>
        </w:numPr>
        <w:spacing w:line="360" w:lineRule="auto"/>
      </w:pPr>
      <w:r w:rsidRPr="00356D34">
        <w:t>This approach is</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7598CE2B" w:rsidR="00B63DB5" w:rsidRPr="00B63DB5" w:rsidRDefault="00B63DB5" w:rsidP="00B63DB5">
      <w:pPr>
        <w:pStyle w:val="ListParagraph"/>
        <w:numPr>
          <w:ilvl w:val="2"/>
          <w:numId w:val="5"/>
        </w:numPr>
        <w:spacing w:line="360" w:lineRule="auto"/>
        <w:rPr>
          <w:i/>
          <w:iCs/>
        </w:rPr>
      </w:pPr>
      <w:r>
        <w:t xml:space="preserve">This approach </w:t>
      </w:r>
      <w:r w:rsidRPr="00A03125">
        <w:t>does not mention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4939365B" w:rsidR="0036123B" w:rsidRDefault="0036123B" w:rsidP="00B10251">
      <w:pPr>
        <w:pStyle w:val="Caption"/>
      </w:pPr>
      <w:bookmarkStart w:id="130" w:name="_Ref34462956"/>
      <w:bookmarkStart w:id="131" w:name="_Toc35521141"/>
      <w:r>
        <w:t xml:space="preserve">Figure </w:t>
      </w:r>
      <w:fldSimple w:instr=" SEQ Figure \* ARABIC ">
        <w:r w:rsidR="005D5259">
          <w:rPr>
            <w:noProof/>
          </w:rPr>
          <w:t>2</w:t>
        </w:r>
      </w:fldSimple>
      <w:r>
        <w:t xml:space="preserve">: </w:t>
      </w:r>
      <w:r w:rsidRPr="009C5DBE">
        <w:t>Example of instance segmentation (23)</w:t>
      </w:r>
      <w:bookmarkEnd w:id="130"/>
      <w:bookmarkEnd w:id="131"/>
    </w:p>
    <w:p w14:paraId="519866BF" w14:textId="77777777" w:rsidR="006A3837" w:rsidRPr="006A3837" w:rsidRDefault="006A3837" w:rsidP="006A3837">
      <w:pPr>
        <w:rPr>
          <w:highlight w:val="lightGray"/>
        </w:rPr>
      </w:pPr>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511282F9"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44673E2A"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Pr="00C06DB4">
        <w:t xml:space="preserve"> the classification and locali</w:t>
      </w:r>
      <w:r>
        <w:t>s</w:t>
      </w:r>
      <w:r w:rsidRPr="00C06DB4">
        <w:t>ation of many objects detected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778203EF" w:rsidR="008D4F36" w:rsidRDefault="00F92FAE" w:rsidP="002B0EAF">
      <w:pPr>
        <w:pStyle w:val="Caption"/>
      </w:pPr>
      <w:bookmarkStart w:id="132" w:name="_Ref34462992"/>
      <w:bookmarkStart w:id="133" w:name="_Toc35521142"/>
      <w:r>
        <w:t xml:space="preserve">Figure </w:t>
      </w:r>
      <w:fldSimple w:instr=" SEQ Figure \* ARABIC ">
        <w:r w:rsidR="005D5259">
          <w:rPr>
            <w:noProof/>
          </w:rPr>
          <w:t>3</w:t>
        </w:r>
      </w:fldSimple>
      <w:r>
        <w:t xml:space="preserve">: </w:t>
      </w:r>
      <w:r w:rsidRPr="00F179A1">
        <w:t>Example of object detection (3</w:t>
      </w:r>
      <w:r w:rsidR="00B47ECE">
        <w:t>4</w:t>
      </w:r>
      <w:r w:rsidRPr="00F179A1">
        <w:t>)</w:t>
      </w:r>
      <w:bookmarkEnd w:id="132"/>
      <w:bookmarkEnd w:id="133"/>
    </w:p>
    <w:p w14:paraId="41DC0748" w14:textId="77777777" w:rsidR="002B0EAF" w:rsidRPr="002B0EAF" w:rsidRDefault="002B0EAF" w:rsidP="002B0EAF"/>
    <w:p w14:paraId="777540B9" w14:textId="72B6A044" w:rsidR="005C3970" w:rsidRDefault="00B10251" w:rsidP="005C3970">
      <w:pPr>
        <w:spacing w:line="360" w:lineRule="auto"/>
      </w:pPr>
      <w:r>
        <w:t>The following table offers a summary of the above mention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236FFBAF" w:rsidR="005C3970" w:rsidRDefault="008D4F36" w:rsidP="00B10251">
            <w:pPr>
              <w:spacing w:line="360" w:lineRule="auto"/>
            </w:pPr>
            <w:r>
              <w:t>1. Techniques can only detect single dominant object in imag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618CB4E1" w:rsidR="005C3970" w:rsidRDefault="008D4F36" w:rsidP="00B10251">
            <w:pPr>
              <w:spacing w:line="360" w:lineRule="auto"/>
            </w:pPr>
            <w:r>
              <w:t>1. Detects objects that appear in an image</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777777" w:rsidR="005C3970" w:rsidRDefault="008D4F36" w:rsidP="00B10251">
            <w:pPr>
              <w:spacing w:line="360" w:lineRule="auto"/>
            </w:pPr>
            <w:r>
              <w:t>1. Can locate objects in both image and video.</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77777777" w:rsidR="00F92FAE" w:rsidRDefault="005C3970" w:rsidP="00F92FAE">
      <w:pPr>
        <w:pStyle w:val="Caption"/>
        <w:rPr>
          <w:i w:val="0"/>
          <w:iCs w:val="0"/>
          <w:color w:val="auto"/>
          <w:sz w:val="22"/>
          <w:szCs w:val="22"/>
        </w:rPr>
      </w:pPr>
      <w:bookmarkStart w:id="134" w:name="_Toc33974971"/>
      <w:r>
        <w:t xml:space="preserve">Table </w:t>
      </w:r>
      <w:fldSimple w:instr=" SEQ Table \* ARABIC ">
        <w:r>
          <w:rPr>
            <w:noProof/>
          </w:rPr>
          <w:t>1</w:t>
        </w:r>
      </w:fldSimple>
      <w:r>
        <w:t>: Summary of CV Techniques</w:t>
      </w:r>
      <w:bookmarkEnd w:id="134"/>
    </w:p>
    <w:p w14:paraId="686CA776" w14:textId="3ED58447" w:rsidR="00B63DB5" w:rsidRDefault="00B63DB5" w:rsidP="00F92FAE">
      <w:pPr>
        <w:pStyle w:val="Caption"/>
        <w:rPr>
          <w:highlight w:val="lightGray"/>
        </w:rPr>
      </w:pPr>
      <w:r w:rsidRPr="00A03125">
        <w:t xml:space="preserve"> </w:t>
      </w:r>
    </w:p>
    <w:p w14:paraId="53675D30" w14:textId="58E48890"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 xml:space="preserve">classification and </w:t>
      </w:r>
      <w:r w:rsidR="00B357F9" w:rsidRPr="00A03125">
        <w:t xml:space="preserve">locations </w:t>
      </w:r>
      <w:r w:rsidR="00B357F9">
        <w:t xml:space="preserve">are beneficial because they </w:t>
      </w:r>
      <w:r w:rsidR="00B357F9" w:rsidRPr="00A03125">
        <w:t>can then be used, in this project, to calculate instructions to provide to the user.</w:t>
      </w:r>
      <w:r w:rsidR="00B357F9">
        <w:t xml:space="preserve"> </w:t>
      </w:r>
      <w:r w:rsidR="00EF7F84" w:rsidRPr="00A03125">
        <w:t xml:space="preserve">As a result of features, this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7B7D8EB0"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637A0D5B" w:rsidR="00590C81" w:rsidRPr="00F92FAE" w:rsidRDefault="00590C81" w:rsidP="00590C81">
      <w:pPr>
        <w:spacing w:line="360" w:lineRule="auto"/>
      </w:pPr>
      <w:r w:rsidRPr="001F70AA">
        <w:t xml:space="preserve">A CNN is a neural network that can contain one or multiple convolutional layers that is used in object detection and image segmentation. A CNN takes an image in as input, processes it through the CNN layers and classifies the object within the image into specified categories.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5CDC3765" w:rsidR="00590C81" w:rsidRPr="00590C81" w:rsidRDefault="00F92FAE" w:rsidP="00F92FAE">
      <w:pPr>
        <w:pStyle w:val="Caption"/>
        <w:rPr>
          <w:highlight w:val="lightGray"/>
        </w:rPr>
      </w:pPr>
      <w:bookmarkStart w:id="135" w:name="_Ref34463027"/>
      <w:bookmarkStart w:id="136" w:name="_Toc35521143"/>
      <w:r>
        <w:t xml:space="preserve">Figure </w:t>
      </w:r>
      <w:fldSimple w:instr=" SEQ Figure \* ARABIC ">
        <w:r w:rsidR="005D5259">
          <w:rPr>
            <w:noProof/>
          </w:rPr>
          <w:t>4</w:t>
        </w:r>
      </w:fldSimple>
      <w:r>
        <w:t xml:space="preserve">: </w:t>
      </w:r>
      <w:r w:rsidRPr="00066351">
        <w:t>Convolutional Neural Network (CNN) layers (24)</w:t>
      </w:r>
      <w:bookmarkEnd w:id="135"/>
      <w:bookmarkEnd w:id="136"/>
    </w:p>
    <w:p w14:paraId="458F7592" w14:textId="77777777" w:rsidR="00590C81" w:rsidRPr="00590C81" w:rsidRDefault="00590C81" w:rsidP="00590C81">
      <w:pPr>
        <w:spacing w:line="360" w:lineRule="auto"/>
        <w:rPr>
          <w:highlight w:val="lightGray"/>
        </w:rPr>
      </w:pPr>
    </w:p>
    <w:p w14:paraId="2B9E2AF2" w14:textId="33A380CC"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851CDA6"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xml:space="preserve">.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t image is too large, but retain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5D22BB7C" w:rsidR="00751BD2" w:rsidRDefault="00590C81" w:rsidP="00590C81">
      <w:pPr>
        <w:spacing w:line="360" w:lineRule="auto"/>
      </w:pPr>
      <w:r w:rsidRPr="001F70AA">
        <w:t>The last layer in a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found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341B8AE2"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CNN algorithm. These other versions are Fast R-CNN and Faster R-CNN.</w:t>
      </w:r>
    </w:p>
    <w:p w14:paraId="07B94667" w14:textId="77777777" w:rsidR="00590C81" w:rsidRPr="00590C81" w:rsidRDefault="00590C81" w:rsidP="00590C81">
      <w:pPr>
        <w:spacing w:line="360" w:lineRule="auto"/>
        <w:rPr>
          <w:highlight w:val="lightGray"/>
        </w:rPr>
      </w:pPr>
    </w:p>
    <w:p w14:paraId="69CE8DBF" w14:textId="6941431F" w:rsidR="00590C81" w:rsidRPr="0023497F" w:rsidRDefault="00590C81" w:rsidP="00590C81">
      <w:pPr>
        <w:spacing w:line="360" w:lineRule="auto"/>
      </w:pPr>
      <w:r w:rsidRPr="0023497F">
        <w:t>Fast R-CNN was the first of the two versions to be built and is built from R-CNN. With Fast R-CNN instead of extracting regions from an image, the image is passed to CNN to generate a region of interest</w:t>
      </w:r>
      <w:r w:rsidR="0023497F" w:rsidRPr="0023497F">
        <w:t xml:space="preserve"> (</w:t>
      </w:r>
      <w:r w:rsidR="00962A65">
        <w:t>3</w:t>
      </w:r>
      <w:r w:rsidR="00B47ECE">
        <w:t>8</w:t>
      </w:r>
      <w:r w:rsidR="0023497F" w:rsidRPr="0023497F">
        <w:t>)</w:t>
      </w:r>
      <w:r w:rsidRPr="0023497F">
        <w:t>. All steps in Fast R-CNN are simultaneous making Fast R-CNN faster than R-CNN. However, Fast R-CNN is still not fast enough on a large dataset. Because of this Faster R-CNN was developed.</w:t>
      </w:r>
    </w:p>
    <w:p w14:paraId="3420B84C" w14:textId="77777777" w:rsidR="00590C81" w:rsidRPr="00590C81" w:rsidRDefault="00590C81" w:rsidP="00590C81">
      <w:pPr>
        <w:spacing w:line="360" w:lineRule="auto"/>
        <w:rPr>
          <w:highlight w:val="lightGray"/>
        </w:rPr>
      </w:pPr>
    </w:p>
    <w:p w14:paraId="66A2CF8E" w14:textId="3BF97B08" w:rsidR="00590C81" w:rsidRDefault="00590C81" w:rsidP="00590C81">
      <w:pPr>
        <w:spacing w:line="360" w:lineRule="auto"/>
      </w:pPr>
      <w:r w:rsidRPr="0023497F">
        <w:t xml:space="preserve">Faster R-CNN builds on top of Fast R-CNN to improve classification speed. </w:t>
      </w:r>
      <w:r w:rsidRPr="00515017">
        <w:t>Faster R-CNN fixes the issue with selective search of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The RPN is used to decide where to look in an image for objects. Faster R-CNN extracts feature maps from the inputted image using 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4C3A85E4"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w:t>
      </w:r>
      <w:r w:rsidR="00E367EB">
        <w:t xml:space="preserve"> following</w:t>
      </w:r>
      <w:r w:rsidRPr="00515017">
        <w:t xml:space="preserve"> table:</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77777777" w:rsidR="00590C81" w:rsidRPr="0023497F" w:rsidRDefault="00590C81" w:rsidP="004154AA">
            <w:pPr>
              <w:spacing w:line="276" w:lineRule="auto"/>
            </w:pPr>
            <w:r w:rsidRPr="0023497F">
              <w:t>N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77777777" w:rsidR="00590C81" w:rsidRPr="0023497F" w:rsidRDefault="00590C81" w:rsidP="004154AA">
            <w:pPr>
              <w:spacing w:line="276" w:lineRule="auto"/>
            </w:pPr>
            <w:r w:rsidRPr="0023497F">
              <w:t>Image passes through CNN once. Feature maps extracted from image.  Selective search used on maps. Combines 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7777777" w:rsidR="00590C81" w:rsidRPr="0023497F" w:rsidRDefault="00590C81" w:rsidP="004154AA">
            <w:pPr>
              <w:spacing w:line="276" w:lineRule="auto"/>
            </w:pPr>
            <w:r w:rsidRPr="0023497F">
              <w:t>Selective search replaced with RPN. RPN makes algorithm faster</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463D168A" w:rsidR="00590C81" w:rsidRPr="0023497F" w:rsidRDefault="00590C81" w:rsidP="00590C81">
      <w:pPr>
        <w:pStyle w:val="Caption"/>
      </w:pPr>
      <w:bookmarkStart w:id="137" w:name="_Toc25511406"/>
      <w:bookmarkStart w:id="138" w:name="_Toc33974972"/>
      <w:r w:rsidRPr="0023497F">
        <w:t xml:space="preserve">Table </w:t>
      </w:r>
      <w:fldSimple w:instr=" SEQ Table \* ARABIC ">
        <w:r w:rsidR="005C3970">
          <w:rPr>
            <w:noProof/>
          </w:rPr>
          <w:t>2</w:t>
        </w:r>
      </w:fldSimple>
      <w:r w:rsidRPr="0023497F">
        <w:t xml:space="preserve">: Table describing </w:t>
      </w:r>
      <w:r w:rsidRPr="00781D53">
        <w:t>each R-CNN algorithm</w:t>
      </w:r>
      <w:bookmarkEnd w:id="137"/>
      <w:bookmarkEnd w:id="138"/>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77777777" w:rsidR="00590C81" w:rsidRPr="00515017" w:rsidRDefault="00590C81" w:rsidP="00590C81">
      <w:pPr>
        <w:spacing w:line="360" w:lineRule="auto"/>
      </w:pPr>
      <w:r w:rsidRPr="00515017">
        <w:t>Mask R-CNN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21024506" w:rsidR="00590C81" w:rsidRDefault="00590C81" w:rsidP="00590C81">
      <w:pPr>
        <w:spacing w:line="360" w:lineRule="auto"/>
      </w:pPr>
      <w:r w:rsidRPr="00515017">
        <w:t>Mask R-CNN consists of two stages, gather all the proposed regions where an object might be placed and get the class label, bounding box and mask of the objects found. Both stages are connected to a standard CNN backbone, usually ResNet50 or ResNet101 (2</w:t>
      </w:r>
      <w:r w:rsidR="00962A65">
        <w:t>6</w:t>
      </w:r>
      <w:r w:rsidRPr="00515017">
        <w:t xml:space="preserve">). This backbone allows for feature extraction that detects both low-level features, like edges and corners of objects, and high-level </w:t>
      </w:r>
      <w:r w:rsidRPr="00515017">
        <w:lastRenderedPageBreak/>
        <w:t>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5E962CE6" w:rsidR="00515017" w:rsidRPr="00515017" w:rsidRDefault="00515017" w:rsidP="00590C81">
      <w:pPr>
        <w:spacing w:line="360" w:lineRule="auto"/>
      </w:pPr>
      <w:r>
        <w:t>Although this model is very extensive in its detection of objects, it requires too much computational power. As a result of this, the Mask R-CNN model, or any R-CNN model, cannot 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6583846B"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 xml:space="preserve">smaller. This layer, also referred to as the bottleneck layer where the Bottleneck Residual Block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52A96CDE" w:rsidR="00966B30" w:rsidRDefault="00F92FAE" w:rsidP="00F92FAE">
      <w:pPr>
        <w:pStyle w:val="Caption"/>
      </w:pPr>
      <w:bookmarkStart w:id="139" w:name="_Ref34463065"/>
      <w:bookmarkStart w:id="140" w:name="_Ref34463109"/>
      <w:bookmarkStart w:id="141" w:name="_Ref34463179"/>
      <w:bookmarkStart w:id="142" w:name="_Toc35521144"/>
      <w:r>
        <w:t xml:space="preserve">Figure </w:t>
      </w:r>
      <w:fldSimple w:instr=" SEQ Figure \* ARABIC ">
        <w:r w:rsidR="005D5259">
          <w:rPr>
            <w:noProof/>
          </w:rPr>
          <w:t>5</w:t>
        </w:r>
      </w:fldSimple>
      <w:r>
        <w:t xml:space="preserve">: </w:t>
      </w:r>
      <w:r w:rsidRPr="003A2D83">
        <w:t>Diagram showing MobileNetv2 layers (</w:t>
      </w:r>
      <w:r w:rsidR="00B47ECE">
        <w:t>39</w:t>
      </w:r>
      <w:r w:rsidRPr="003A2D83">
        <w:t>)</w:t>
      </w:r>
      <w:bookmarkEnd w:id="139"/>
      <w:bookmarkEnd w:id="140"/>
      <w:bookmarkEnd w:id="141"/>
      <w:bookmarkEnd w:id="142"/>
    </w:p>
    <w:p w14:paraId="685D81CF" w14:textId="77777777" w:rsidR="00AE7820" w:rsidRPr="00AE7820" w:rsidRDefault="00AE7820" w:rsidP="00AE7820">
      <w:pPr>
        <w:rPr>
          <w:highlight w:val="yellow"/>
        </w:rPr>
      </w:pPr>
    </w:p>
    <w:p w14:paraId="240777BD" w14:textId="711C80C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used </w:t>
      </w:r>
      <w:r w:rsidR="00AE7820" w:rsidRPr="00511DCD">
        <w:t>for the development of</w:t>
      </w:r>
      <w:r w:rsidRPr="00511DCD">
        <w:t xml:space="preserve"> this project to accurately </w:t>
      </w:r>
      <w:r w:rsidR="0060516C">
        <w:t>detect</w:t>
      </w:r>
      <w:r w:rsidRPr="00511DCD">
        <w:t xml:space="preserve"> objects from the camera input from 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143" w:name="_Toc21975768"/>
      <w:bookmarkStart w:id="144" w:name="_Toc35609561"/>
      <w:r>
        <w:t xml:space="preserve">2.3. </w:t>
      </w:r>
      <w:bookmarkEnd w:id="143"/>
      <w:r w:rsidR="002636E3">
        <w:t>Research Topic 2</w:t>
      </w:r>
      <w:bookmarkEnd w:id="144"/>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4A110AF4" w:rsidR="00590C81" w:rsidRDefault="00F92FAE" w:rsidP="00F92FAE">
      <w:pPr>
        <w:pStyle w:val="Caption"/>
      </w:pPr>
      <w:bookmarkStart w:id="145" w:name="_Toc35521145"/>
      <w:r>
        <w:t xml:space="preserve">Figure </w:t>
      </w:r>
      <w:fldSimple w:instr=" SEQ Figure \* ARABIC ">
        <w:r w:rsidR="005D5259">
          <w:rPr>
            <w:noProof/>
          </w:rPr>
          <w:t>6</w:t>
        </w:r>
      </w:fldSimple>
      <w:r w:rsidRPr="00CC01A9">
        <w:t>: A Raspberry Pi 3 Model B</w:t>
      </w:r>
      <w:bookmarkEnd w:id="145"/>
    </w:p>
    <w:p w14:paraId="00EADEB4" w14:textId="77777777" w:rsidR="006A3837" w:rsidRPr="006A3837" w:rsidRDefault="006A3837" w:rsidP="006A3837">
      <w:pPr>
        <w:rPr>
          <w:highlight w:val="lightGray"/>
        </w:rPr>
      </w:pPr>
    </w:p>
    <w:p w14:paraId="3DD187A9" w14:textId="4AA45438"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The ARM processor is a benefit to the Raspberry Pi because it is cheaper than other processors, it consumes less power and therefore makes for a better battery life.</w:t>
      </w:r>
    </w:p>
    <w:p w14:paraId="2A4E40DA" w14:textId="43A31B2C"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a Debian based operating system for the</w:t>
      </w:r>
      <w:r w:rsidR="00C31C14">
        <w:t xml:space="preserve"> Raspberry</w:t>
      </w:r>
      <w:r w:rsidRPr="00E81FBF">
        <w:t xml:space="preserv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p>
    <w:p w14:paraId="171AB899" w14:textId="77777777" w:rsidR="00590C81" w:rsidRPr="00590C81" w:rsidRDefault="00590C81" w:rsidP="00590C81">
      <w:pPr>
        <w:spacing w:line="360" w:lineRule="auto"/>
        <w:rPr>
          <w:highlight w:val="lightGray"/>
        </w:rPr>
      </w:pPr>
      <w:r w:rsidRPr="00E81FBF">
        <w:t xml:space="preserve">Also,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51831548" w:rsidR="00590C81" w:rsidRDefault="00F92FAE" w:rsidP="00F92FAE">
      <w:pPr>
        <w:pStyle w:val="Caption"/>
      </w:pPr>
      <w:bookmarkStart w:id="146" w:name="_Toc35521146"/>
      <w:r>
        <w:t xml:space="preserve">Figure </w:t>
      </w:r>
      <w:fldSimple w:instr=" SEQ Figure \* ARABIC ">
        <w:r w:rsidR="005D5259">
          <w:rPr>
            <w:noProof/>
          </w:rPr>
          <w:t>7</w:t>
        </w:r>
      </w:fldSimple>
      <w:r w:rsidRPr="00FD786A">
        <w:t>: The Camera Module V2</w:t>
      </w:r>
      <w:bookmarkEnd w:id="146"/>
    </w:p>
    <w:p w14:paraId="4E21189B" w14:textId="77777777" w:rsidR="006A3837" w:rsidRPr="006A3837" w:rsidRDefault="006A3837" w:rsidP="006A3837">
      <w:pPr>
        <w:rPr>
          <w:highlight w:val="lightGray"/>
        </w:rPr>
      </w:pPr>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3FC15186" w:rsidR="00814666" w:rsidRDefault="00267BD1" w:rsidP="00D904F9">
      <w:pPr>
        <w:pStyle w:val="Caption"/>
      </w:pPr>
      <w:bookmarkStart w:id="147" w:name="_Ref34463220"/>
      <w:bookmarkStart w:id="148" w:name="_Toc35521147"/>
      <w:r>
        <w:t xml:space="preserve">Figure </w:t>
      </w:r>
      <w:fldSimple w:instr=" SEQ Figure \* ARABIC ">
        <w:r w:rsidR="005D5259">
          <w:rPr>
            <w:noProof/>
          </w:rPr>
          <w:t>8</w:t>
        </w:r>
      </w:fldSimple>
      <w:r>
        <w:t>: HC-SR04 Sensor</w:t>
      </w:r>
      <w:bookmarkEnd w:id="147"/>
      <w:bookmarkEnd w:id="148"/>
    </w:p>
    <w:p w14:paraId="1E67C990" w14:textId="77777777" w:rsidR="006A3837" w:rsidRPr="006A3837" w:rsidRDefault="006A3837" w:rsidP="006A3837"/>
    <w:p w14:paraId="34584B7C" w14:textId="1D456637"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 between 2 cm and 400 cm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used to power the sensor, Trig, used to trigger pulse input, Echo, used to echo pulse output and GND, used to ground the sensor (4</w:t>
      </w:r>
      <w:r w:rsidR="00B47ECE">
        <w:t>0</w:t>
      </w:r>
      <w:r w:rsidR="00F172B2" w:rsidRPr="004563B3">
        <w:t>).</w:t>
      </w:r>
      <w:r w:rsidR="00352AB9" w:rsidRPr="004563B3">
        <w:t xml:space="preserve"> The HC-SR04 sensor uses sonar to determine the distance from objects (4</w:t>
      </w:r>
      <w:r w:rsidR="00B47ECE">
        <w:t>1</w:t>
      </w:r>
      <w:r w:rsidR="00352AB9" w:rsidRPr="004563B3">
        <w:t>). The sensor uses a set of steps to determine the distance from an object (4</w:t>
      </w:r>
      <w:r w:rsidR="00B47ECE">
        <w:t>1</w:t>
      </w:r>
      <w:r w:rsidR="00352AB9" w:rsidRPr="004563B3">
        <w:t xml:space="preserve">). Firstly, the transmitter sends a high frequency sound as a signal using the Trig pin. When the signal locates an </w:t>
      </w:r>
      <w:r w:rsidR="00352AB9" w:rsidRPr="004563B3">
        <w:lastRenderedPageBreak/>
        <w:t>object, it is reflected and sent back towards the sensor. The</w:t>
      </w:r>
      <w:r w:rsidR="004563B3" w:rsidRPr="004563B3">
        <w:t xml:space="preserve"> receiver</w:t>
      </w:r>
      <w:r w:rsidR="00352AB9" w:rsidRPr="004563B3">
        <w:t xml:space="preserve"> </w:t>
      </w:r>
      <w:r w:rsidR="0073269B" w:rsidRPr="004563B3">
        <w:t>receives the reflected signal using the Echo pin. Th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2F1CFCE5" w:rsidR="00590C81" w:rsidRPr="00E81FBF" w:rsidRDefault="00590C81" w:rsidP="00590C81">
      <w:pPr>
        <w:spacing w:line="360" w:lineRule="auto"/>
      </w:pPr>
      <w:r w:rsidRPr="00E81FBF">
        <w:t>In conclusion, the Raspberry Pi 3 Model B with the V2 Camera Module</w:t>
      </w:r>
      <w:r w:rsidR="00352AB9">
        <w:t>, HC-SR04 ultrasonic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457CE416"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47F67E96"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404581">
        <w:t xml:space="preserve"> 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42369F47" w:rsidR="00590C81" w:rsidRDefault="00590C81" w:rsidP="00590C81">
      <w:pPr>
        <w:spacing w:line="360" w:lineRule="auto"/>
      </w:pPr>
      <w:r w:rsidRPr="00F1749F">
        <w:lastRenderedPageBreak/>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the included computer vision architectures to create computer vision applications quickly and easily. OpenCV can be used with many languages, like Ruby and MATLAB, but is predominantly used with Python. OpenCV can be used to detect and identify faces and objects in videos and photos.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w:t>
      </w:r>
      <w:proofErr w:type="spellStart"/>
      <w:r w:rsidRPr="00E81FBF">
        <w:t>Keras</w:t>
      </w:r>
      <w:proofErr w:type="spellEnd"/>
      <w:r w:rsidRPr="00E81FBF">
        <w:t xml:space="preserve">.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77777777" w:rsidR="00590C81" w:rsidRPr="008B2AB3" w:rsidRDefault="00590C81" w:rsidP="00590C81">
      <w:pPr>
        <w:spacing w:line="360" w:lineRule="auto"/>
      </w:pPr>
      <w:proofErr w:type="spellStart"/>
      <w:r w:rsidRPr="008B2AB3">
        <w:t>Keras</w:t>
      </w:r>
      <w:proofErr w:type="spellEnd"/>
      <w:r w:rsidRPr="008B2AB3">
        <w:t xml:space="preserve">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xml:space="preserve">. </w:t>
      </w:r>
      <w:proofErr w:type="spellStart"/>
      <w:r w:rsidRPr="008B2AB3">
        <w:t>Keras</w:t>
      </w:r>
      <w:proofErr w:type="spellEnd"/>
      <w:r w:rsidRPr="008B2AB3">
        <w:t xml:space="preserve"> is a popular middleware for developing and evaluating deep neural networks. </w:t>
      </w:r>
      <w:proofErr w:type="spellStart"/>
      <w:r w:rsidRPr="008B2AB3">
        <w:t>Keras</w:t>
      </w:r>
      <w:proofErr w:type="spellEnd"/>
      <w:r w:rsidRPr="008B2AB3">
        <w:t xml:space="preserve"> is the recommended neural network library for beginners because it has a smooth learning curve and is easy to include in python. As well as that, </w:t>
      </w:r>
      <w:proofErr w:type="spellStart"/>
      <w:r w:rsidRPr="008B2AB3">
        <w:t>Keras</w:t>
      </w:r>
      <w:proofErr w:type="spellEnd"/>
      <w:r w:rsidRPr="008B2AB3">
        <w:t xml:space="preserve"> can run on top of TensorFlow.</w:t>
      </w:r>
    </w:p>
    <w:p w14:paraId="05317C1A" w14:textId="77777777" w:rsidR="00590C81" w:rsidRPr="00590C81" w:rsidRDefault="00590C81" w:rsidP="00590C81">
      <w:pPr>
        <w:spacing w:line="360" w:lineRule="auto"/>
        <w:rPr>
          <w:highlight w:val="lightGray"/>
        </w:rPr>
      </w:pPr>
    </w:p>
    <w:p w14:paraId="5672B16F" w14:textId="7746BB0C" w:rsidR="00590C81"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ill be used. </w:t>
      </w:r>
      <w:r w:rsidR="00CD587E" w:rsidRPr="00CD587E">
        <w:t>TensorFlow was chosen as it is considered the more popular software library for implementing machine learning on the Raspberry Pi.</w:t>
      </w:r>
    </w:p>
    <w:p w14:paraId="6F82C081" w14:textId="06200C87" w:rsidR="00D02F5F" w:rsidRDefault="00D02F5F" w:rsidP="00590C81">
      <w:pPr>
        <w:spacing w:line="360" w:lineRule="auto"/>
      </w:pPr>
    </w:p>
    <w:p w14:paraId="45E95C8E" w14:textId="4138EFF9" w:rsidR="00D02F5F" w:rsidRDefault="00D02F5F" w:rsidP="00D02F5F">
      <w:pPr>
        <w:spacing w:line="360" w:lineRule="auto"/>
        <w:rPr>
          <w:color w:val="4F81BD"/>
        </w:rPr>
      </w:pPr>
      <w:r w:rsidRPr="000C5827">
        <w:rPr>
          <w:color w:val="4F81BD"/>
        </w:rPr>
        <w:t>eSpeak Application</w:t>
      </w:r>
    </w:p>
    <w:p w14:paraId="75B615A6" w14:textId="1760013E" w:rsidR="00B2220E" w:rsidRDefault="0090005E" w:rsidP="00B2220E">
      <w:pPr>
        <w:spacing w:line="360" w:lineRule="auto"/>
        <w:rPr>
          <w:highlight w:val="yellow"/>
        </w:rPr>
      </w:pPr>
      <w:r w:rsidRPr="0090005E">
        <w:t xml:space="preserve">eSpeak </w:t>
      </w:r>
      <w:r>
        <w:t xml:space="preserve">is an open source speech synthesizer that has the capability of converting text to speech </w:t>
      </w:r>
      <w:r w:rsidR="00CB0253">
        <w:t>for not only the English language but also many different languages (45).</w:t>
      </w:r>
      <w:r w:rsidR="00B447EF">
        <w:t xml:space="preserve"> Some of the other languages supported are: German, Irish, Italian, Spanish, Russian and more</w:t>
      </w:r>
      <w:r w:rsidR="00B2220E">
        <w:t xml:space="preserve"> (45)</w:t>
      </w:r>
      <w:r w:rsidR="00B447EF">
        <w:t xml:space="preserve">. Essentially these are the languages that can be used to implement text to speech synthesis </w:t>
      </w:r>
      <w:r w:rsidR="00B2220E">
        <w:t xml:space="preserve">with eSpeak. The speech generated by eSpeak is clear and can be changed to use different voices, including both male and female voices. eSpeak is available to be used through the command line on Windows or Linux and can also be run and implemented into a program as a library (45). </w:t>
      </w:r>
    </w:p>
    <w:p w14:paraId="1E49ACD2" w14:textId="77995620" w:rsidR="00590C81" w:rsidRDefault="00590C81" w:rsidP="007A7F1C"/>
    <w:p w14:paraId="5B09975D" w14:textId="0ACEEE4E" w:rsidR="00590C81" w:rsidRDefault="00590C81" w:rsidP="00590C81">
      <w:pPr>
        <w:pStyle w:val="Heading2"/>
        <w:spacing w:line="360" w:lineRule="auto"/>
      </w:pPr>
      <w:bookmarkStart w:id="149" w:name="_Toc24901306"/>
      <w:bookmarkStart w:id="150" w:name="_Toc35609562"/>
      <w:r>
        <w:t xml:space="preserve">2.4. </w:t>
      </w:r>
      <w:r w:rsidRPr="00604B8B">
        <w:t>Alternative Existing Solutions to Your Problem</w:t>
      </w:r>
      <w:bookmarkEnd w:id="149"/>
      <w:bookmarkEnd w:id="150"/>
    </w:p>
    <w:p w14:paraId="1A00B87C" w14:textId="77777777" w:rsidR="00590C81" w:rsidRDefault="00590C81" w:rsidP="00590C81">
      <w:pPr>
        <w:pStyle w:val="Heading2"/>
        <w:spacing w:line="360" w:lineRule="auto"/>
      </w:pPr>
    </w:p>
    <w:p w14:paraId="28B21D87" w14:textId="665C7D11" w:rsidR="00590C81" w:rsidRPr="00CB3642" w:rsidRDefault="00590C81" w:rsidP="00590C81">
      <w:pPr>
        <w:spacing w:line="360" w:lineRule="auto"/>
      </w:pPr>
      <w:r w:rsidRPr="00CB3642">
        <w:t xml:space="preserve">There are </w:t>
      </w:r>
      <w:r w:rsidR="003C149C" w:rsidRPr="00CB3642">
        <w:t xml:space="preserve">many </w:t>
      </w:r>
      <w:r w:rsidRPr="00CB3642">
        <w:t xml:space="preserve">existing projects and products on the market to help visually impaired and blind people navigat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w:t>
      </w:r>
      <w:proofErr w:type="spellStart"/>
      <w:r w:rsidRPr="00CB3642">
        <w:t>MiniGuide</w:t>
      </w:r>
      <w:proofErr w:type="spellEnd"/>
      <w:r w:rsidRPr="00CB3642">
        <w:t xml:space="preserv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proofErr w:type="spellStart"/>
      <w:r w:rsidRPr="00CB3642">
        <w:rPr>
          <w:color w:val="4F81BD"/>
        </w:rPr>
        <w:t>MiniGuide</w:t>
      </w:r>
      <w:proofErr w:type="spellEnd"/>
    </w:p>
    <w:p w14:paraId="2B4004CE" w14:textId="77777777" w:rsidR="00590C81" w:rsidRPr="00CB3642" w:rsidRDefault="00590C81" w:rsidP="00590C81">
      <w:pPr>
        <w:spacing w:line="360" w:lineRule="auto"/>
      </w:pPr>
      <w:proofErr w:type="spellStart"/>
      <w:r w:rsidRPr="00CB3642">
        <w:t>MiniGuide</w:t>
      </w:r>
      <w:proofErr w:type="spellEnd"/>
      <w:r w:rsidRPr="00CB3642">
        <w:t xml:space="preserv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w:t>
      </w:r>
      <w:proofErr w:type="spellStart"/>
      <w:r w:rsidRPr="00CB3642">
        <w:t>MiniGuide</w:t>
      </w:r>
      <w:proofErr w:type="spellEnd"/>
      <w:r w:rsidRPr="00CB3642">
        <w:t xml:space="preserve"> uses ultrasonic sensors to detect objects and includes a single push button for controls. When the </w:t>
      </w:r>
      <w:proofErr w:type="spellStart"/>
      <w:r w:rsidRPr="00CB3642">
        <w:t>MiniGuide</w:t>
      </w:r>
      <w:proofErr w:type="spellEnd"/>
      <w:r w:rsidRPr="00CB3642">
        <w:t xml:space="preserve"> locates an object in the users path it vibrates to indicate an approaching object. The </w:t>
      </w:r>
      <w:r w:rsidRPr="00CB3642">
        <w:lastRenderedPageBreak/>
        <w:t xml:space="preserve">faster the vibration the closer the user is to the object. The </w:t>
      </w:r>
      <w:proofErr w:type="spellStart"/>
      <w:r w:rsidRPr="00CB3642">
        <w:t>MiniGuide</w:t>
      </w:r>
      <w:proofErr w:type="spellEnd"/>
      <w:r w:rsidRPr="00CB3642">
        <w:t>,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0FFBF0EC" w:rsidR="00590C81" w:rsidRDefault="00F92FAE" w:rsidP="00F92FAE">
      <w:pPr>
        <w:pStyle w:val="Caption"/>
      </w:pPr>
      <w:bookmarkStart w:id="151" w:name="_Toc35521148"/>
      <w:r>
        <w:t xml:space="preserve">Figure </w:t>
      </w:r>
      <w:fldSimple w:instr=" SEQ Figure \* ARABIC ">
        <w:r w:rsidR="005D5259">
          <w:rPr>
            <w:noProof/>
          </w:rPr>
          <w:t>9</w:t>
        </w:r>
      </w:fldSimple>
      <w:r w:rsidRPr="006A4107">
        <w:t xml:space="preserve">: </w:t>
      </w:r>
      <w:proofErr w:type="spellStart"/>
      <w:r w:rsidRPr="006A4107">
        <w:t>MiniGuide</w:t>
      </w:r>
      <w:bookmarkEnd w:id="151"/>
      <w:proofErr w:type="spellEnd"/>
    </w:p>
    <w:p w14:paraId="053B39D7" w14:textId="77777777" w:rsidR="006A3837" w:rsidRPr="006A3837" w:rsidRDefault="006A3837" w:rsidP="006A3837">
      <w:pPr>
        <w:rPr>
          <w:highlight w:val="lightGray"/>
        </w:rPr>
      </w:pPr>
    </w:p>
    <w:p w14:paraId="5651D317" w14:textId="52CAE2E4" w:rsidR="00590C81" w:rsidRPr="00CB3642" w:rsidRDefault="00590C81" w:rsidP="00590C81">
      <w:pPr>
        <w:spacing w:line="360" w:lineRule="auto"/>
      </w:pPr>
      <w:r w:rsidRPr="00CB3642">
        <w:t xml:space="preserve">Many users have found that the </w:t>
      </w:r>
      <w:proofErr w:type="spellStart"/>
      <w:r w:rsidRPr="00CB3642">
        <w:t>MiniGuide</w:t>
      </w:r>
      <w:proofErr w:type="spellEnd"/>
      <w:r w:rsidRPr="00CB3642">
        <w:t xml:space="preserve"> has helped them in multiple ways. Some of these include detecting overhanging objects, locating counter staff, locating the end of a queue, locating doorways and gaps and navigating around obstacles. The </w:t>
      </w:r>
      <w:proofErr w:type="spellStart"/>
      <w:r w:rsidRPr="00CB3642">
        <w:t>MiniGuide</w:t>
      </w:r>
      <w:proofErr w:type="spellEnd"/>
      <w:r w:rsidRPr="00CB3642">
        <w:t xml:space="preserv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 xml:space="preserve">Products like the </w:t>
      </w:r>
      <w:proofErr w:type="spellStart"/>
      <w:r w:rsidRPr="00CB3642">
        <w:t>MiniGuide</w:t>
      </w:r>
      <w:proofErr w:type="spellEnd"/>
      <w:r w:rsidRPr="00CB3642">
        <w:t xml:space="preserve"> require in-depth user tests. An example of an in-depth test carried out on the </w:t>
      </w:r>
      <w:proofErr w:type="spellStart"/>
      <w:r w:rsidRPr="00CB3642">
        <w:t>MiniGuide</w:t>
      </w:r>
      <w:proofErr w:type="spellEnd"/>
      <w:r w:rsidRPr="00CB3642">
        <w:t xml:space="preserve"> came from the Department of Rehabilitation from Laval University in Quebec Canada (3</w:t>
      </w:r>
      <w:r w:rsidR="00B47ECE">
        <w:t>1</w:t>
      </w:r>
      <w:r w:rsidRPr="00CB3642">
        <w:t xml:space="preserve">). They tested the </w:t>
      </w:r>
      <w:proofErr w:type="spellStart"/>
      <w:r w:rsidRPr="00CB3642">
        <w:t>MiniGuide</w:t>
      </w:r>
      <w:proofErr w:type="spellEnd"/>
      <w:r w:rsidRPr="00CB3642">
        <w:t xml:space="preserv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w:t>
      </w:r>
      <w:proofErr w:type="spellStart"/>
      <w:r w:rsidRPr="00CB3642">
        <w:t>MiniGuide</w:t>
      </w:r>
      <w:proofErr w:type="spellEnd"/>
      <w:r w:rsidRPr="00CB3642">
        <w:t xml:space="preserv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71574EE3" w:rsidR="00590C81" w:rsidRDefault="00F92FAE" w:rsidP="00F92FAE">
      <w:pPr>
        <w:pStyle w:val="Caption"/>
      </w:pPr>
      <w:bookmarkStart w:id="152" w:name="_Toc35521149"/>
      <w:r>
        <w:t xml:space="preserve">Figure </w:t>
      </w:r>
      <w:fldSimple w:instr=" SEQ Figure \* ARABIC ">
        <w:r w:rsidR="005D5259">
          <w:rPr>
            <w:noProof/>
          </w:rPr>
          <w:t>10</w:t>
        </w:r>
      </w:fldSimple>
      <w:r w:rsidRPr="00936BC1">
        <w:t>: The Ray Electronic Mobility Guide</w:t>
      </w:r>
      <w:bookmarkEnd w:id="152"/>
    </w:p>
    <w:p w14:paraId="0127A317" w14:textId="77777777" w:rsidR="006A3837" w:rsidRPr="006A3837" w:rsidRDefault="006A3837" w:rsidP="006A3837"/>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w:t>
      </w:r>
      <w:proofErr w:type="spellStart"/>
      <w:r w:rsidRPr="00CE2247">
        <w:rPr>
          <w:rFonts w:asciiTheme="minorHAnsi" w:hAnsiTheme="minorHAnsi" w:cstheme="minorHAnsi"/>
          <w:sz w:val="22"/>
          <w:szCs w:val="22"/>
        </w:rPr>
        <w:t>Ezhilarasi</w:t>
      </w:r>
      <w:proofErr w:type="spellEnd"/>
      <w:r w:rsidRPr="00CE2247">
        <w:rPr>
          <w:rFonts w:asciiTheme="minorHAnsi" w:hAnsiTheme="minorHAnsi" w:cstheme="minorHAnsi"/>
          <w:sz w:val="22"/>
          <w:szCs w:val="22"/>
        </w:rPr>
        <w:t xml:space="preserve">,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75B92637" w:rsidR="00B966D9" w:rsidRPr="00CE2247" w:rsidRDefault="00590C81" w:rsidP="00B81F2C">
      <w:pPr>
        <w:pStyle w:val="BodyA"/>
        <w:spacing w:line="360" w:lineRule="auto"/>
        <w:rPr>
          <w:rFonts w:asciiTheme="minorHAnsi" w:hAnsiTheme="minorHAnsi" w:cstheme="minorHAnsi"/>
          <w:sz w:val="22"/>
          <w:szCs w:val="22"/>
        </w:rPr>
      </w:pPr>
      <w:proofErr w:type="spellStart"/>
      <w:r w:rsidRPr="00CE2247">
        <w:rPr>
          <w:rFonts w:asciiTheme="minorHAnsi" w:hAnsiTheme="minorHAnsi" w:cstheme="minorHAnsi"/>
          <w:sz w:val="22"/>
          <w:szCs w:val="22"/>
        </w:rPr>
        <w:t>Shankir</w:t>
      </w:r>
      <w:proofErr w:type="spellEnd"/>
      <w:r w:rsidRPr="00CE2247">
        <w:rPr>
          <w:rFonts w:asciiTheme="minorHAnsi" w:hAnsiTheme="minorHAnsi" w:cstheme="minorHAnsi"/>
          <w:sz w:val="22"/>
          <w:szCs w:val="22"/>
        </w:rPr>
        <w:t xml:space="preserve">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w:t>
      </w:r>
      <w:proofErr w:type="spellStart"/>
      <w:r w:rsidRPr="00CE2247">
        <w:rPr>
          <w:rFonts w:asciiTheme="minorHAnsi" w:hAnsiTheme="minorHAnsi" w:cstheme="minorHAnsi"/>
          <w:sz w:val="22"/>
          <w:szCs w:val="22"/>
        </w:rPr>
        <w:t>FingerReader</w:t>
      </w:r>
      <w:proofErr w:type="spellEnd"/>
      <w:r w:rsidRPr="00CE2247">
        <w:rPr>
          <w:rFonts w:asciiTheme="minorHAnsi" w:hAnsiTheme="minorHAnsi" w:cstheme="minorHAnsi"/>
          <w:sz w:val="22"/>
          <w:szCs w:val="22"/>
        </w:rPr>
        <w:t xml:space="preserve"> which is a wearable text reader that aids visually impaired or blind readers with their </w:t>
      </w:r>
      <w:r w:rsidRPr="00CE2247">
        <w:rPr>
          <w:rFonts w:asciiTheme="minorHAnsi" w:hAnsiTheme="minorHAnsi" w:cstheme="minorHAnsi"/>
          <w:sz w:val="22"/>
          <w:szCs w:val="22"/>
        </w:rPr>
        <w:lastRenderedPageBreak/>
        <w:t>reading. Essentially,  this project investigated various effective assistive devices for the blind and visually impaired. In the end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proofErr w:type="spellStart"/>
      <w:r w:rsidRPr="00CB3642">
        <w:rPr>
          <w:rFonts w:asciiTheme="minorHAnsi" w:hAnsiTheme="minorHAnsi" w:cstheme="minorHAnsi"/>
          <w:sz w:val="22"/>
          <w:szCs w:val="22"/>
        </w:rPr>
        <w:t>Anushree</w:t>
      </w:r>
      <w:proofErr w:type="spellEnd"/>
      <w:r w:rsidRPr="00CB3642">
        <w:rPr>
          <w:rFonts w:asciiTheme="minorHAnsi" w:hAnsiTheme="minorHAnsi" w:cstheme="minorHAnsi"/>
          <w:sz w:val="22"/>
          <w:szCs w:val="22"/>
        </w:rPr>
        <w:t xml:space="preserve"> </w:t>
      </w:r>
      <w:proofErr w:type="spellStart"/>
      <w:r w:rsidRPr="00CB3642">
        <w:rPr>
          <w:rFonts w:asciiTheme="minorHAnsi" w:hAnsiTheme="minorHAnsi" w:cstheme="minorHAnsi"/>
          <w:sz w:val="22"/>
          <w:szCs w:val="22"/>
        </w:rPr>
        <w:t>Harsur</w:t>
      </w:r>
      <w:proofErr w:type="spellEnd"/>
      <w:r w:rsidRPr="00CB3642">
        <w:rPr>
          <w:rFonts w:asciiTheme="minorHAnsi" w:hAnsiTheme="minorHAnsi" w:cstheme="minorHAnsi"/>
          <w:sz w:val="22"/>
          <w:szCs w:val="22"/>
        </w:rPr>
        <w:t xml:space="preserve">,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proofErr w:type="spellStart"/>
      <w:r w:rsidRPr="00CE2247">
        <w:rPr>
          <w:rFonts w:asciiTheme="minorHAnsi" w:hAnsiTheme="minorHAnsi" w:cstheme="minorHAnsi"/>
          <w:sz w:val="22"/>
          <w:szCs w:val="22"/>
        </w:rPr>
        <w:t>Ayush</w:t>
      </w:r>
      <w:proofErr w:type="spellEnd"/>
      <w:r w:rsidRPr="00CE2247">
        <w:rPr>
          <w:rFonts w:asciiTheme="minorHAnsi" w:hAnsiTheme="minorHAnsi" w:cstheme="minorHAnsi"/>
          <w:sz w:val="22"/>
          <w:szCs w:val="22"/>
        </w:rPr>
        <w:t xml:space="preserve"> </w:t>
      </w:r>
      <w:proofErr w:type="spellStart"/>
      <w:r w:rsidRPr="00CE2247">
        <w:rPr>
          <w:rFonts w:asciiTheme="minorHAnsi" w:hAnsiTheme="minorHAnsi" w:cstheme="minorHAnsi"/>
          <w:sz w:val="22"/>
          <w:szCs w:val="22"/>
        </w:rPr>
        <w:t>Wattal</w:t>
      </w:r>
      <w:proofErr w:type="spellEnd"/>
      <w:r w:rsidRPr="00CE2247">
        <w:rPr>
          <w:rFonts w:asciiTheme="minorHAnsi" w:hAnsiTheme="minorHAnsi" w:cstheme="minorHAnsi"/>
          <w:sz w:val="22"/>
          <w:szCs w:val="22"/>
        </w:rPr>
        <w:t xml:space="preserve">,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1B344D15"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w:t>
      </w:r>
      <w:proofErr w:type="spellStart"/>
      <w:r w:rsidRPr="00CE2247">
        <w:rPr>
          <w:rFonts w:asciiTheme="minorHAnsi" w:hAnsiTheme="minorHAnsi" w:cstheme="minorHAnsi"/>
          <w:sz w:val="22"/>
          <w:szCs w:val="22"/>
        </w:rPr>
        <w:t>V.S.S.Kaushalya</w:t>
      </w:r>
      <w:proofErr w:type="spellEnd"/>
      <w:r w:rsidRPr="00CE2247">
        <w:rPr>
          <w:rFonts w:asciiTheme="minorHAnsi" w:hAnsiTheme="minorHAnsi" w:cstheme="minorHAnsi"/>
          <w:sz w:val="22"/>
          <w:szCs w:val="22"/>
        </w:rPr>
        <w:t xml:space="preserve">,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 xml:space="preserve"> 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w:t>
      </w:r>
      <w:r w:rsidR="00EA6FF6" w:rsidRPr="00CE2247">
        <w:rPr>
          <w:rFonts w:asciiTheme="minorHAnsi" w:hAnsiTheme="minorHAnsi" w:cstheme="minorHAnsi"/>
          <w:sz w:val="22"/>
          <w:szCs w:val="22"/>
        </w:rPr>
        <w:lastRenderedPageBreak/>
        <w:t>to the hardware components being used by the device. The hardware being used for this system was 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proofErr w:type="spellStart"/>
            <w:r w:rsidRPr="00CB3642">
              <w:rPr>
                <w:rFonts w:asciiTheme="minorHAnsi" w:hAnsiTheme="minorHAnsi" w:cstheme="minorHAnsi"/>
                <w:b/>
                <w:bCs/>
                <w:sz w:val="22"/>
                <w:szCs w:val="22"/>
              </w:rPr>
              <w:t>Ezhilarasi</w:t>
            </w:r>
            <w:proofErr w:type="spellEnd"/>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proofErr w:type="spellStart"/>
            <w:r w:rsidRPr="00CB3642">
              <w:rPr>
                <w:rFonts w:asciiTheme="minorHAnsi" w:hAnsiTheme="minorHAnsi" w:cstheme="minorHAnsi"/>
                <w:b/>
                <w:bCs/>
                <w:sz w:val="22"/>
                <w:szCs w:val="22"/>
              </w:rPr>
              <w:t>Shankir</w:t>
            </w:r>
            <w:proofErr w:type="spellEnd"/>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proofErr w:type="spellStart"/>
            <w:r w:rsidRPr="00CB3642">
              <w:rPr>
                <w:rFonts w:asciiTheme="minorHAnsi" w:hAnsiTheme="minorHAnsi" w:cstheme="minorHAnsi"/>
                <w:b/>
                <w:bCs/>
                <w:sz w:val="22"/>
                <w:szCs w:val="22"/>
              </w:rPr>
              <w:t>Harsur</w:t>
            </w:r>
            <w:proofErr w:type="spellEnd"/>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proofErr w:type="spellStart"/>
            <w:r w:rsidRPr="00CB3642">
              <w:rPr>
                <w:rFonts w:asciiTheme="minorHAnsi" w:hAnsiTheme="minorHAnsi" w:cstheme="minorHAnsi"/>
                <w:b/>
                <w:bCs/>
                <w:sz w:val="22"/>
                <w:szCs w:val="22"/>
              </w:rPr>
              <w:t>Wattal</w:t>
            </w:r>
            <w:proofErr w:type="spellEnd"/>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proofErr w:type="spellStart"/>
            <w:r w:rsidRPr="00CB3642">
              <w:rPr>
                <w:rFonts w:asciiTheme="minorHAnsi" w:hAnsiTheme="minorHAnsi" w:cstheme="minorHAnsi"/>
                <w:b/>
                <w:bCs/>
                <w:sz w:val="22"/>
                <w:szCs w:val="22"/>
              </w:rPr>
              <w:t>Kaushalya</w:t>
            </w:r>
            <w:proofErr w:type="spellEnd"/>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1144CB8D" w:rsidR="00590C81" w:rsidRPr="00CB3642" w:rsidRDefault="00590C81" w:rsidP="00590C81">
      <w:pPr>
        <w:pStyle w:val="Caption"/>
      </w:pPr>
      <w:bookmarkStart w:id="153" w:name="_Toc25511405"/>
      <w:bookmarkStart w:id="154" w:name="_Toc33974973"/>
      <w:r w:rsidRPr="00CB3642">
        <w:t xml:space="preserve">Table </w:t>
      </w:r>
      <w:fldSimple w:instr=" SEQ Table \* ARABIC ">
        <w:r w:rsidR="005C3970">
          <w:rPr>
            <w:noProof/>
          </w:rPr>
          <w:t>3</w:t>
        </w:r>
      </w:fldSimple>
      <w:r w:rsidRPr="00CB3642">
        <w:t xml:space="preserve">: Table </w:t>
      </w:r>
      <w:r w:rsidRPr="00781D53">
        <w:t>showing features of each project</w:t>
      </w:r>
      <w:bookmarkEnd w:id="153"/>
      <w:bookmarkEnd w:id="154"/>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7A3BD4E6"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for navigation equipment for the visually impaired and blind. An example of the success and user satisfaction of this type of research can be seen with the tests carried out on the </w:t>
      </w:r>
      <w:proofErr w:type="spellStart"/>
      <w:r w:rsidRPr="00CB3642">
        <w:t>MiniGuide</w:t>
      </w:r>
      <w:proofErr w:type="spellEnd"/>
      <w:r w:rsidRPr="00CB3642">
        <w:t xml:space="preserve">. These tests showed that there was an overall satisfaction with the product from all four participants. The follow up interviews conducted for these tests provided important user experience information. Navigation Assistant aims to learn from the </w:t>
      </w:r>
      <w:r w:rsidRPr="00CB3642">
        <w:lastRenderedPageBreak/>
        <w:t>researched projects and products as to what features were successful and unsuccessful. Navigation Assistant will have 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155" w:name="_Toc21975770"/>
      <w:bookmarkStart w:id="156" w:name="_Toc35609563"/>
      <w:r>
        <w:t>2.</w:t>
      </w:r>
      <w:r w:rsidR="00590C81">
        <w:t>5</w:t>
      </w:r>
      <w:r>
        <w:t>. Existing Final Year Projects</w:t>
      </w:r>
      <w:bookmarkEnd w:id="155"/>
      <w:bookmarkEnd w:id="156"/>
    </w:p>
    <w:p w14:paraId="4DD6E1E4" w14:textId="47A4D73F" w:rsidR="006406D7" w:rsidRDefault="006406D7" w:rsidP="006406D7"/>
    <w:p w14:paraId="1DF7FBA6" w14:textId="0AAF62EE" w:rsidR="006406D7" w:rsidRPr="00FD7BD6" w:rsidRDefault="006406D7" w:rsidP="006406D7">
      <w:pPr>
        <w:spacing w:line="360" w:lineRule="auto"/>
      </w:pPr>
      <w:r w:rsidRPr="00FD7BD6">
        <w:t xml:space="preserve">A couple of previous Final Year Projects were looked at in the research phase of this project. There was an attempt to focus on projects with similarities to the problem being tackled in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With regards to the project 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6060AC4B" w14:textId="51A14EB8" w:rsidR="005C5A1B" w:rsidRPr="00865273" w:rsidRDefault="006406D7" w:rsidP="00865273">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3BC2B78C" w14:textId="77777777" w:rsidR="006406D7" w:rsidRPr="00FD7BD6" w:rsidRDefault="006406D7" w:rsidP="006406D7">
      <w:pPr>
        <w:spacing w:line="360" w:lineRule="auto"/>
        <w:rPr>
          <w:color w:val="4F81BD"/>
        </w:rPr>
      </w:pPr>
      <w:r w:rsidRPr="00FD7BD6">
        <w:rPr>
          <w:color w:val="4F81BD"/>
        </w:rPr>
        <w:lastRenderedPageBreak/>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2C8D1F50"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Using the Raspberry Pi, the occupancy of the room is calculated and updated and sent to the database occasionally. From there data is sent to a web applications front</w:t>
      </w:r>
      <w:r w:rsidR="00BB51DF">
        <w:rPr>
          <w:rFonts w:asciiTheme="minorHAnsi" w:hAnsiTheme="minorHAnsi" w:cstheme="minorHAnsi"/>
          <w:sz w:val="22"/>
          <w:szCs w:val="22"/>
        </w:rPr>
        <w:t>-</w:t>
      </w:r>
      <w:r w:rsidRPr="00FD7BD6">
        <w:rPr>
          <w:rFonts w:asciiTheme="minorHAnsi" w:hAnsiTheme="minorHAnsi" w:cstheme="minorHAnsi"/>
          <w:sz w:val="22"/>
          <w:szCs w:val="22"/>
        </w:rPr>
        <w: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124C39A0" w:rsidR="007A7F1C" w:rsidRDefault="006406D7" w:rsidP="00FD7BD6">
      <w:pPr>
        <w:spacing w:line="360" w:lineRule="auto"/>
        <w:rPr>
          <w:rFonts w:cstheme="minorHAnsi"/>
        </w:rPr>
      </w:pPr>
      <w:r w:rsidRPr="00FD7BD6">
        <w:rPr>
          <w:rFonts w:cstheme="minorHAnsi"/>
        </w:rPr>
        <w:t>With regards to the project being developed, this project uses the Raspberry Pi and camera module for monitoring but for a different reason, room occupancy. This project also like the project being developed 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157" w:name="_Toc21975771"/>
      <w:bookmarkStart w:id="158" w:name="_Toc35609564"/>
      <w:r w:rsidRPr="002178CA">
        <w:t>2.</w:t>
      </w:r>
      <w:r w:rsidR="00590C81" w:rsidRPr="002178CA">
        <w:t>6</w:t>
      </w:r>
      <w:r w:rsidRPr="002178CA">
        <w:t>. Conclusions</w:t>
      </w:r>
      <w:bookmarkEnd w:id="157"/>
      <w:bookmarkEnd w:id="158"/>
    </w:p>
    <w:p w14:paraId="7928C0FA" w14:textId="4A5E44A4" w:rsidR="007B63DE" w:rsidRDefault="007B63DE" w:rsidP="007B63DE"/>
    <w:p w14:paraId="1D7C1E0C" w14:textId="479E6C5F"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technologies 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159" w:name="_Toc35609565"/>
      <w:r>
        <w:lastRenderedPageBreak/>
        <w:t xml:space="preserve">3. </w:t>
      </w:r>
      <w:r w:rsidRPr="002178CA">
        <w:t>Design</w:t>
      </w:r>
      <w:bookmarkEnd w:id="159"/>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160" w:name="_Toc21975773"/>
      <w:bookmarkStart w:id="161" w:name="_Toc35609566"/>
      <w:r>
        <w:t>3.1 Introduction</w:t>
      </w:r>
      <w:bookmarkEnd w:id="160"/>
      <w:bookmarkEnd w:id="161"/>
    </w:p>
    <w:p w14:paraId="414C66FF" w14:textId="67AEF749" w:rsidR="007A7F1C" w:rsidRDefault="007A7F1C" w:rsidP="007A7F1C"/>
    <w:p w14:paraId="3E518B34" w14:textId="1AA553E6"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w:t>
      </w:r>
      <w:r w:rsidR="00BB51DF">
        <w:t>-</w:t>
      </w:r>
      <w:r>
        <w:t>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 xml:space="preserve">These design diagrams will aid the development and creation of a prototype system. A methodology for this </w:t>
      </w:r>
      <w:r w:rsidR="00BB556E" w:rsidRPr="00FE116A">
        <w:t>project will be discussed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62" w:name="_Toc21975774"/>
      <w:bookmarkStart w:id="163" w:name="_Hlk32829007"/>
      <w:bookmarkStart w:id="164" w:name="_Toc35609567"/>
      <w:r>
        <w:t xml:space="preserve">3.2. </w:t>
      </w:r>
      <w:bookmarkEnd w:id="162"/>
      <w:r w:rsidR="00906C91">
        <w:t>Methodology</w:t>
      </w:r>
      <w:bookmarkEnd w:id="163"/>
      <w:bookmarkEnd w:id="164"/>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35E79981" w:rsidR="00254A9E" w:rsidRDefault="00F92FAE" w:rsidP="00F92FAE">
      <w:pPr>
        <w:pStyle w:val="Caption"/>
      </w:pPr>
      <w:bookmarkStart w:id="165" w:name="_Ref34463252"/>
      <w:bookmarkStart w:id="166" w:name="_Toc35521150"/>
      <w:r>
        <w:t xml:space="preserve">Figure </w:t>
      </w:r>
      <w:fldSimple w:instr=" SEQ Figure \* ARABIC ">
        <w:r w:rsidR="005D5259">
          <w:rPr>
            <w:noProof/>
          </w:rPr>
          <w:t>11</w:t>
        </w:r>
      </w:fldSimple>
      <w:r w:rsidRPr="00232A2C">
        <w:t>: The Agile Methodology (28)</w:t>
      </w:r>
      <w:bookmarkEnd w:id="165"/>
      <w:bookmarkEnd w:id="166"/>
    </w:p>
    <w:p w14:paraId="028A181F" w14:textId="77777777" w:rsidR="00254A9E" w:rsidRPr="00254A9E" w:rsidRDefault="00254A9E" w:rsidP="00254A9E"/>
    <w:p w14:paraId="44C6FDF8" w14:textId="6E36C02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5DB81020" w:rsidR="00906C91" w:rsidRDefault="00F92FAE" w:rsidP="00F92FAE">
      <w:pPr>
        <w:pStyle w:val="Caption"/>
      </w:pPr>
      <w:bookmarkStart w:id="167" w:name="_Ref34462723"/>
      <w:bookmarkStart w:id="168" w:name="_Toc35521151"/>
      <w:r>
        <w:t xml:space="preserve">Figure </w:t>
      </w:r>
      <w:fldSimple w:instr=" SEQ Figure \* ARABIC ">
        <w:r w:rsidR="005D5259">
          <w:rPr>
            <w:noProof/>
          </w:rPr>
          <w:t>12</w:t>
        </w:r>
      </w:fldSimple>
      <w:r w:rsidRPr="007A6096">
        <w:t>: The Waterfall Methodology (29)</w:t>
      </w:r>
      <w:bookmarkEnd w:id="167"/>
      <w:bookmarkEnd w:id="168"/>
    </w:p>
    <w:p w14:paraId="1C745AC6" w14:textId="77777777" w:rsidR="006A3837" w:rsidRPr="006A3837" w:rsidRDefault="006A3837" w:rsidP="006A3837">
      <w:pPr>
        <w:rPr>
          <w:highlight w:val="lightGray"/>
        </w:rPr>
      </w:pPr>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 xml:space="preserve">Feature Driven Methodology follows 5 processes </w:t>
      </w:r>
      <w:r w:rsidRPr="00FF60C3">
        <w:lastRenderedPageBreak/>
        <w:t>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75860B6C" w:rsidR="00254A9E" w:rsidRDefault="00F92FAE" w:rsidP="00F92FAE">
      <w:pPr>
        <w:pStyle w:val="Caption"/>
      </w:pPr>
      <w:bookmarkStart w:id="169" w:name="_Ref34462796"/>
      <w:bookmarkStart w:id="170" w:name="_Toc35521152"/>
      <w:r>
        <w:t xml:space="preserve">Figure </w:t>
      </w:r>
      <w:fldSimple w:instr=" SEQ Figure \* ARABIC ">
        <w:r w:rsidR="005D5259">
          <w:rPr>
            <w:noProof/>
          </w:rPr>
          <w:t>13</w:t>
        </w:r>
      </w:fldSimple>
      <w:r w:rsidRPr="00977716">
        <w:t>: The Feature Driven Methodology (30)</w:t>
      </w:r>
      <w:bookmarkEnd w:id="169"/>
      <w:bookmarkEnd w:id="170"/>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11CBC91D" w:rsidR="00906C91" w:rsidRPr="00713E68" w:rsidRDefault="00906C91" w:rsidP="00906C91">
      <w:pPr>
        <w:spacing w:after="240" w:line="360" w:lineRule="auto"/>
      </w:pPr>
      <w:r w:rsidRPr="00713E68">
        <w:t xml:space="preserve">There are many advantages to using the FDD methodology. Some of these include continuous tracking of project </w:t>
      </w:r>
      <w:r w:rsidRPr="00D5632C">
        <w:t>progress and regularly updating and</w:t>
      </w:r>
      <w:r w:rsidRPr="00713E68">
        <w:t xml:space="preserve"> identifying errors. </w:t>
      </w:r>
      <w:r w:rsidR="00BA04E9">
        <w:t xml:space="preserve">One aspect of this continuous tracking of the projects progress included weekly meetings with my supervisor. </w:t>
      </w:r>
      <w:r w:rsidR="00D5632C">
        <w:t>This ensured that the project was moving along at a steady progress.</w:t>
      </w:r>
    </w:p>
    <w:p w14:paraId="544C7A36" w14:textId="77777777" w:rsidR="00906C91" w:rsidRPr="00CB2689" w:rsidRDefault="00906C91" w:rsidP="00906C91">
      <w:pPr>
        <w:spacing w:after="240" w:line="360" w:lineRule="auto"/>
        <w:rPr>
          <w:highlight w:val="lightGray"/>
        </w:rPr>
      </w:pPr>
    </w:p>
    <w:p w14:paraId="4BFBBDA5" w14:textId="018A719F" w:rsidR="003D562A"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63B10869" w14:textId="77777777" w:rsidR="00B02E16" w:rsidRDefault="00B02E16" w:rsidP="00906C91">
      <w:pPr>
        <w:spacing w:after="240" w:line="360" w:lineRule="auto"/>
      </w:pPr>
    </w:p>
    <w:p w14:paraId="22703BB5" w14:textId="0615256C" w:rsidR="00AE4B47" w:rsidRDefault="00AE4B47" w:rsidP="00AE4B47">
      <w:pPr>
        <w:pStyle w:val="Heading2"/>
        <w:spacing w:after="240" w:line="360" w:lineRule="auto"/>
        <w:rPr>
          <w:sz w:val="22"/>
          <w:szCs w:val="22"/>
        </w:rPr>
      </w:pPr>
      <w:bookmarkStart w:id="171" w:name="_Toc33510326"/>
      <w:bookmarkStart w:id="172" w:name="_Toc34725476"/>
      <w:bookmarkStart w:id="173" w:name="_Toc35099831"/>
      <w:bookmarkStart w:id="174" w:name="_Toc35170035"/>
      <w:bookmarkStart w:id="175" w:name="_Toc35521241"/>
      <w:bookmarkStart w:id="176" w:name="_Toc35609568"/>
      <w:r w:rsidRPr="00204E8B">
        <w:rPr>
          <w:sz w:val="22"/>
          <w:szCs w:val="22"/>
        </w:rPr>
        <w:t>3.</w:t>
      </w:r>
      <w:r>
        <w:rPr>
          <w:sz w:val="22"/>
          <w:szCs w:val="22"/>
        </w:rPr>
        <w:t>2</w:t>
      </w:r>
      <w:r w:rsidRPr="00204E8B">
        <w:rPr>
          <w:sz w:val="22"/>
          <w:szCs w:val="22"/>
        </w:rPr>
        <w:t xml:space="preserve">.1 </w:t>
      </w:r>
      <w:r>
        <w:rPr>
          <w:sz w:val="22"/>
          <w:szCs w:val="22"/>
        </w:rPr>
        <w:t>Chosen Methodology</w:t>
      </w:r>
      <w:bookmarkEnd w:id="171"/>
      <w:bookmarkEnd w:id="172"/>
      <w:bookmarkEnd w:id="173"/>
      <w:bookmarkEnd w:id="174"/>
      <w:bookmarkEnd w:id="175"/>
      <w:bookmarkEnd w:id="176"/>
    </w:p>
    <w:p w14:paraId="0E204512" w14:textId="49B8ED7C"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r w:rsidR="002057C9" w:rsidRPr="00BA04E9">
        <w:t xml:space="preserve">iterations of </w:t>
      </w:r>
      <w:r w:rsidR="008F3F09" w:rsidRPr="00BA04E9">
        <w:t>7</w:t>
      </w:r>
      <w:r w:rsidR="003109CE" w:rsidRPr="00BA04E9">
        <w:t xml:space="preserve"> - 10</w:t>
      </w:r>
      <w:r w:rsidR="002057C9" w:rsidRPr="00BA04E9">
        <w:t xml:space="preserve"> days</w:t>
      </w:r>
      <w:r w:rsidR="002057C9" w:rsidRPr="008F3F09">
        <w:t xml:space="preserve"> for development</w:t>
      </w:r>
      <w:r w:rsidR="002057C9">
        <w:t xml:space="preserve"> of features was carried out.</w:t>
      </w:r>
      <w:r w:rsidR="00BA04E9">
        <w:t xml:space="preserve"> These short iterations ensured that the planned development of features was kept on course for the duration of the project.</w:t>
      </w:r>
      <w:r w:rsidR="002057C9">
        <w:t xml:space="preserve">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w:t>
      </w:r>
      <w:r w:rsidRPr="00BA04E9">
        <w:t>the project</w:t>
      </w:r>
      <w:r w:rsidR="00BA2D0A" w:rsidRPr="00BA04E9">
        <w:t xml:space="preserve">, with the possibility of </w:t>
      </w:r>
      <w:r w:rsidR="002478CC" w:rsidRPr="00BA04E9">
        <w:t>r</w:t>
      </w:r>
      <w:r w:rsidR="00BA2D0A" w:rsidRPr="00BA04E9">
        <w:t>evisit</w:t>
      </w:r>
      <w:r w:rsidR="002478CC" w:rsidRPr="00BA04E9">
        <w:t>ing</w:t>
      </w:r>
      <w:r w:rsidR="00BA2D0A" w:rsidRPr="00BA04E9">
        <w:t xml:space="preserve"> some features.</w:t>
      </w:r>
      <w:r w:rsidR="00D9100D" w:rsidRPr="00BA04E9">
        <w:t xml:space="preserve"> </w:t>
      </w:r>
      <w:r w:rsidRPr="00BA04E9">
        <w:t>The design and development of the code of this project</w:t>
      </w:r>
      <w:r w:rsidRPr="00D9100D">
        <w:t xml:space="preserve">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FE116A">
        <w:t>requirements was done</w:t>
      </w:r>
      <w:r w:rsidR="000532C0" w:rsidRPr="00FE116A">
        <w:t xml:space="preserve"> </w:t>
      </w:r>
      <w:r w:rsidR="00873CDD" w:rsidRPr="00FE116A">
        <w:t>in the beginning,</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7CD11123" w:rsidR="0090422F" w:rsidRDefault="0090422F" w:rsidP="0090422F">
      <w:pPr>
        <w:spacing w:after="240" w:line="360" w:lineRule="auto"/>
      </w:pPr>
      <w:r w:rsidRPr="0090422F">
        <w:t>The</w:t>
      </w:r>
      <w:r>
        <w:t xml:space="preserve"> research and design phase involved a</w:t>
      </w:r>
      <w:r w:rsidR="001A6C01">
        <w:t xml:space="preserve">n extensive </w:t>
      </w:r>
      <w:r>
        <w:t xml:space="preserve">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 xml:space="preserve">Once the main required features of the system were </w:t>
      </w:r>
      <w:r w:rsidR="00102F0E" w:rsidRPr="00D56A7C">
        <w:lastRenderedPageBreak/>
        <w:t>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177" w:name="_Toc33510329"/>
      <w:bookmarkStart w:id="178" w:name="_Toc34725477"/>
      <w:bookmarkStart w:id="179" w:name="_Toc35099832"/>
      <w:bookmarkStart w:id="180" w:name="_Toc35170036"/>
      <w:bookmarkStart w:id="181" w:name="_Toc35521242"/>
      <w:bookmarkStart w:id="182" w:name="_Toc35609569"/>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177"/>
      <w:bookmarkEnd w:id="178"/>
      <w:bookmarkEnd w:id="179"/>
      <w:bookmarkEnd w:id="180"/>
      <w:bookmarkEnd w:id="181"/>
      <w:bookmarkEnd w:id="182"/>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 xml:space="preserve">Detects and classify objects in user’s path using </w:t>
            </w:r>
            <w:proofErr w:type="spellStart"/>
            <w:r>
              <w:t>picamera</w:t>
            </w:r>
            <w:proofErr w:type="spellEnd"/>
            <w:r>
              <w:t xml:space="preserve">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20499B29" w:rsidR="000234F2" w:rsidRDefault="000234F2" w:rsidP="00E006F9">
            <w:r>
              <w:t>Ensure that the user can wear and navigate around with the</w:t>
            </w:r>
            <w:r w:rsidR="00C31C14">
              <w:t xml:space="preserve"> Raspberry</w:t>
            </w:r>
            <w:r>
              <w:t xml:space="preserv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lastRenderedPageBreak/>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175ED938" w14:textId="4D0E7309" w:rsidR="007D34D3" w:rsidRDefault="000234F2" w:rsidP="006A3837">
      <w:pPr>
        <w:pStyle w:val="Caption"/>
      </w:pPr>
      <w:bookmarkStart w:id="183" w:name="_Toc33974974"/>
      <w:r>
        <w:t xml:space="preserve">Table </w:t>
      </w:r>
      <w:fldSimple w:instr=" SEQ Table \* ARABIC ">
        <w:r>
          <w:rPr>
            <w:noProof/>
          </w:rPr>
          <w:t>4</w:t>
        </w:r>
      </w:fldSimple>
      <w:r>
        <w:t xml:space="preserve">: </w:t>
      </w:r>
      <w:r w:rsidRPr="00C17C3F">
        <w:t>Table of requirement importance</w:t>
      </w:r>
      <w:bookmarkEnd w:id="183"/>
    </w:p>
    <w:p w14:paraId="3E600B58" w14:textId="77777777" w:rsidR="006A3837" w:rsidRPr="006A3837" w:rsidRDefault="006A3837" w:rsidP="006A3837"/>
    <w:p w14:paraId="3635B15C" w14:textId="796F7308" w:rsidR="004D6198" w:rsidRDefault="004D6198" w:rsidP="00B910A9">
      <w:pPr>
        <w:pStyle w:val="Heading2"/>
        <w:spacing w:after="240" w:line="360" w:lineRule="auto"/>
      </w:pPr>
      <w:bookmarkStart w:id="184" w:name="_Toc35609570"/>
      <w:r>
        <w:t>3.3. Software Design</w:t>
      </w:r>
      <w:bookmarkEnd w:id="184"/>
      <w:r>
        <w:t xml:space="preserve"> </w:t>
      </w:r>
    </w:p>
    <w:p w14:paraId="36F2C015" w14:textId="5967118E" w:rsidR="004530C2" w:rsidRPr="000234F2" w:rsidRDefault="0098585C" w:rsidP="000234F2">
      <w:pPr>
        <w:pStyle w:val="Heading2"/>
        <w:spacing w:after="240" w:line="360" w:lineRule="auto"/>
        <w:rPr>
          <w:sz w:val="22"/>
          <w:szCs w:val="22"/>
        </w:rPr>
      </w:pPr>
      <w:bookmarkStart w:id="185" w:name="_Toc33510328"/>
      <w:bookmarkStart w:id="186" w:name="_Toc34725479"/>
      <w:bookmarkStart w:id="187" w:name="_Toc35099834"/>
      <w:bookmarkStart w:id="188" w:name="_Toc35170038"/>
      <w:bookmarkStart w:id="189" w:name="_Toc35521244"/>
      <w:bookmarkStart w:id="190" w:name="_Toc35609571"/>
      <w:r w:rsidRPr="00204E8B">
        <w:rPr>
          <w:sz w:val="22"/>
          <w:szCs w:val="22"/>
        </w:rPr>
        <w:t>3.3.1 Overview of System</w:t>
      </w:r>
      <w:bookmarkEnd w:id="185"/>
      <w:bookmarkEnd w:id="186"/>
      <w:bookmarkEnd w:id="187"/>
      <w:bookmarkEnd w:id="188"/>
      <w:bookmarkEnd w:id="189"/>
      <w:bookmarkEnd w:id="190"/>
    </w:p>
    <w:p w14:paraId="49625B47" w14:textId="64CCD5E0"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E367EB">
        <w:t>,</w:t>
      </w:r>
      <w:r w:rsidR="000234F2" w:rsidRPr="000234F2">
        <w:t xml:space="preserve">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The front</w:t>
      </w:r>
      <w:r w:rsidR="00BB51DF">
        <w:t>-</w:t>
      </w:r>
      <w:r w:rsidR="005D23EB">
        <w:t xml:space="preserve">end, middle tier and back end layers, shown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77665"/>
                    </a:xfrm>
                    <a:prstGeom prst="rect">
                      <a:avLst/>
                    </a:prstGeom>
                  </pic:spPr>
                </pic:pic>
              </a:graphicData>
            </a:graphic>
          </wp:inline>
        </w:drawing>
      </w:r>
    </w:p>
    <w:p w14:paraId="29590DE4" w14:textId="703127BF" w:rsidR="00A93A4F" w:rsidRPr="001F70AA" w:rsidRDefault="00F92FAE" w:rsidP="00A93A4F">
      <w:pPr>
        <w:pStyle w:val="Caption"/>
        <w:rPr>
          <w:color w:val="4F81BD"/>
        </w:rPr>
      </w:pPr>
      <w:bookmarkStart w:id="191" w:name="_Ref34463329"/>
      <w:bookmarkStart w:id="192" w:name="_Ref34463359"/>
      <w:bookmarkStart w:id="193" w:name="_Toc35521153"/>
      <w:r w:rsidRPr="00882B9D">
        <w:t xml:space="preserve">Figure </w:t>
      </w:r>
      <w:fldSimple w:instr=" SEQ Figure \* ARABIC ">
        <w:r w:rsidR="005D5259">
          <w:rPr>
            <w:noProof/>
          </w:rPr>
          <w:t>14</w:t>
        </w:r>
      </w:fldSimple>
      <w:r w:rsidRPr="00882B9D">
        <w:t>: System Layers</w:t>
      </w:r>
      <w:bookmarkEnd w:id="191"/>
      <w:bookmarkEnd w:id="192"/>
      <w:bookmarkEnd w:id="193"/>
    </w:p>
    <w:p w14:paraId="48274263" w14:textId="3AE446F0" w:rsidR="009E53F4" w:rsidRDefault="009E53F4"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194" w:name="_Toc33510330"/>
      <w:bookmarkStart w:id="195" w:name="_Toc34725480"/>
      <w:bookmarkStart w:id="196" w:name="_Toc35099835"/>
      <w:bookmarkStart w:id="197" w:name="_Toc35170039"/>
      <w:bookmarkStart w:id="198" w:name="_Toc35521245"/>
      <w:bookmarkStart w:id="199" w:name="_Toc35609572"/>
      <w:r w:rsidRPr="00204E8B">
        <w:rPr>
          <w:sz w:val="22"/>
          <w:szCs w:val="22"/>
        </w:rPr>
        <w:lastRenderedPageBreak/>
        <w:t>3.3.</w:t>
      </w:r>
      <w:r w:rsidR="00A93A4F">
        <w:rPr>
          <w:sz w:val="22"/>
          <w:szCs w:val="22"/>
        </w:rPr>
        <w:t>2</w:t>
      </w:r>
      <w:r w:rsidRPr="00204E8B">
        <w:rPr>
          <w:sz w:val="22"/>
          <w:szCs w:val="22"/>
        </w:rPr>
        <w:t xml:space="preserve"> </w:t>
      </w:r>
      <w:bookmarkEnd w:id="194"/>
      <w:r w:rsidR="00CB301C">
        <w:rPr>
          <w:sz w:val="22"/>
          <w:szCs w:val="22"/>
        </w:rPr>
        <w:t>UML Diagrams</w:t>
      </w:r>
      <w:bookmarkEnd w:id="195"/>
      <w:bookmarkEnd w:id="196"/>
      <w:bookmarkEnd w:id="197"/>
      <w:bookmarkEnd w:id="198"/>
      <w:bookmarkEnd w:id="199"/>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9887" cy="3182893"/>
                    </a:xfrm>
                    <a:prstGeom prst="rect">
                      <a:avLst/>
                    </a:prstGeom>
                  </pic:spPr>
                </pic:pic>
              </a:graphicData>
            </a:graphic>
          </wp:inline>
        </w:drawing>
      </w:r>
    </w:p>
    <w:p w14:paraId="62976917" w14:textId="1E973E6F" w:rsidR="00254A9E" w:rsidRDefault="00F92FAE" w:rsidP="00F92FAE">
      <w:pPr>
        <w:pStyle w:val="Caption"/>
      </w:pPr>
      <w:bookmarkStart w:id="200" w:name="_Ref34463394"/>
      <w:bookmarkStart w:id="201" w:name="_Toc35521154"/>
      <w:r>
        <w:t xml:space="preserve">Figure </w:t>
      </w:r>
      <w:fldSimple w:instr=" SEQ Figure \* ARABIC ">
        <w:r w:rsidR="005D5259">
          <w:rPr>
            <w:noProof/>
          </w:rPr>
          <w:t>15</w:t>
        </w:r>
      </w:fldSimple>
      <w:r w:rsidRPr="00E4057E">
        <w:t>: Use Case Iteration 1</w:t>
      </w:r>
      <w:bookmarkEnd w:id="200"/>
      <w:bookmarkEnd w:id="201"/>
    </w:p>
    <w:p w14:paraId="66B88952" w14:textId="77777777" w:rsidR="00B910A9" w:rsidRDefault="00B910A9" w:rsidP="00B910A9">
      <w:pPr>
        <w:spacing w:line="360" w:lineRule="auto"/>
      </w:pPr>
    </w:p>
    <w:p w14:paraId="71F7878A" w14:textId="4B372AC4"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51861" cy="2704799"/>
                    </a:xfrm>
                    <a:prstGeom prst="rect">
                      <a:avLst/>
                    </a:prstGeom>
                  </pic:spPr>
                </pic:pic>
              </a:graphicData>
            </a:graphic>
          </wp:inline>
        </w:drawing>
      </w:r>
    </w:p>
    <w:p w14:paraId="4BFD1480" w14:textId="7EB1FB8F" w:rsidR="009E53F4" w:rsidRDefault="002A2992" w:rsidP="002A2992">
      <w:pPr>
        <w:pStyle w:val="Caption"/>
      </w:pPr>
      <w:bookmarkStart w:id="202" w:name="_Ref34577551"/>
      <w:bookmarkStart w:id="203" w:name="_Ref34578599"/>
      <w:bookmarkStart w:id="204" w:name="_Toc35521155"/>
      <w:r>
        <w:t xml:space="preserve">Figure </w:t>
      </w:r>
      <w:fldSimple w:instr=" SEQ Figure \* ARABIC ">
        <w:r w:rsidR="005D5259">
          <w:rPr>
            <w:noProof/>
          </w:rPr>
          <w:t>16</w:t>
        </w:r>
      </w:fldSimple>
      <w:r>
        <w:t>: Analysis Class Iteration 1</w:t>
      </w:r>
      <w:bookmarkEnd w:id="202"/>
      <w:bookmarkEnd w:id="203"/>
      <w:bookmarkEnd w:id="204"/>
    </w:p>
    <w:p w14:paraId="12B03D6D" w14:textId="252BC2B0" w:rsidR="009D2ABD" w:rsidRDefault="009D2ABD" w:rsidP="00426041"/>
    <w:p w14:paraId="6F02FF60" w14:textId="58758A6F"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t xml:space="preser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w:t>
      </w:r>
      <w:r w:rsidR="00C31C14">
        <w:t xml:space="preserve">Raspberry </w:t>
      </w:r>
      <w:r>
        <w:t xml:space="preserve">Pi </w:t>
      </w:r>
      <w:r w:rsidR="00033814">
        <w:t>system</w:t>
      </w:r>
      <w:r>
        <w:t xml:space="preserve"> when detecting objects</w:t>
      </w:r>
      <w:r w:rsidR="00C506F4">
        <w:t xml:space="preserve"> in the user’s path</w:t>
      </w:r>
      <w:r>
        <w:t>, which is the core function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  Once the video stream is inputt</w:t>
      </w:r>
      <w:r w:rsidR="00472120">
        <w:t>ed</w:t>
      </w:r>
      <w:r>
        <w:t xml:space="preserve"> into the </w:t>
      </w:r>
      <w:r w:rsidR="00C31C14">
        <w:t xml:space="preserve"> Raspberry P</w:t>
      </w:r>
      <w:r>
        <w:t xml:space="preserve">i system the </w:t>
      </w:r>
      <w:r w:rsidR="00472120">
        <w:t xml:space="preserve">program </w:t>
      </w:r>
      <w:r w:rsidR="00DC25C2">
        <w:t>used</w:t>
      </w:r>
      <w:r w:rsidR="00472120">
        <w:t xml:space="preserve"> to detect objects begins to run. When objects have been detected by the </w:t>
      </w:r>
      <w:r w:rsidR="00C31C14">
        <w:t>Raspberry P</w:t>
      </w:r>
      <w:r w:rsidR="00472120">
        <w:t>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5DD55660" w:rsidR="00254A9E" w:rsidRDefault="00F92FAE" w:rsidP="00F92FAE">
      <w:pPr>
        <w:pStyle w:val="Caption"/>
      </w:pPr>
      <w:bookmarkStart w:id="205" w:name="_Ref34463426"/>
      <w:bookmarkStart w:id="206" w:name="_Ref34463518"/>
      <w:bookmarkStart w:id="207" w:name="_Toc35521156"/>
      <w:r>
        <w:t xml:space="preserve">Figure </w:t>
      </w:r>
      <w:fldSimple w:instr=" SEQ Figure \* ARABIC ">
        <w:r w:rsidR="005D5259">
          <w:rPr>
            <w:noProof/>
          </w:rPr>
          <w:t>17</w:t>
        </w:r>
      </w:fldSimple>
      <w:r w:rsidRPr="00CF2266">
        <w:t>: Sequence Diagram Iteration 1</w:t>
      </w:r>
      <w:bookmarkEnd w:id="205"/>
      <w:bookmarkEnd w:id="206"/>
      <w:bookmarkEnd w:id="207"/>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7040BBDC" w:rsidR="0031566B" w:rsidRDefault="00D87A87" w:rsidP="0098585C">
      <w:pPr>
        <w:spacing w:line="360" w:lineRule="auto"/>
        <w:rPr>
          <w:noProof/>
        </w:rPr>
      </w:pPr>
      <w:r>
        <w:lastRenderedPageBreak/>
        <w:fldChar w:fldCharType="begin"/>
      </w:r>
      <w:r>
        <w:instrText xml:space="preserve"> REF _Ref34463426 \h </w:instrText>
      </w:r>
      <w:r>
        <w:fldChar w:fldCharType="separate"/>
      </w:r>
      <w:r>
        <w:t xml:space="preserve">Figure </w:t>
      </w:r>
      <w:r>
        <w:rPr>
          <w:noProof/>
        </w:rPr>
        <w:t>17</w:t>
      </w:r>
      <w:r>
        <w:fldChar w:fldCharType="end"/>
      </w:r>
      <w:r w:rsidR="00E367EB">
        <w:t xml:space="preserve"> </w:t>
      </w:r>
      <w:r w:rsidR="00B910A9" w:rsidRPr="00AA58E5">
        <w:t xml:space="preserve">shows the </w:t>
      </w:r>
      <w:r w:rsidR="005C0838" w:rsidRPr="00AA58E5">
        <w:t xml:space="preserve">first </w:t>
      </w:r>
      <w:r w:rsidR="00B910A9" w:rsidRPr="00AA58E5">
        <w:t xml:space="preserve">sequence </w:t>
      </w:r>
      <w:r w:rsidR="005C0838" w:rsidRPr="00AA58E5">
        <w:t>diagram iteration</w:t>
      </w:r>
      <w:r w:rsidR="00AA58E5" w:rsidRPr="00AA58E5">
        <w:t>.</w:t>
      </w:r>
      <w:r w:rsidR="00AA58E5">
        <w:t xml:space="preserve"> This diagram shows the </w:t>
      </w:r>
      <w:r w:rsidR="00B910A9" w:rsidRPr="00AA58E5">
        <w:t xml:space="preserve">processes </w:t>
      </w:r>
      <w:r w:rsidR="00AA58E5" w:rsidRPr="00AA58E5">
        <w:t xml:space="preserve">that are </w:t>
      </w:r>
      <w:r w:rsidR="00B910A9" w:rsidRPr="00AA58E5">
        <w:t>taken</w:t>
      </w:r>
      <w:r w:rsidR="00AA58E5" w:rsidRPr="00AA58E5">
        <w:t xml:space="preserve"> in</w:t>
      </w:r>
      <w:r w:rsidR="00B910A9"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00B910A9" w:rsidRPr="00AA58E5">
        <w:t xml:space="preserve"> input from the Raspberry Pi camera. </w:t>
      </w:r>
      <w:r w:rsidR="00B910A9" w:rsidRPr="00D40D2B">
        <w:t>Using the video input, obstacle avoidance instructions are c</w:t>
      </w:r>
      <w:r w:rsidR="00AA58E5" w:rsidRPr="00D40D2B">
        <w:t>alculated</w:t>
      </w:r>
      <w:r w:rsidR="00B910A9" w:rsidRPr="00D40D2B">
        <w:t xml:space="preserve"> </w:t>
      </w:r>
      <w:r w:rsidR="00AA58E5" w:rsidRPr="00D40D2B">
        <w:t>in</w:t>
      </w:r>
      <w:r w:rsidR="00B910A9" w:rsidRPr="00D40D2B">
        <w:t xml:space="preserve"> the Navigation Assistant program</w:t>
      </w:r>
      <w:r w:rsidR="00AA58E5" w:rsidRPr="00D40D2B">
        <w:t xml:space="preserve"> running on the Raspberry Pi</w:t>
      </w:r>
      <w:r w:rsidR="00B910A9" w:rsidRPr="00D40D2B">
        <w:t>. Once the instructions are gathered they are provided to the user</w:t>
      </w:r>
      <w:r w:rsidR="00D40D2B" w:rsidRPr="00D40D2B">
        <w:t>,</w:t>
      </w:r>
      <w:r w:rsidR="00B910A9" w:rsidRPr="00D40D2B">
        <w:t xml:space="preserve"> using audio</w:t>
      </w:r>
      <w:r w:rsidR="00D40D2B" w:rsidRPr="00D40D2B">
        <w:t>,</w:t>
      </w:r>
      <w:r w:rsidR="00B910A9"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1FC57C2" w14:textId="77777777" w:rsidR="00982874" w:rsidRDefault="00982874" w:rsidP="0098585C">
      <w:pPr>
        <w:spacing w:line="360" w:lineRule="auto"/>
        <w:rPr>
          <w:noProof/>
        </w:rPr>
      </w:pP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9410" cy="3257611"/>
                    </a:xfrm>
                    <a:prstGeom prst="rect">
                      <a:avLst/>
                    </a:prstGeom>
                  </pic:spPr>
                </pic:pic>
              </a:graphicData>
            </a:graphic>
          </wp:inline>
        </w:drawing>
      </w:r>
    </w:p>
    <w:p w14:paraId="007652A9" w14:textId="1A467B39" w:rsidR="00B73FFB" w:rsidRDefault="0031566B" w:rsidP="0031566B">
      <w:pPr>
        <w:pStyle w:val="Caption"/>
      </w:pPr>
      <w:bookmarkStart w:id="208" w:name="_Ref34577575"/>
      <w:bookmarkStart w:id="209" w:name="_Ref34581024"/>
      <w:bookmarkStart w:id="210" w:name="_Toc35521157"/>
      <w:r>
        <w:t xml:space="preserve">Figure </w:t>
      </w:r>
      <w:fldSimple w:instr=" SEQ Figure \* ARABIC ">
        <w:r w:rsidR="005D5259">
          <w:rPr>
            <w:noProof/>
          </w:rPr>
          <w:t>18</w:t>
        </w:r>
      </w:fldSimple>
      <w:r>
        <w:t>: Class Diagram Iteration 1</w:t>
      </w:r>
      <w:bookmarkEnd w:id="208"/>
      <w:bookmarkEnd w:id="209"/>
      <w:bookmarkEnd w:id="210"/>
    </w:p>
    <w:p w14:paraId="7C67FC76" w14:textId="085ED1C6" w:rsidR="0031566B" w:rsidRDefault="0031566B" w:rsidP="0031566B">
      <w:pPr>
        <w:keepNext/>
        <w:spacing w:line="360" w:lineRule="auto"/>
      </w:pPr>
    </w:p>
    <w:p w14:paraId="38A24D61" w14:textId="3F204C40" w:rsidR="007336A5" w:rsidRDefault="00C86AAE" w:rsidP="0031566B">
      <w:pPr>
        <w:keepNext/>
        <w:spacing w:line="360" w:lineRule="auto"/>
      </w:pPr>
      <w:r>
        <w:fldChar w:fldCharType="begin"/>
      </w:r>
      <w:r>
        <w:instrText xml:space="preserve"> REF _Ref34577575 \h </w:instrText>
      </w:r>
      <w:r>
        <w:fldChar w:fldCharType="separate"/>
      </w:r>
      <w:r>
        <w:t xml:space="preserve">Figure </w:t>
      </w:r>
      <w:r>
        <w:rPr>
          <w:noProof/>
        </w:rPr>
        <w:t>18</w:t>
      </w:r>
      <w:r>
        <w:fldChar w:fldCharType="end"/>
      </w:r>
      <w:r>
        <w:t xml:space="preserve"> is the first iteration of the class diagram for the developed system</w:t>
      </w:r>
      <w:r w:rsidR="00D821B2">
        <w:t xml:space="preserve">. </w:t>
      </w:r>
      <w:r w:rsidR="007336A5">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w:t>
      </w:r>
      <w:r w:rsidR="00D01819">
        <w:lastRenderedPageBreak/>
        <w:t xml:space="preserve">navigation. </w:t>
      </w:r>
      <w:r w:rsidR="00FB73A3">
        <w:t>Once the program is set up the user can begin to navigate</w:t>
      </w:r>
      <w:r w:rsidR="00A12A74">
        <w:t xml:space="preserve"> their environment</w:t>
      </w:r>
      <w:r w:rsidR="00FB73A3">
        <w:t>. The video stream</w:t>
      </w:r>
      <w:r w:rsidR="00D504D8">
        <w:t xml:space="preserve"> of the </w:t>
      </w:r>
      <w:r w:rsidR="00982874">
        <w:t>user’s</w:t>
      </w:r>
      <w:r w:rsidR="00D504D8">
        <w:t xml:space="preserve"> path</w:t>
      </w:r>
      <w:r w:rsidR="00974655">
        <w:t>,</w:t>
      </w:r>
      <w:r w:rsidR="00FB73A3">
        <w:t xml:space="preserve"> that is taken into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604610BC" w14:textId="2796D593" w:rsidR="00D40D2B" w:rsidRDefault="005E0499" w:rsidP="005E0499">
      <w:pPr>
        <w:pStyle w:val="Caption"/>
      </w:pPr>
      <w:bookmarkStart w:id="211" w:name="_Ref34463459"/>
      <w:bookmarkStart w:id="212" w:name="_Ref34463561"/>
      <w:bookmarkStart w:id="213" w:name="_Toc35521158"/>
      <w:r>
        <w:t xml:space="preserve">Figure </w:t>
      </w:r>
      <w:fldSimple w:instr=" SEQ Figure \* ARABIC ">
        <w:r w:rsidR="005D5259">
          <w:rPr>
            <w:noProof/>
          </w:rPr>
          <w:t>19</w:t>
        </w:r>
      </w:fldSimple>
      <w:r>
        <w:t>: Use Case Iteration 2</w:t>
      </w:r>
      <w:bookmarkEnd w:id="211"/>
      <w:bookmarkEnd w:id="212"/>
      <w:bookmarkEnd w:id="213"/>
    </w:p>
    <w:p w14:paraId="20CC7683" w14:textId="77777777" w:rsidR="005E0499" w:rsidRPr="005E0499" w:rsidRDefault="005E0499" w:rsidP="005E0499">
      <w:pPr>
        <w:rPr>
          <w:highlight w:val="yellow"/>
        </w:rPr>
      </w:pPr>
    </w:p>
    <w:p w14:paraId="31403CBE" w14:textId="2B4A2434"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E367EB">
        <w:fldChar w:fldCharType="begin"/>
      </w:r>
      <w:r w:rsidR="00E367EB">
        <w:instrText xml:space="preserve"> REF _Ref34463394 \h </w:instrText>
      </w:r>
      <w:r w:rsidR="00E367EB">
        <w:fldChar w:fldCharType="separate"/>
      </w:r>
      <w:r w:rsidR="00E367EB">
        <w:t xml:space="preserve">Figure </w:t>
      </w:r>
      <w:r w:rsidR="00E367EB">
        <w:rPr>
          <w:noProof/>
        </w:rPr>
        <w:t>15</w:t>
      </w:r>
      <w:r w:rsidR="00E367EB">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382520"/>
                    </a:xfrm>
                    <a:prstGeom prst="rect">
                      <a:avLst/>
                    </a:prstGeom>
                  </pic:spPr>
                </pic:pic>
              </a:graphicData>
            </a:graphic>
          </wp:inline>
        </w:drawing>
      </w:r>
    </w:p>
    <w:p w14:paraId="195E71B4" w14:textId="7DFD3A2F" w:rsidR="00153538" w:rsidRDefault="00D01599" w:rsidP="00D01599">
      <w:pPr>
        <w:pStyle w:val="Caption"/>
      </w:pPr>
      <w:bookmarkStart w:id="214" w:name="_Ref34578490"/>
      <w:bookmarkStart w:id="215" w:name="_Ref34581715"/>
      <w:bookmarkStart w:id="216" w:name="_Toc35521159"/>
      <w:r>
        <w:t xml:space="preserve">Figure </w:t>
      </w:r>
      <w:fldSimple w:instr=" SEQ Figure \* ARABIC ">
        <w:r w:rsidR="005D5259">
          <w:rPr>
            <w:noProof/>
          </w:rPr>
          <w:t>20</w:t>
        </w:r>
      </w:fldSimple>
      <w:r>
        <w:t>: Analysis Class Iteration 2</w:t>
      </w:r>
      <w:bookmarkEnd w:id="214"/>
      <w:bookmarkEnd w:id="215"/>
      <w:bookmarkEnd w:id="216"/>
    </w:p>
    <w:p w14:paraId="028DF0D9" w14:textId="273CAF9D" w:rsidR="00F30F12" w:rsidRDefault="00F30F12" w:rsidP="00F30F12">
      <w:pPr>
        <w:spacing w:line="360" w:lineRule="auto"/>
        <w:rPr>
          <w:highlight w:val="yellow"/>
        </w:rPr>
      </w:pPr>
    </w:p>
    <w:p w14:paraId="5E29F12D" w14:textId="73EE5064" w:rsidR="00F30F12" w:rsidRPr="00F30F12" w:rsidRDefault="00F30F12" w:rsidP="00F30F12">
      <w:pPr>
        <w:spacing w:line="360" w:lineRule="auto"/>
      </w:pPr>
      <w:r>
        <w:fldChar w:fldCharType="begin"/>
      </w:r>
      <w:r>
        <w:instrText xml:space="preserve"> REF _Ref34578490 \h </w:instrText>
      </w:r>
      <w:r>
        <w:fldChar w:fldCharType="separate"/>
      </w:r>
      <w:r>
        <w:t xml:space="preserve">Figure </w:t>
      </w:r>
      <w:r>
        <w:rPr>
          <w:noProof/>
        </w:rPr>
        <w:t>20</w:t>
      </w:r>
      <w:r>
        <w:fldChar w:fldCharType="end"/>
      </w:r>
      <w:r>
        <w:t xml:space="preserve">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860" cy="2894695"/>
                    </a:xfrm>
                    <a:prstGeom prst="rect">
                      <a:avLst/>
                    </a:prstGeom>
                  </pic:spPr>
                </pic:pic>
              </a:graphicData>
            </a:graphic>
          </wp:inline>
        </w:drawing>
      </w:r>
    </w:p>
    <w:p w14:paraId="1B8CE50F" w14:textId="0BD892BB" w:rsidR="00D40D2B" w:rsidRDefault="005E0499" w:rsidP="005E0499">
      <w:pPr>
        <w:pStyle w:val="Caption"/>
      </w:pPr>
      <w:bookmarkStart w:id="217" w:name="_Ref34463490"/>
      <w:bookmarkStart w:id="218" w:name="_Ref34463608"/>
      <w:bookmarkStart w:id="219" w:name="_Toc35521160"/>
      <w:r>
        <w:t xml:space="preserve">Figure </w:t>
      </w:r>
      <w:fldSimple w:instr=" SEQ Figure \* ARABIC ">
        <w:r w:rsidR="005D5259">
          <w:rPr>
            <w:noProof/>
          </w:rPr>
          <w:t>21</w:t>
        </w:r>
      </w:fldSimple>
      <w:r>
        <w:t>: Sequence Diagram Iteration 2</w:t>
      </w:r>
      <w:bookmarkEnd w:id="217"/>
      <w:bookmarkEnd w:id="218"/>
      <w:bookmarkEnd w:id="219"/>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6AA9EAB1" w:rsidR="00D40D2B" w:rsidRDefault="00053C15" w:rsidP="007655BA">
      <w:pPr>
        <w:spacing w:line="360" w:lineRule="auto"/>
      </w:pPr>
      <w:r>
        <w:rPr>
          <w:highlight w:val="yellow"/>
        </w:rPr>
        <w:lastRenderedPageBreak/>
        <w:fldChar w:fldCharType="begin"/>
      </w:r>
      <w:r>
        <w:rPr>
          <w:highlight w:val="yellow"/>
        </w:rPr>
        <w:instrText xml:space="preserve"> REF _Ref34463490 \h </w:instrText>
      </w:r>
      <w:r>
        <w:rPr>
          <w:highlight w:val="yellow"/>
        </w:rPr>
      </w:r>
      <w:r>
        <w:rPr>
          <w:highlight w:val="yellow"/>
        </w:rPr>
        <w:fldChar w:fldCharType="separate"/>
      </w:r>
      <w:r w:rsidR="00D01599">
        <w:t xml:space="preserve">Figure </w:t>
      </w:r>
      <w:r w:rsidR="00D01599">
        <w:rPr>
          <w:noProof/>
        </w:rPr>
        <w:t>21</w:t>
      </w:r>
      <w:r>
        <w:rPr>
          <w:highlight w:val="yellow"/>
        </w:rPr>
        <w:fldChar w:fldCharType="end"/>
      </w:r>
      <w:r w:rsidR="009541D8" w:rsidRPr="009541D8">
        <w:t xml:space="preserve"> </w:t>
      </w:r>
      <w:r w:rsidR="00D40D2B"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00D40D2B" w:rsidRPr="00386A9B">
        <w:t>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w:t>
      </w:r>
      <w:r w:rsidR="00C31C14">
        <w:t xml:space="preserve"> Raspberry</w:t>
      </w:r>
      <w:r w:rsidR="00D40D2B" w:rsidRPr="00386A9B">
        <w:t xml:space="preserve"> Pi. This navigation system gathers the directions needed to get to this address. Once the directions are received they are given to the user through their connected audio device. </w:t>
      </w:r>
      <w:r w:rsidR="00386A9B" w:rsidRPr="00386A9B">
        <w:t>When</w:t>
      </w:r>
      <w:r w:rsidR="00D40D2B" w:rsidRPr="00386A9B">
        <w:t xml:space="preserve"> the user is finished their </w:t>
      </w:r>
      <w:r w:rsidR="00386A9B" w:rsidRPr="00386A9B">
        <w:t>navigation,</w:t>
      </w:r>
      <w:r w:rsidR="00D40D2B"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816350"/>
                    </a:xfrm>
                    <a:prstGeom prst="rect">
                      <a:avLst/>
                    </a:prstGeom>
                  </pic:spPr>
                </pic:pic>
              </a:graphicData>
            </a:graphic>
          </wp:inline>
        </w:drawing>
      </w:r>
    </w:p>
    <w:p w14:paraId="024FFEC9" w14:textId="7065EC22" w:rsidR="000566F8" w:rsidRDefault="00D01599" w:rsidP="00D01599">
      <w:pPr>
        <w:pStyle w:val="Caption"/>
        <w:rPr>
          <w:b/>
          <w:bCs/>
        </w:rPr>
      </w:pPr>
      <w:bookmarkStart w:id="220" w:name="_Ref34580943"/>
      <w:bookmarkStart w:id="221" w:name="_Ref34580936"/>
      <w:bookmarkStart w:id="222" w:name="_Ref34580949"/>
      <w:bookmarkStart w:id="223" w:name="_Ref34582424"/>
      <w:bookmarkStart w:id="224" w:name="_Toc35521161"/>
      <w:r>
        <w:t xml:space="preserve">Figure </w:t>
      </w:r>
      <w:fldSimple w:instr=" SEQ Figure \* ARABIC ">
        <w:r w:rsidR="005D5259">
          <w:rPr>
            <w:noProof/>
          </w:rPr>
          <w:t>22</w:t>
        </w:r>
      </w:fldSimple>
      <w:bookmarkEnd w:id="220"/>
      <w:r>
        <w:t>: Class Diagram Iteration 2</w:t>
      </w:r>
      <w:bookmarkEnd w:id="221"/>
      <w:bookmarkEnd w:id="222"/>
      <w:bookmarkEnd w:id="223"/>
      <w:bookmarkEnd w:id="224"/>
    </w:p>
    <w:p w14:paraId="62B73E2F" w14:textId="0A1C1D20" w:rsidR="00217477" w:rsidRDefault="00217477" w:rsidP="00A00265">
      <w:pPr>
        <w:spacing w:line="360" w:lineRule="auto"/>
        <w:rPr>
          <w:highlight w:val="yellow"/>
        </w:rPr>
      </w:pPr>
    </w:p>
    <w:p w14:paraId="73960267" w14:textId="42B06904"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ill be sent to the GPS Navigation class which will comput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07790"/>
                    </a:xfrm>
                    <a:prstGeom prst="rect">
                      <a:avLst/>
                    </a:prstGeom>
                  </pic:spPr>
                </pic:pic>
              </a:graphicData>
            </a:graphic>
          </wp:inline>
        </w:drawing>
      </w:r>
    </w:p>
    <w:p w14:paraId="7DD49141" w14:textId="3916A724" w:rsidR="00D40D2B" w:rsidRDefault="005E0499" w:rsidP="005E0499">
      <w:pPr>
        <w:pStyle w:val="Caption"/>
      </w:pPr>
      <w:bookmarkStart w:id="225" w:name="_Ref34463541"/>
      <w:bookmarkStart w:id="226" w:name="_Toc35521162"/>
      <w:r>
        <w:t xml:space="preserve">Figure </w:t>
      </w:r>
      <w:fldSimple w:instr=" SEQ Figure \* ARABIC ">
        <w:r w:rsidR="005D5259">
          <w:rPr>
            <w:noProof/>
          </w:rPr>
          <w:t>23</w:t>
        </w:r>
      </w:fldSimple>
      <w:r>
        <w:t>: Use Case Iteration 3</w:t>
      </w:r>
      <w:bookmarkEnd w:id="225"/>
      <w:bookmarkEnd w:id="226"/>
    </w:p>
    <w:p w14:paraId="58E426DD" w14:textId="77777777" w:rsidR="005E0499" w:rsidRPr="005E0499" w:rsidRDefault="005E0499" w:rsidP="005E0499"/>
    <w:p w14:paraId="0940FF0D" w14:textId="3D0854F7" w:rsidR="008A73E3" w:rsidRDefault="00B40A29" w:rsidP="00D40D2B">
      <w:pPr>
        <w:spacing w:line="360" w:lineRule="auto"/>
      </w:pPr>
      <w:r>
        <w:rPr>
          <w:highlight w:val="yellow"/>
        </w:rPr>
        <w:fldChar w:fldCharType="begin"/>
      </w:r>
      <w:r>
        <w:rPr>
          <w:highlight w:val="yellow"/>
        </w:rPr>
        <w:instrText xml:space="preserve"> REF _Ref34463541 \h </w:instrText>
      </w:r>
      <w:r>
        <w:rPr>
          <w:highlight w:val="yellow"/>
        </w:rPr>
      </w:r>
      <w:r>
        <w:rPr>
          <w:highlight w:val="yellow"/>
        </w:rPr>
        <w:fldChar w:fldCharType="separate"/>
      </w:r>
      <w:r w:rsidR="00D01599">
        <w:t xml:space="preserve">Figure </w:t>
      </w:r>
      <w:r w:rsidR="00D01599">
        <w:rPr>
          <w:noProof/>
        </w:rPr>
        <w:t>23</w:t>
      </w:r>
      <w:r>
        <w:rPr>
          <w:highlight w:val="yellow"/>
        </w:rPr>
        <w:fldChar w:fldCharType="end"/>
      </w:r>
      <w:r w:rsidR="00D40D2B" w:rsidRPr="0071691E">
        <w:t xml:space="preserve"> is an extension of </w:t>
      </w:r>
      <w:r w:rsidR="00386A9B" w:rsidRPr="0071691E">
        <w:t xml:space="preserve">the second use case iteration, previously shown in </w:t>
      </w:r>
      <w:r>
        <w:rPr>
          <w:highlight w:val="yellow"/>
        </w:rPr>
        <w:fldChar w:fldCharType="begin"/>
      </w:r>
      <w:r>
        <w:rPr>
          <w:highlight w:val="yellow"/>
        </w:rPr>
        <w:instrText xml:space="preserve"> REF _Ref34463561 \h </w:instrText>
      </w:r>
      <w:r>
        <w:rPr>
          <w:highlight w:val="yellow"/>
        </w:rPr>
      </w:r>
      <w:r>
        <w:rPr>
          <w:highlight w:val="yellow"/>
        </w:rPr>
        <w:fldChar w:fldCharType="separate"/>
      </w:r>
      <w:r w:rsidR="00D01599">
        <w:t xml:space="preserve">Figure </w:t>
      </w:r>
      <w:r w:rsidR="00D01599">
        <w:rPr>
          <w:noProof/>
        </w:rPr>
        <w:t>19</w:t>
      </w:r>
      <w:r>
        <w:rPr>
          <w:highlight w:val="yellow"/>
        </w:rPr>
        <w:fldChar w:fldCharType="end"/>
      </w:r>
      <w:r w:rsidR="00386A9B" w:rsidRPr="0071691E">
        <w:t xml:space="preserve">, for </w:t>
      </w:r>
      <w:r w:rsidR="00D40D2B" w:rsidRPr="0071691E">
        <w:t xml:space="preserve">the </w:t>
      </w:r>
      <w:r w:rsidR="005F76B3" w:rsidRPr="0071691E">
        <w:t xml:space="preserve">purposed </w:t>
      </w:r>
      <w:r w:rsidR="00D40D2B"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rsidR="00D40D2B">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8637" cy="3100879"/>
                    </a:xfrm>
                    <a:prstGeom prst="rect">
                      <a:avLst/>
                    </a:prstGeom>
                  </pic:spPr>
                </pic:pic>
              </a:graphicData>
            </a:graphic>
          </wp:inline>
        </w:drawing>
      </w:r>
    </w:p>
    <w:p w14:paraId="2126B915" w14:textId="1143355C" w:rsidR="00F47819" w:rsidRDefault="00D01599" w:rsidP="00F47819">
      <w:pPr>
        <w:pStyle w:val="Caption"/>
      </w:pPr>
      <w:bookmarkStart w:id="227" w:name="_Ref34581646"/>
      <w:bookmarkStart w:id="228" w:name="_Toc35521163"/>
      <w:r>
        <w:t xml:space="preserve">Figure </w:t>
      </w:r>
      <w:fldSimple w:instr=" SEQ Figure \* ARABIC ">
        <w:r w:rsidR="005D5259">
          <w:rPr>
            <w:noProof/>
          </w:rPr>
          <w:t>24</w:t>
        </w:r>
      </w:fldSimple>
      <w:r>
        <w:t>: Analysis Class Iteration 3</w:t>
      </w:r>
      <w:bookmarkEnd w:id="227"/>
      <w:bookmarkEnd w:id="228"/>
    </w:p>
    <w:p w14:paraId="39B060B6" w14:textId="0EEDE13C" w:rsidR="00F47819" w:rsidRDefault="00F47819" w:rsidP="00F47819"/>
    <w:p w14:paraId="076B426E" w14:textId="5F2A5140"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w:t>
      </w:r>
      <w:r w:rsidR="00C31C14">
        <w:t xml:space="preserve"> Raspberry</w:t>
      </w:r>
      <w:r>
        <w:t xml:space="preserv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 xml:space="preserve">Once the system is set up the user can specify if they are navigating indoors or outdoors. This allows the </w:t>
      </w:r>
      <w:r w:rsidR="00C31C14">
        <w:t xml:space="preserve">Raspberry </w:t>
      </w:r>
      <w:r w:rsidR="00A4720B">
        <w:t>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90709" cy="4062822"/>
                    </a:xfrm>
                    <a:prstGeom prst="rect">
                      <a:avLst/>
                    </a:prstGeom>
                  </pic:spPr>
                </pic:pic>
              </a:graphicData>
            </a:graphic>
          </wp:inline>
        </w:drawing>
      </w:r>
    </w:p>
    <w:p w14:paraId="0D4600F9" w14:textId="5A3025F5"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229" w:name="_Ref34463585"/>
      <w:bookmarkStart w:id="230" w:name="_Toc35521164"/>
      <w:r>
        <w:t xml:space="preserve">Figure </w:t>
      </w:r>
      <w:fldSimple w:instr=" SEQ Figure \* ARABIC ">
        <w:r w:rsidR="005D5259">
          <w:rPr>
            <w:noProof/>
          </w:rPr>
          <w:t>25</w:t>
        </w:r>
      </w:fldSimple>
      <w:r>
        <w:t>: Sequence Diagram Iteration 3</w:t>
      </w:r>
      <w:bookmarkEnd w:id="229"/>
      <w:bookmarkEnd w:id="230"/>
    </w:p>
    <w:p w14:paraId="0CB2146F" w14:textId="5201CE8C" w:rsidR="00D40D2B" w:rsidRDefault="00B40A29" w:rsidP="00D40D2B">
      <w:pPr>
        <w:spacing w:line="360" w:lineRule="auto"/>
      </w:pPr>
      <w:r>
        <w:rPr>
          <w:highlight w:val="yellow"/>
        </w:rPr>
        <w:lastRenderedPageBreak/>
        <w:fldChar w:fldCharType="begin"/>
      </w:r>
      <w:r>
        <w:rPr>
          <w:highlight w:val="yellow"/>
        </w:rPr>
        <w:instrText xml:space="preserve"> REF _Ref34463585 \h </w:instrText>
      </w:r>
      <w:r>
        <w:rPr>
          <w:highlight w:val="yellow"/>
        </w:rPr>
      </w:r>
      <w:r>
        <w:rPr>
          <w:highlight w:val="yellow"/>
        </w:rPr>
        <w:fldChar w:fldCharType="separate"/>
      </w:r>
      <w:r w:rsidR="00D01599">
        <w:t xml:space="preserve">Figure </w:t>
      </w:r>
      <w:r w:rsidR="00D01599">
        <w:rPr>
          <w:noProof/>
        </w:rPr>
        <w:t>25</w:t>
      </w:r>
      <w:r>
        <w:rPr>
          <w:highlight w:val="yellow"/>
        </w:rPr>
        <w:fldChar w:fldCharType="end"/>
      </w:r>
      <w:r w:rsidR="00D40D2B" w:rsidRPr="00B50FFF">
        <w:t xml:space="preserve"> is an extension of the </w:t>
      </w:r>
      <w:r w:rsidR="0071691E" w:rsidRPr="00B50FFF">
        <w:t xml:space="preserve">second </w:t>
      </w:r>
      <w:r w:rsidR="00D40D2B" w:rsidRPr="00B50FFF">
        <w:t>sequence</w:t>
      </w:r>
      <w:r w:rsidR="0071691E" w:rsidRPr="00B50FFF">
        <w:t xml:space="preserve"> diagram for</w:t>
      </w:r>
      <w:r w:rsidR="00D40D2B" w:rsidRPr="00B50FFF">
        <w:t xml:space="preserve"> the </w:t>
      </w:r>
      <w:r w:rsidR="0071691E" w:rsidRPr="00B50FFF">
        <w:t xml:space="preserve">purposed </w:t>
      </w:r>
      <w:r w:rsidR="00D40D2B" w:rsidRPr="00B50FFF">
        <w:t>system</w:t>
      </w:r>
      <w:r w:rsidR="0071691E" w:rsidRPr="00B50FFF">
        <w:t>, shown</w:t>
      </w:r>
      <w:r w:rsidR="00D40D2B"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00D40D2B" w:rsidRPr="00B50FFF">
        <w:t>previously. Extending from the previous version of this diagram, this sequence</w:t>
      </w:r>
      <w:r w:rsidR="00B50FFF" w:rsidRPr="00B50FFF">
        <w:t xml:space="preserve"> of processes</w:t>
      </w:r>
      <w:r w:rsidR="00D40D2B" w:rsidRPr="00B50FFF">
        <w:t xml:space="preserve"> allows the user to input their </w:t>
      </w:r>
      <w:r w:rsidR="00B50FFF" w:rsidRPr="00B50FFF">
        <w:t>current</w:t>
      </w:r>
      <w:r w:rsidR="00D40D2B"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3F0357A7" w14:textId="77777777" w:rsidR="00982874" w:rsidRDefault="00982874" w:rsidP="00D40D2B">
      <w:pPr>
        <w:spacing w:line="360" w:lineRule="auto"/>
      </w:pP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08671" cy="3131748"/>
                    </a:xfrm>
                    <a:prstGeom prst="rect">
                      <a:avLst/>
                    </a:prstGeom>
                  </pic:spPr>
                </pic:pic>
              </a:graphicData>
            </a:graphic>
          </wp:inline>
        </w:drawing>
      </w:r>
    </w:p>
    <w:p w14:paraId="4F94B994" w14:textId="0F1BF16E" w:rsidR="00D01599" w:rsidRPr="00E67279" w:rsidRDefault="00D01599" w:rsidP="00D01599">
      <w:pPr>
        <w:pStyle w:val="Caption"/>
        <w:rPr>
          <w:b/>
          <w:bCs/>
        </w:rPr>
      </w:pPr>
      <w:bookmarkStart w:id="231" w:name="_Ref34582369"/>
      <w:bookmarkStart w:id="232" w:name="_Toc35521165"/>
      <w:r>
        <w:t xml:space="preserve">Figure </w:t>
      </w:r>
      <w:fldSimple w:instr=" SEQ Figure \* ARABIC ">
        <w:r w:rsidR="005D5259">
          <w:rPr>
            <w:noProof/>
          </w:rPr>
          <w:t>26</w:t>
        </w:r>
      </w:fldSimple>
      <w:r>
        <w:t>: Class Diagram Iteration 3</w:t>
      </w:r>
      <w:bookmarkEnd w:id="231"/>
      <w:bookmarkEnd w:id="232"/>
    </w:p>
    <w:p w14:paraId="33E32784" w14:textId="07806916" w:rsidR="007F7B62" w:rsidRDefault="007F7B62" w:rsidP="00AD71BD">
      <w:pPr>
        <w:spacing w:line="360" w:lineRule="auto"/>
        <w:rPr>
          <w:highlight w:val="yellow"/>
        </w:rPr>
      </w:pPr>
    </w:p>
    <w:p w14:paraId="06D11D8E" w14:textId="67F434FB" w:rsidR="00E67279" w:rsidRDefault="00AD71BD" w:rsidP="00D40D2B">
      <w:pPr>
        <w:spacing w:line="360" w:lineRule="auto"/>
      </w:pP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 xml:space="preserve">Like the previous iteration 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w:t>
      </w:r>
      <w:r w:rsidR="007555E5">
        <w:lastRenderedPageBreak/>
        <w:t>input this through the attached microphone. This entered address is sent to the GPS Navigation class to compute the directions needed to reach the specified destination. From there the Navigation Assistant class implements object as normal. Once the user has finished their navigation the device is powered off using the Power Off class.</w:t>
      </w:r>
    </w:p>
    <w:p w14:paraId="51585B66" w14:textId="77777777" w:rsidR="00306C53" w:rsidRPr="007B63DE" w:rsidRDefault="00306C53" w:rsidP="007A7F1C"/>
    <w:p w14:paraId="2E238CD9" w14:textId="0CCEDB16" w:rsidR="007A7F1C" w:rsidRDefault="007A7F1C" w:rsidP="007A7F1C">
      <w:pPr>
        <w:pStyle w:val="Heading2"/>
      </w:pPr>
      <w:bookmarkStart w:id="233" w:name="_Toc21975776"/>
      <w:bookmarkStart w:id="234" w:name="_Toc35609573"/>
      <w:r>
        <w:t>3.</w:t>
      </w:r>
      <w:r w:rsidR="00DB62C8">
        <w:t>4</w:t>
      </w:r>
      <w:r>
        <w:t>. Front-End</w:t>
      </w:r>
      <w:bookmarkEnd w:id="233"/>
      <w:bookmarkEnd w:id="234"/>
    </w:p>
    <w:p w14:paraId="673AC4C1" w14:textId="48AE4B5E" w:rsidR="0024317D" w:rsidRDefault="0024317D" w:rsidP="0024317D"/>
    <w:p w14:paraId="618E411E" w14:textId="2A9CEC7D" w:rsidR="0024317D" w:rsidRDefault="0024317D" w:rsidP="004251B0">
      <w:pPr>
        <w:spacing w:line="360" w:lineRule="auto"/>
      </w:pPr>
      <w:r>
        <w:t>The first tier if this project design is the front</w:t>
      </w:r>
      <w:r w:rsidR="00BB51DF">
        <w:t>-</w:t>
      </w:r>
      <w:r>
        <w:t xml:space="preserve">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shows what the final Navigation Assistant device looks like and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8"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1AAB9736" w:rsidR="0024317D" w:rsidRDefault="0024317D" w:rsidP="0024317D">
      <w:pPr>
        <w:pStyle w:val="Caption"/>
      </w:pPr>
      <w:bookmarkStart w:id="235" w:name="_Ref34637848"/>
      <w:bookmarkStart w:id="236" w:name="_Toc35521166"/>
      <w:r>
        <w:t xml:space="preserve">Figure </w:t>
      </w:r>
      <w:fldSimple w:instr=" SEQ Figure \* ARABIC ">
        <w:r w:rsidR="005D5259">
          <w:rPr>
            <w:noProof/>
          </w:rPr>
          <w:t>27</w:t>
        </w:r>
      </w:fldSimple>
      <w:r>
        <w:t xml:space="preserve">: </w:t>
      </w:r>
      <w:r w:rsidRPr="00D5632C">
        <w:t>Navigation Assistant</w:t>
      </w:r>
      <w:r>
        <w:t xml:space="preserve"> Device</w:t>
      </w:r>
      <w:bookmarkEnd w:id="235"/>
      <w:bookmarkEnd w:id="236"/>
    </w:p>
    <w:p w14:paraId="59AEE5CE" w14:textId="25B3022E" w:rsidR="00D5632C" w:rsidRDefault="00D5632C" w:rsidP="00D5632C"/>
    <w:p w14:paraId="520B37AE" w14:textId="77777777" w:rsidR="00D5632C" w:rsidRDefault="00D5632C" w:rsidP="00D5632C">
      <w:pPr>
        <w:rPr>
          <w:noProof/>
        </w:rPr>
      </w:pPr>
    </w:p>
    <w:p w14:paraId="29C3ED6F" w14:textId="77777777" w:rsidR="00D5632C" w:rsidRDefault="00D5632C" w:rsidP="00D5632C">
      <w:pPr>
        <w:keepNext/>
      </w:pPr>
      <w:r>
        <w:rPr>
          <w:noProof/>
        </w:rPr>
        <w:lastRenderedPageBreak/>
        <w:drawing>
          <wp:inline distT="0" distB="0" distL="0" distR="0" wp14:anchorId="1EFCC99A" wp14:editId="60B82158">
            <wp:extent cx="4484914" cy="3362325"/>
            <wp:effectExtent l="0" t="0" r="0" b="0"/>
            <wp:docPr id="50" name="Picture 50" descr="A person standing in front of a mirror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20200315_125417.jpg"/>
                    <pic:cNvPicPr/>
                  </pic:nvPicPr>
                  <pic:blipFill rotWithShape="1">
                    <a:blip r:embed="rId39" cstate="print">
                      <a:extLst>
                        <a:ext uri="{28A0092B-C50C-407E-A947-70E740481C1C}">
                          <a14:useLocalDpi xmlns:a14="http://schemas.microsoft.com/office/drawing/2010/main" val="0"/>
                        </a:ext>
                      </a:extLst>
                    </a:blip>
                    <a:srcRect l="9118" t="24786" r="12603" b="31201"/>
                    <a:stretch/>
                  </pic:blipFill>
                  <pic:spPr bwMode="auto">
                    <a:xfrm>
                      <a:off x="0" y="0"/>
                      <a:ext cx="4486557" cy="3363557"/>
                    </a:xfrm>
                    <a:prstGeom prst="rect">
                      <a:avLst/>
                    </a:prstGeom>
                    <a:ln>
                      <a:noFill/>
                    </a:ln>
                    <a:extLst>
                      <a:ext uri="{53640926-AAD7-44D8-BBD7-CCE9431645EC}">
                        <a14:shadowObscured xmlns:a14="http://schemas.microsoft.com/office/drawing/2010/main"/>
                      </a:ext>
                    </a:extLst>
                  </pic:spPr>
                </pic:pic>
              </a:graphicData>
            </a:graphic>
          </wp:inline>
        </w:drawing>
      </w:r>
    </w:p>
    <w:p w14:paraId="5F67593A" w14:textId="66D18FA6" w:rsidR="00D5632C" w:rsidRPr="00D5632C" w:rsidRDefault="00D5632C" w:rsidP="00D5632C">
      <w:pPr>
        <w:pStyle w:val="Caption"/>
      </w:pPr>
      <w:bookmarkStart w:id="237" w:name="_Toc35521167"/>
      <w:r>
        <w:t xml:space="preserve">Figure </w:t>
      </w:r>
      <w:fldSimple w:instr=" SEQ Figure \* ARABIC ">
        <w:r w:rsidR="005D5259">
          <w:rPr>
            <w:noProof/>
          </w:rPr>
          <w:t>28</w:t>
        </w:r>
      </w:fldSimple>
      <w:r>
        <w:t>:</w:t>
      </w:r>
      <w:r w:rsidR="00F4351D">
        <w:t xml:space="preserve"> </w:t>
      </w:r>
      <w:r>
        <w:t>Navigation Assistant device attached to user's waist</w:t>
      </w:r>
      <w:bookmarkEnd w:id="237"/>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38" w:name="_Toc34725482"/>
      <w:bookmarkStart w:id="239" w:name="_Toc35099837"/>
      <w:bookmarkStart w:id="240" w:name="_Toc35170041"/>
      <w:bookmarkStart w:id="241" w:name="_Toc35521247"/>
      <w:bookmarkStart w:id="242" w:name="_Toc35609574"/>
      <w:r>
        <w:rPr>
          <w:rStyle w:val="IntenseEmphasis"/>
          <w:rFonts w:asciiTheme="minorHAnsi" w:eastAsiaTheme="minorEastAsia" w:hAnsiTheme="minorHAnsi" w:cstheme="minorBidi"/>
          <w:spacing w:val="15"/>
          <w:sz w:val="22"/>
          <w:szCs w:val="22"/>
        </w:rPr>
        <w:t>Sensor</w:t>
      </w:r>
      <w:bookmarkEnd w:id="238"/>
      <w:bookmarkEnd w:id="239"/>
      <w:bookmarkEnd w:id="240"/>
      <w:bookmarkEnd w:id="241"/>
      <w:bookmarkEnd w:id="242"/>
    </w:p>
    <w:p w14:paraId="5C480B36" w14:textId="21E5B81B"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is then used in the calculation of the instructions which warn the user of up and coming objects in their path. </w:t>
      </w:r>
    </w:p>
    <w:p w14:paraId="04D4B197" w14:textId="77777777" w:rsidR="009F06AC" w:rsidRDefault="009F06AC" w:rsidP="004251B0">
      <w:pPr>
        <w:spacing w:line="360" w:lineRule="auto"/>
      </w:pP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43" w:name="_Toc34725483"/>
      <w:bookmarkStart w:id="244" w:name="_Toc35099838"/>
      <w:bookmarkStart w:id="245" w:name="_Toc35170042"/>
      <w:bookmarkStart w:id="246" w:name="_Toc35521248"/>
      <w:bookmarkStart w:id="247" w:name="_Toc35609575"/>
      <w:r>
        <w:rPr>
          <w:rStyle w:val="IntenseEmphasis"/>
          <w:rFonts w:asciiTheme="minorHAnsi" w:eastAsiaTheme="minorEastAsia" w:hAnsiTheme="minorHAnsi" w:cstheme="minorBidi"/>
          <w:spacing w:val="15"/>
          <w:sz w:val="22"/>
          <w:szCs w:val="22"/>
        </w:rPr>
        <w:t>Pi Camera</w:t>
      </w:r>
      <w:bookmarkEnd w:id="243"/>
      <w:bookmarkEnd w:id="244"/>
      <w:bookmarkEnd w:id="245"/>
      <w:bookmarkEnd w:id="246"/>
      <w:bookmarkEnd w:id="247"/>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48" w:name="_Toc34725484"/>
      <w:bookmarkStart w:id="249" w:name="_Toc35099839"/>
      <w:bookmarkStart w:id="250" w:name="_Toc35170043"/>
      <w:bookmarkStart w:id="251" w:name="_Toc35521249"/>
      <w:bookmarkStart w:id="252" w:name="_Toc35609576"/>
      <w:r>
        <w:rPr>
          <w:rStyle w:val="IntenseEmphasis"/>
          <w:rFonts w:asciiTheme="minorHAnsi" w:eastAsiaTheme="minorEastAsia" w:hAnsiTheme="minorHAnsi" w:cstheme="minorBidi"/>
          <w:spacing w:val="15"/>
          <w:sz w:val="22"/>
          <w:szCs w:val="22"/>
        </w:rPr>
        <w:t>Raspberry Pi</w:t>
      </w:r>
      <w:bookmarkEnd w:id="248"/>
      <w:bookmarkEnd w:id="249"/>
      <w:bookmarkEnd w:id="250"/>
      <w:bookmarkEnd w:id="251"/>
      <w:bookmarkEnd w:id="252"/>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w:t>
      </w:r>
      <w:r w:rsidR="00667FFE">
        <w:lastRenderedPageBreak/>
        <w:t xml:space="preserve">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53" w:name="_Toc34725485"/>
      <w:bookmarkStart w:id="254" w:name="_Toc35099840"/>
      <w:bookmarkStart w:id="255" w:name="_Toc35170044"/>
      <w:bookmarkStart w:id="256" w:name="_Toc35521250"/>
      <w:bookmarkStart w:id="257" w:name="_Toc35609577"/>
      <w:r>
        <w:rPr>
          <w:rStyle w:val="IntenseEmphasis"/>
          <w:rFonts w:asciiTheme="minorHAnsi" w:eastAsiaTheme="minorEastAsia" w:hAnsiTheme="minorHAnsi" w:cstheme="minorBidi"/>
          <w:spacing w:val="15"/>
          <w:sz w:val="22"/>
          <w:szCs w:val="22"/>
        </w:rPr>
        <w:t>Audio Instructions</w:t>
      </w:r>
      <w:bookmarkEnd w:id="253"/>
      <w:bookmarkEnd w:id="254"/>
      <w:bookmarkEnd w:id="255"/>
      <w:bookmarkEnd w:id="256"/>
      <w:bookmarkEnd w:id="257"/>
    </w:p>
    <w:p w14:paraId="0062D4ED" w14:textId="01ECDFE8" w:rsidR="00942D86" w:rsidRDefault="00942D86" w:rsidP="005306B6">
      <w:pPr>
        <w:spacing w:line="360" w:lineRule="auto"/>
      </w:pPr>
      <w:r w:rsidRPr="00E367EB">
        <w:t>The audio instructions are the</w:t>
      </w:r>
      <w:r>
        <w:t xml:space="preserve"> core </w:t>
      </w:r>
      <w:r w:rsidR="00626AD5">
        <w:t>feedback</w:t>
      </w:r>
      <w:r>
        <w:t xml:space="preserve"> source that is provided to the user. The instructions are calculated in the middle tier and provided to the visually impaired user through audio.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D2551E2" w:rsidR="0024317D" w:rsidRPr="00C70984" w:rsidRDefault="005F243F" w:rsidP="00AE37BA">
      <w:pPr>
        <w:spacing w:line="360" w:lineRule="auto"/>
        <w:rPr>
          <w:highlight w:val="yellow"/>
        </w:rPr>
      </w:pPr>
      <w:r>
        <w:t>Another solution to providing feedback to the visually impaired user could be to use a haptic feedback solution, i.e. the device vibrates when a user is within a particular distance from an object. This typ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7BF836B8" w:rsidR="007A7F1C" w:rsidRDefault="007A7F1C" w:rsidP="007A7F1C">
      <w:pPr>
        <w:pStyle w:val="Heading2"/>
      </w:pPr>
      <w:bookmarkStart w:id="258" w:name="_Toc21975777"/>
      <w:bookmarkStart w:id="259" w:name="_Toc35609578"/>
      <w:r>
        <w:t>3.</w:t>
      </w:r>
      <w:r w:rsidR="00DB62C8">
        <w:t>5</w:t>
      </w:r>
      <w:r>
        <w:t>. Middle-Tier</w:t>
      </w:r>
      <w:bookmarkEnd w:id="258"/>
      <w:bookmarkEnd w:id="259"/>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bookmarkStart w:id="260" w:name="_Toc34725487"/>
      <w:bookmarkStart w:id="261" w:name="_Toc35099842"/>
      <w:bookmarkStart w:id="262" w:name="_Toc35170046"/>
      <w:bookmarkStart w:id="263" w:name="_Toc35521252"/>
      <w:bookmarkStart w:id="264" w:name="_Toc35609579"/>
      <w:r>
        <w:rPr>
          <w:rStyle w:val="IntenseEmphasis"/>
          <w:rFonts w:asciiTheme="minorHAnsi" w:eastAsiaTheme="minorEastAsia" w:hAnsiTheme="minorHAnsi" w:cstheme="minorBidi"/>
          <w:spacing w:val="15"/>
          <w:sz w:val="22"/>
          <w:szCs w:val="22"/>
        </w:rPr>
        <w:t>Sensor Input</w:t>
      </w:r>
      <w:bookmarkEnd w:id="260"/>
      <w:bookmarkEnd w:id="261"/>
      <w:bookmarkEnd w:id="262"/>
      <w:bookmarkEnd w:id="263"/>
      <w:bookmarkEnd w:id="264"/>
    </w:p>
    <w:p w14:paraId="6E5140DA" w14:textId="06B62662" w:rsidR="00200FFD" w:rsidRDefault="00200FFD" w:rsidP="00200FFD">
      <w:pPr>
        <w:spacing w:line="360" w:lineRule="auto"/>
      </w:pPr>
      <w:r>
        <w:t xml:space="preserve">The </w:t>
      </w:r>
      <w:r w:rsidRPr="00F82170">
        <w:t>HC-SR04 sensor that is</w:t>
      </w:r>
      <w:r>
        <w:t xml:space="preserve"> attached to the Raspberry Pi device</w:t>
      </w:r>
      <w:r w:rsidR="00F82170">
        <w:t>, which in turn is attached to the user’s waist with a belt,</w:t>
      </w:r>
      <w:r>
        <w:t xml:space="preserv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xml:space="preserve">, it then bounces off the nearest object </w:t>
      </w:r>
      <w:r>
        <w:lastRenderedPageBreak/>
        <w:t>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This difference in time can be used to calculate the distance from the object, as the velocity of sounds in the air is known. As a result of this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bookmarkStart w:id="265" w:name="_Toc34725488"/>
      <w:bookmarkStart w:id="266" w:name="_Toc35099843"/>
      <w:bookmarkStart w:id="267" w:name="_Toc35170047"/>
      <w:bookmarkStart w:id="268" w:name="_Toc35521253"/>
      <w:bookmarkStart w:id="269" w:name="_Toc35609580"/>
      <w:r>
        <w:rPr>
          <w:rStyle w:val="IntenseEmphasis"/>
          <w:rFonts w:asciiTheme="minorHAnsi" w:eastAsiaTheme="minorEastAsia" w:hAnsiTheme="minorHAnsi" w:cstheme="minorBidi"/>
          <w:spacing w:val="15"/>
          <w:sz w:val="22"/>
          <w:szCs w:val="22"/>
        </w:rPr>
        <w:t>Object Detection Model Results</w:t>
      </w:r>
      <w:bookmarkEnd w:id="265"/>
      <w:bookmarkEnd w:id="266"/>
      <w:bookmarkEnd w:id="267"/>
      <w:bookmarkEnd w:id="268"/>
      <w:bookmarkEnd w:id="269"/>
    </w:p>
    <w:p w14:paraId="145B6513" w14:textId="44885017" w:rsidR="006B7E7F" w:rsidRPr="006B7E7F" w:rsidRDefault="006B7E7F" w:rsidP="001E0EFA">
      <w:pPr>
        <w:spacing w:line="360" w:lineRule="auto"/>
      </w:pPr>
      <w:r>
        <w:t xml:space="preserve">Also included in the middle tier of this system and in the calculation of the navigation instructions are the results provided from the object detection model. </w:t>
      </w:r>
      <w:r w:rsidR="001E0EFA">
        <w:t>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ithin the navigation instructions that are provided to the user. The object classification informs the user of what is in their path and the bounding box coordinates inform the user of where the object is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bookmarkStart w:id="270" w:name="_Toc34725489"/>
      <w:bookmarkStart w:id="271" w:name="_Toc35099844"/>
      <w:bookmarkStart w:id="272" w:name="_Toc35170048"/>
      <w:bookmarkStart w:id="273" w:name="_Toc35521254"/>
      <w:bookmarkStart w:id="274" w:name="_Toc35609581"/>
      <w:r>
        <w:rPr>
          <w:rStyle w:val="IntenseEmphasis"/>
          <w:rFonts w:asciiTheme="minorHAnsi" w:eastAsiaTheme="minorEastAsia" w:hAnsiTheme="minorHAnsi" w:cstheme="minorBidi"/>
          <w:spacing w:val="15"/>
          <w:sz w:val="22"/>
          <w:szCs w:val="22"/>
        </w:rPr>
        <w:t>Navigation Instructions</w:t>
      </w:r>
      <w:r w:rsidR="0082114D">
        <w:rPr>
          <w:rStyle w:val="IntenseEmphasis"/>
          <w:rFonts w:asciiTheme="minorHAnsi" w:eastAsiaTheme="minorEastAsia" w:hAnsiTheme="minorHAnsi" w:cstheme="minorBidi"/>
          <w:spacing w:val="15"/>
          <w:sz w:val="22"/>
          <w:szCs w:val="22"/>
        </w:rPr>
        <w:t xml:space="preserve"> Calculation</w:t>
      </w:r>
      <w:bookmarkEnd w:id="270"/>
      <w:bookmarkEnd w:id="271"/>
      <w:bookmarkEnd w:id="272"/>
      <w:bookmarkEnd w:id="273"/>
      <w:bookmarkEnd w:id="274"/>
    </w:p>
    <w:p w14:paraId="31524BF3" w14:textId="424A8AC0" w:rsidR="00BA00E6" w:rsidRDefault="000634AA" w:rsidP="001743A7">
      <w:pPr>
        <w:spacing w:line="360" w:lineRule="auto"/>
        <w:rPr>
          <w:highlight w:val="yellow"/>
        </w:rPr>
      </w:pPr>
      <w:r>
        <w:t xml:space="preserve">One of the </w:t>
      </w:r>
      <w:r w:rsidRPr="00E367EB">
        <w:t>main aspects of the middle tier of this system is the calculation of the navigation instructions</w:t>
      </w:r>
      <w:r w:rsidR="00E367EB" w:rsidRPr="00E367EB">
        <w:t>, of which more information can be found in the development chapter of this report</w:t>
      </w:r>
      <w:r w:rsidRPr="00E367EB">
        <w:t xml:space="preserve">. </w:t>
      </w:r>
      <w:r w:rsidR="009A0430" w:rsidRPr="00E367EB">
        <w:t>These instructions are used to provide the visually impaired user with information about the detected objects</w:t>
      </w:r>
      <w:r w:rsidR="009A0430">
        <w:t xml:space="preserve"> in their path.</w:t>
      </w:r>
      <w:r w:rsidR="00FE116A">
        <w:t xml:space="preserve"> </w:t>
      </w:r>
      <w:r w:rsidR="009A0430">
        <w:t xml:space="preserve">These instructions are calculated from two sources. Firstly, the results from the object detection model are included in the calculation of the results. </w:t>
      </w:r>
      <w:r w:rsidR="001743A7">
        <w:t xml:space="preserve">This provides the detected objects classification, accuracy score and its location within the frame using a bounding box. Secondly, the distance between the user and the closest detected object are also included in the instruction’s calculation. The process of compiling instructions to provide to the user is continued for all of the detected objects in the frame. </w:t>
      </w:r>
    </w:p>
    <w:p w14:paraId="3000225D" w14:textId="77777777" w:rsidR="001743A7" w:rsidRDefault="001743A7" w:rsidP="001743A7">
      <w:pPr>
        <w:spacing w:line="360" w:lineRule="auto"/>
        <w:rPr>
          <w:highlight w:val="yellow"/>
        </w:rPr>
      </w:pPr>
    </w:p>
    <w:p w14:paraId="5417412E" w14:textId="13A9DA87" w:rsidR="00231A46" w:rsidRDefault="00231A46" w:rsidP="00231A46">
      <w:pPr>
        <w:pStyle w:val="Heading3"/>
        <w:spacing w:line="360" w:lineRule="auto"/>
        <w:rPr>
          <w:rStyle w:val="IntenseEmphasis"/>
          <w:rFonts w:asciiTheme="minorHAnsi" w:eastAsiaTheme="minorEastAsia" w:hAnsiTheme="minorHAnsi" w:cstheme="minorBidi"/>
          <w:spacing w:val="15"/>
          <w:sz w:val="22"/>
          <w:szCs w:val="22"/>
        </w:rPr>
      </w:pPr>
      <w:bookmarkStart w:id="275" w:name="_Toc34725490"/>
      <w:bookmarkStart w:id="276" w:name="_Toc35099845"/>
      <w:bookmarkStart w:id="277" w:name="_Toc35170049"/>
      <w:bookmarkStart w:id="278" w:name="_Toc35521255"/>
      <w:bookmarkStart w:id="279" w:name="_Toc35609582"/>
      <w:r>
        <w:rPr>
          <w:rStyle w:val="IntenseEmphasis"/>
          <w:rFonts w:asciiTheme="minorHAnsi" w:eastAsiaTheme="minorEastAsia" w:hAnsiTheme="minorHAnsi" w:cstheme="minorBidi"/>
          <w:spacing w:val="15"/>
          <w:sz w:val="22"/>
          <w:szCs w:val="22"/>
        </w:rPr>
        <w:lastRenderedPageBreak/>
        <w:t>Convert Instructions to Audio with eSpeak</w:t>
      </w:r>
      <w:bookmarkEnd w:id="275"/>
      <w:bookmarkEnd w:id="276"/>
      <w:bookmarkEnd w:id="277"/>
      <w:bookmarkEnd w:id="278"/>
      <w:bookmarkEnd w:id="279"/>
    </w:p>
    <w:p w14:paraId="74EF480C" w14:textId="51546FE9" w:rsidR="00A42CB2" w:rsidRPr="00BC4C48" w:rsidRDefault="003402A1" w:rsidP="003402A1">
      <w:pPr>
        <w:spacing w:line="360" w:lineRule="auto"/>
        <w:rPr>
          <w:highlight w:val="yellow"/>
        </w:rPr>
      </w:pPr>
      <w:r>
        <w:t>The other main aspect of the middle tier of this system is the conversion of the instructions into audio. The application needed to convert the instructions into audio instructions is eSpeak. The eSpeak application simply takes in a string and outputs it into audio. It is also possible through this application to alter the volume level of the instructions. The eSpeak application plays the instructions through the audio jack of the Raspberry Pi and allows the Navigation Assistant program to provide navigation instructions through audio to the visually impaired users. The eSpeak application is operated by using the os.system() function which executes the string command in a subshell.</w:t>
      </w:r>
    </w:p>
    <w:p w14:paraId="38C98513" w14:textId="2A6B4C94" w:rsidR="00BC4C48" w:rsidRPr="00BC4C48" w:rsidRDefault="00BC4C48" w:rsidP="00BC4C48">
      <w:pPr>
        <w:rPr>
          <w:highlight w:val="yellow"/>
        </w:rPr>
      </w:pPr>
    </w:p>
    <w:p w14:paraId="50A2B181" w14:textId="5BE6078E" w:rsidR="007A7F1C" w:rsidRDefault="007A7F1C" w:rsidP="007A7F1C">
      <w:pPr>
        <w:pStyle w:val="Heading2"/>
      </w:pPr>
      <w:bookmarkStart w:id="280" w:name="_Toc21975778"/>
      <w:bookmarkStart w:id="281" w:name="_Toc35609583"/>
      <w:r>
        <w:t>3.</w:t>
      </w:r>
      <w:r w:rsidR="00DB62C8">
        <w:t>6</w:t>
      </w:r>
      <w:r>
        <w:t>. Back-End</w:t>
      </w:r>
      <w:bookmarkEnd w:id="280"/>
      <w:bookmarkEnd w:id="281"/>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bookmarkStart w:id="282" w:name="_Toc34725492"/>
      <w:bookmarkStart w:id="283" w:name="_Toc35099847"/>
      <w:bookmarkStart w:id="284" w:name="_Toc35170051"/>
      <w:bookmarkStart w:id="285" w:name="_Toc35521257"/>
      <w:bookmarkStart w:id="286" w:name="_Toc35609584"/>
      <w:r>
        <w:rPr>
          <w:rStyle w:val="IntenseEmphasis"/>
          <w:rFonts w:asciiTheme="minorHAnsi" w:eastAsiaTheme="minorEastAsia" w:hAnsiTheme="minorHAnsi" w:cstheme="minorBidi"/>
          <w:spacing w:val="15"/>
          <w:sz w:val="22"/>
          <w:szCs w:val="22"/>
        </w:rPr>
        <w:t>Camera Input</w:t>
      </w:r>
      <w:bookmarkEnd w:id="282"/>
      <w:bookmarkEnd w:id="283"/>
      <w:bookmarkEnd w:id="284"/>
      <w:bookmarkEnd w:id="285"/>
      <w:bookmarkEnd w:id="286"/>
    </w:p>
    <w:p w14:paraId="6047ED68" w14:textId="07C06D9D" w:rsidR="00E61839" w:rsidRDefault="003402A1" w:rsidP="00DD7216">
      <w:pPr>
        <w:spacing w:line="360" w:lineRule="auto"/>
      </w:pPr>
      <w:r>
        <w:t>The Raspberry Pi camera module is used in this project to gather a video stream of the user’s path. This video stream is then inputted into the MobileNet SSDLite model in the backend</w:t>
      </w:r>
      <w:r w:rsidR="002E5CFF">
        <w:t xml:space="preserve"> which uses the video stream to detect objects in the user’ path.</w:t>
      </w:r>
    </w:p>
    <w:p w14:paraId="7C39CF50" w14:textId="77777777" w:rsidR="00DD7216" w:rsidRDefault="00DD7216" w:rsidP="007A7F1C"/>
    <w:p w14:paraId="102793B2" w14:textId="52ADF80D" w:rsidR="00E61839" w:rsidRPr="00715000" w:rsidRDefault="00E61839" w:rsidP="00715000">
      <w:pPr>
        <w:pStyle w:val="Heading3"/>
        <w:spacing w:line="360" w:lineRule="auto"/>
        <w:rPr>
          <w:rFonts w:asciiTheme="minorHAnsi" w:eastAsiaTheme="minorEastAsia" w:hAnsiTheme="minorHAnsi" w:cstheme="minorBidi"/>
          <w:i/>
          <w:iCs/>
          <w:color w:val="5B9BD5" w:themeColor="accent1"/>
          <w:spacing w:val="15"/>
          <w:sz w:val="22"/>
          <w:szCs w:val="22"/>
        </w:rPr>
      </w:pPr>
      <w:bookmarkStart w:id="287" w:name="_Toc34725493"/>
      <w:bookmarkStart w:id="288" w:name="_Toc35099848"/>
      <w:bookmarkStart w:id="289" w:name="_Toc35170052"/>
      <w:bookmarkStart w:id="290" w:name="_Toc35521258"/>
      <w:bookmarkStart w:id="291" w:name="_Toc35609585"/>
      <w:r>
        <w:rPr>
          <w:rStyle w:val="IntenseEmphasis"/>
          <w:rFonts w:asciiTheme="minorHAnsi" w:eastAsiaTheme="minorEastAsia" w:hAnsiTheme="minorHAnsi" w:cstheme="minorBidi"/>
          <w:spacing w:val="15"/>
          <w:sz w:val="22"/>
          <w:szCs w:val="22"/>
        </w:rPr>
        <w:t>MobileNet SSDLite Model</w:t>
      </w:r>
      <w:bookmarkEnd w:id="287"/>
      <w:bookmarkEnd w:id="288"/>
      <w:bookmarkEnd w:id="289"/>
      <w:bookmarkEnd w:id="290"/>
      <w:bookmarkEnd w:id="291"/>
    </w:p>
    <w:p w14:paraId="57CED534" w14:textId="69164289" w:rsidR="00715000" w:rsidRDefault="00715000" w:rsidP="007B296C">
      <w:pPr>
        <w:spacing w:line="360" w:lineRule="auto"/>
      </w:pPr>
      <w:r w:rsidRPr="00715000">
        <w:t xml:space="preserve">The </w:t>
      </w:r>
      <w:r>
        <w:t>MobileNet SSDLite model is the core component of this project.</w:t>
      </w:r>
      <w:r w:rsidR="007B296C">
        <w:t xml:space="preserve"> </w:t>
      </w:r>
      <w:r w:rsidR="00E14492">
        <w:t>I</w:t>
      </w:r>
      <w:r w:rsidR="007B296C">
        <w:t xml:space="preserve">t is this model that is used to detect objects in the user’s path, </w:t>
      </w:r>
      <w:r w:rsidR="00E14492">
        <w:t xml:space="preserve">which is </w:t>
      </w:r>
      <w:r w:rsidR="007B296C">
        <w:t xml:space="preserve">the main feature of this project. The model takes in as input the video stream of the user’s path from the camera module. Using this video, the model then begins to detect objects within the frame. </w:t>
      </w:r>
      <w:r w:rsidR="00BF4841">
        <w:t xml:space="preserve">This object detection is carried by the model in the following way. The model consists of three layers, each of which the video frame </w:t>
      </w:r>
      <w:r w:rsidR="002F5374">
        <w:t>passes</w:t>
      </w:r>
      <w:r w:rsidR="00BF4841">
        <w:t xml:space="preserve"> through. These three layers, shown in </w:t>
      </w:r>
      <w:r w:rsidR="00BF4841">
        <w:fldChar w:fldCharType="begin"/>
      </w:r>
      <w:r w:rsidR="00BF4841">
        <w:instrText xml:space="preserve"> REF _Ref34724458 \h </w:instrText>
      </w:r>
      <w:r w:rsidR="00BF4841">
        <w:fldChar w:fldCharType="separate"/>
      </w:r>
      <w:r w:rsidR="00995878">
        <w:t xml:space="preserve">Figure </w:t>
      </w:r>
      <w:r w:rsidR="00995878">
        <w:rPr>
          <w:noProof/>
        </w:rPr>
        <w:t>29</w:t>
      </w:r>
      <w:r w:rsidR="00BF4841">
        <w:fldChar w:fldCharType="end"/>
      </w:r>
      <w:r w:rsidR="00BF4841">
        <w:t xml:space="preserve">, consist of the expansion layer, </w:t>
      </w:r>
      <w:r w:rsidR="00873F7E">
        <w:t xml:space="preserve">the </w:t>
      </w:r>
      <w:r w:rsidR="00BF4841">
        <w:t>depth wise layer and</w:t>
      </w:r>
      <w:r w:rsidR="00873F7E">
        <w:t xml:space="preserve"> the</w:t>
      </w:r>
      <w:r w:rsidR="00BF4841">
        <w:t xml:space="preserve"> projection layer.</w:t>
      </w:r>
      <w:r w:rsidR="00E14492">
        <w:t xml:space="preserve"> The expansion layer, which is the first layer in this model, decompresses the data in the video</w:t>
      </w:r>
      <w:r w:rsidR="00225A2A">
        <w:t xml:space="preserve"> frame</w:t>
      </w:r>
      <w:r w:rsidR="00E14492">
        <w:t xml:space="preserve"> before it goes to the depth wise layer. Essentially</w:t>
      </w:r>
      <w:r w:rsidR="00225A2A">
        <w:t>,</w:t>
      </w:r>
      <w:r w:rsidR="00E14492">
        <w:t xml:space="preserve"> the expansion layer increases the size of the inputted video frame which results in this layer outputting more data than was originally inputted. The next layer, the depth wise layer, makes use of the expanded data produced by the expansion layer. The depth wise layer filters the data to detect objects that the model has been trained to detect. These detected objects are then outputted to the third and final layer, the projection layer. The projection layer recompresses the data from the depth wise layer into a smaller output. It essentially projects the expanded data into a smaller size, thus reducing the amount of data flow through the rest of the program within which this model is used. </w:t>
      </w:r>
    </w:p>
    <w:p w14:paraId="6EC9953E" w14:textId="77777777" w:rsidR="00982874" w:rsidRPr="00715000" w:rsidRDefault="00982874" w:rsidP="007B296C">
      <w:pPr>
        <w:spacing w:line="360" w:lineRule="auto"/>
      </w:pPr>
    </w:p>
    <w:p w14:paraId="4B862B6A" w14:textId="77777777" w:rsidR="007B296C" w:rsidRDefault="007B296C" w:rsidP="007B296C">
      <w:pPr>
        <w:keepNext/>
      </w:pPr>
      <w:r>
        <w:rPr>
          <w:noProof/>
        </w:rPr>
        <w:drawing>
          <wp:inline distT="0" distB="0" distL="0" distR="0" wp14:anchorId="2550109D" wp14:editId="0B9A146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753C4C82" w14:textId="27E1ED11" w:rsidR="007B296C" w:rsidRDefault="007B296C" w:rsidP="007B296C">
      <w:pPr>
        <w:pStyle w:val="Caption"/>
      </w:pPr>
      <w:bookmarkStart w:id="292" w:name="_Ref34724458"/>
      <w:bookmarkStart w:id="293" w:name="_Toc35521168"/>
      <w:r>
        <w:t xml:space="preserve">Figure </w:t>
      </w:r>
      <w:fldSimple w:instr=" SEQ Figure \* ARABIC ">
        <w:r w:rsidR="005D5259">
          <w:rPr>
            <w:noProof/>
          </w:rPr>
          <w:t>29</w:t>
        </w:r>
      </w:fldSimple>
      <w:r>
        <w:t>: MobileNet SSDLite Diagram (39)</w:t>
      </w:r>
      <w:bookmarkEnd w:id="292"/>
      <w:bookmarkEnd w:id="293"/>
    </w:p>
    <w:p w14:paraId="754828C7" w14:textId="77777777" w:rsidR="005856BD" w:rsidRPr="007B63DE" w:rsidRDefault="005856BD" w:rsidP="007A7F1C"/>
    <w:p w14:paraId="422E6C38" w14:textId="3FCFEDFD" w:rsidR="007A7F1C" w:rsidRDefault="007A7F1C" w:rsidP="007A7F1C">
      <w:pPr>
        <w:pStyle w:val="Heading2"/>
      </w:pPr>
      <w:bookmarkStart w:id="294" w:name="_Toc21975779"/>
      <w:bookmarkStart w:id="295" w:name="_Toc35609586"/>
      <w:r>
        <w:t>3.</w:t>
      </w:r>
      <w:r w:rsidR="00DB62C8">
        <w:t>7</w:t>
      </w:r>
      <w:r>
        <w:t>. Conclusions</w:t>
      </w:r>
      <w:bookmarkEnd w:id="294"/>
      <w:bookmarkEnd w:id="295"/>
    </w:p>
    <w:p w14:paraId="45823EB8" w14:textId="4D58F09E" w:rsidR="00047019" w:rsidRDefault="00047019" w:rsidP="000C1FF5">
      <w:pPr>
        <w:spacing w:line="360" w:lineRule="auto"/>
      </w:pPr>
    </w:p>
    <w:p w14:paraId="6813B8BC" w14:textId="03F1B18C" w:rsidR="007B715A" w:rsidRDefault="007B715A" w:rsidP="000C1FF5">
      <w:pPr>
        <w:spacing w:line="360" w:lineRule="auto"/>
      </w:pPr>
      <w:r>
        <w:t>In this chapter the design</w:t>
      </w:r>
      <w:r w:rsidR="00A17FDB">
        <w:t xml:space="preserve"> of the system was presented. Firstly, the different development methodologies considered for this project were discussed and compared. This resulted in the informed selection of the Feature Driven development methodology. Next, an overview of the system was presented. This included the different design iteration</w:t>
      </w:r>
      <w:r w:rsidR="00201E30">
        <w:t>s</w:t>
      </w:r>
      <w:r w:rsidR="00A17FDB">
        <w:t xml:space="preserve"> that took place to develop the system. Lastly covered in this project was an overview of the different layers of the system, i.e. the front</w:t>
      </w:r>
      <w:r w:rsidR="00BB51DF">
        <w:t>-</w:t>
      </w:r>
      <w:r w:rsidR="00A17FDB">
        <w:t xml:space="preserve">end, middle tier and backend were discussed. This included a brief explanation of the different elements associated with each section and what their purpose within the project is. </w:t>
      </w:r>
    </w:p>
    <w:p w14:paraId="65572BCC" w14:textId="5C382FBD" w:rsidR="00A17FDB" w:rsidRDefault="00A17FDB" w:rsidP="000C1FF5">
      <w:pPr>
        <w:spacing w:line="360" w:lineRule="auto"/>
      </w:pPr>
    </w:p>
    <w:p w14:paraId="22FEE927" w14:textId="52A264A9" w:rsidR="00306C53" w:rsidRPr="005856BD" w:rsidRDefault="00A17FDB" w:rsidP="00201E30">
      <w:pPr>
        <w:spacing w:line="360" w:lineRule="auto"/>
        <w:rPr>
          <w:highlight w:val="yellow"/>
        </w:rPr>
      </w:pPr>
      <w:r>
        <w:t>Based on the topics discussed in this chapter, the next chapter will cover the development process that was implemented to build the system. This will involve revisiting the designs covered in this chapter and how they were used during the development of the device. The following chapter will present how the above designs were implemented and it will also include any challenges that were encountered during the development process. As well as that</w:t>
      </w:r>
      <w:r w:rsidR="00AE31D4">
        <w:t>,</w:t>
      </w:r>
      <w:r>
        <w:t xml:space="preserve"> any changes that were made during the development cycle will also be included in the following chapter.</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77EC1B0C" w14:textId="16037BAE" w:rsidR="00034B9C" w:rsidRDefault="00034B9C" w:rsidP="000C1FF5">
      <w:pPr>
        <w:spacing w:line="360" w:lineRule="auto"/>
      </w:pPr>
    </w:p>
    <w:p w14:paraId="1EAC89FF" w14:textId="77777777" w:rsidR="00995878" w:rsidRDefault="00995878" w:rsidP="000C1FF5">
      <w:pPr>
        <w:spacing w:line="360" w:lineRule="auto"/>
      </w:pPr>
    </w:p>
    <w:p w14:paraId="653B2DA8" w14:textId="58819A36" w:rsidR="009B697E" w:rsidRDefault="009B697E" w:rsidP="009B697E">
      <w:pPr>
        <w:pStyle w:val="Heading1"/>
      </w:pPr>
      <w:bookmarkStart w:id="296" w:name="_Toc35609587"/>
      <w:r>
        <w:lastRenderedPageBreak/>
        <w:t>4. De</w:t>
      </w:r>
      <w:r w:rsidR="007F3450">
        <w:t>velopment</w:t>
      </w:r>
      <w:bookmarkEnd w:id="296"/>
    </w:p>
    <w:p w14:paraId="2A537FCB" w14:textId="77777777" w:rsidR="009B697E" w:rsidRDefault="009B697E" w:rsidP="009B697E"/>
    <w:p w14:paraId="605A4897" w14:textId="77777777" w:rsidR="009B697E" w:rsidRDefault="009B697E" w:rsidP="009B697E">
      <w:pPr>
        <w:pStyle w:val="Heading2"/>
      </w:pPr>
      <w:bookmarkStart w:id="297" w:name="_Toc35609588"/>
      <w:r>
        <w:t>4.1. Introduction</w:t>
      </w:r>
      <w:bookmarkEnd w:id="297"/>
    </w:p>
    <w:p w14:paraId="029FAB64" w14:textId="5A8230C8" w:rsidR="007B63DE" w:rsidRDefault="007B63DE" w:rsidP="00046948">
      <w:pPr>
        <w:spacing w:line="360" w:lineRule="auto"/>
      </w:pPr>
    </w:p>
    <w:p w14:paraId="566AAD84" w14:textId="2FAD38EE" w:rsidR="00046948" w:rsidRDefault="00DE5610" w:rsidP="00046948">
      <w:pPr>
        <w:spacing w:line="360" w:lineRule="auto"/>
      </w:pPr>
      <w:r>
        <w:t xml:space="preserve">This chapter </w:t>
      </w:r>
      <w:r w:rsidRPr="00F82403">
        <w:t>outline</w:t>
      </w:r>
      <w:r w:rsidR="00F82403" w:rsidRPr="00F82403">
        <w:t>s</w:t>
      </w:r>
      <w:r>
        <w:t xml:space="preserve"> the development process </w:t>
      </w:r>
      <w:r w:rsidR="00C32A2C">
        <w:t>carried out</w:t>
      </w:r>
      <w:r>
        <w:t xml:space="preserve"> during the course of this project. </w:t>
      </w:r>
      <w:r w:rsidR="00486152">
        <w:t xml:space="preserve">It will include a discussion </w:t>
      </w:r>
      <w:r w:rsidR="00C32A2C">
        <w:t>about</w:t>
      </w:r>
      <w:r w:rsidR="00486152">
        <w:t xml:space="preserve"> the crucial development processes and challenges that were encountered during the development of t</w:t>
      </w:r>
      <w:r w:rsidR="00EE5A7E">
        <w:t>h</w:t>
      </w:r>
      <w:r w:rsidR="00486152">
        <w:t>is project.</w:t>
      </w:r>
    </w:p>
    <w:p w14:paraId="0C517826" w14:textId="0C4CEF0C" w:rsidR="00046948" w:rsidRDefault="00046948" w:rsidP="00046948">
      <w:pPr>
        <w:spacing w:line="360" w:lineRule="auto"/>
      </w:pPr>
    </w:p>
    <w:p w14:paraId="28AF4F0D" w14:textId="7C006A71" w:rsidR="00A20FC4" w:rsidRDefault="00046948" w:rsidP="00812E4B">
      <w:pPr>
        <w:spacing w:line="360" w:lineRule="auto"/>
      </w:pPr>
      <w:r>
        <w:t xml:space="preserve">The development of this project took place over the course </w:t>
      </w:r>
      <w:r w:rsidRPr="00C31C14">
        <w:t>of a few months</w:t>
      </w:r>
      <w:r w:rsidR="00C31C14" w:rsidRPr="00C31C14">
        <w:t>,</w:t>
      </w:r>
      <w:r w:rsidR="00C31C14">
        <w:t xml:space="preserve"> which can be seen from the Gantt chart provided in chapter </w:t>
      </w:r>
      <w:r w:rsidR="00C31C14">
        <w:fldChar w:fldCharType="begin"/>
      </w:r>
      <w:r w:rsidR="00C31C14">
        <w:instrText xml:space="preserve"> REF _Ref35517078 \h </w:instrText>
      </w:r>
      <w:r w:rsidR="00C31C14">
        <w:fldChar w:fldCharType="separate"/>
      </w:r>
      <w:r w:rsidR="00C31C14">
        <w:t>6</w:t>
      </w:r>
      <w:r w:rsidR="00C31C14">
        <w:fldChar w:fldCharType="end"/>
      </w:r>
      <w:r w:rsidR="00C31C14">
        <w:t xml:space="preserve"> of this report</w:t>
      </w:r>
      <w:r>
        <w:t xml:space="preserve">. The different features of </w:t>
      </w:r>
      <w:r w:rsidRPr="00643AA5">
        <w:t>this project</w:t>
      </w:r>
      <w:r w:rsidR="00643AA5">
        <w:t xml:space="preserve">, discussed in the previous design chapter of this report, </w:t>
      </w:r>
      <w:r>
        <w:t xml:space="preserve"> were developed one by one using sprints of 7-10 days, depending on the size and difficulty of the feature being implemented. The order of development that was taken for this project </w:t>
      </w:r>
      <w:r w:rsidR="001B02DD">
        <w:t>was</w:t>
      </w:r>
      <w:r>
        <w:t xml:space="preserve"> as follows. Firstly, the backend was set up to ensure the model ran correctly. This also included the setting up of the </w:t>
      </w:r>
      <w:r w:rsidR="00C31C14">
        <w:t>Raspberry P</w:t>
      </w:r>
      <w:r>
        <w:t xml:space="preserve">i camera that would allow for a video stream input </w:t>
      </w:r>
      <w:r w:rsidR="004C362C">
        <w:t xml:space="preserve">to be </w:t>
      </w:r>
      <w:r>
        <w:t xml:space="preserve">used </w:t>
      </w:r>
      <w:r w:rsidR="00DC7521">
        <w:t>by</w:t>
      </w:r>
      <w:r>
        <w:t xml:space="preserve"> the model to detect obstacles in the user’s path. Secondly, the middle tier was constructed. This included the compilation of the</w:t>
      </w:r>
      <w:r w:rsidR="000118B6">
        <w:t xml:space="preserve"> </w:t>
      </w:r>
      <w:r>
        <w:t xml:space="preserve">instructions </w:t>
      </w:r>
      <w:r w:rsidR="008576D1">
        <w:t xml:space="preserve">that are </w:t>
      </w:r>
      <w:r>
        <w:t>provided to the user</w:t>
      </w:r>
      <w:r w:rsidR="00140F83">
        <w:t>. Lastly, the front</w:t>
      </w:r>
      <w:r w:rsidR="00BB51DF">
        <w:t>-</w:t>
      </w:r>
      <w:r w:rsidR="00140F83">
        <w:t>end of this system was developed. This involved the conversion of the user instruction</w:t>
      </w:r>
      <w:r w:rsidR="00AF374D">
        <w:t>s</w:t>
      </w:r>
      <w:r w:rsidR="00140F83">
        <w:t xml:space="preserve"> from text to audio and also the automatic running of the program when the device is powered on.</w:t>
      </w:r>
    </w:p>
    <w:p w14:paraId="6C9FEA0D" w14:textId="4DE2D501" w:rsidR="0077274E" w:rsidRDefault="0077274E" w:rsidP="00812E4B">
      <w:pPr>
        <w:spacing w:line="360" w:lineRule="auto"/>
      </w:pPr>
    </w:p>
    <w:p w14:paraId="121270F1" w14:textId="100236F6" w:rsidR="0077274E" w:rsidRDefault="0077274E" w:rsidP="00812E4B">
      <w:pPr>
        <w:spacing w:line="360" w:lineRule="auto"/>
      </w:pPr>
      <w:r>
        <w:t xml:space="preserve">The source </w:t>
      </w:r>
      <w:r w:rsidRPr="00F82403">
        <w:t>code discussed in this chapter</w:t>
      </w:r>
      <w:r>
        <w:t xml:space="preserve"> can be found </w:t>
      </w:r>
      <w:hyperlink r:id="rId41" w:history="1">
        <w:r w:rsidRPr="0077274E">
          <w:rPr>
            <w:rStyle w:val="Hyperlink"/>
          </w:rPr>
          <w:t>here</w:t>
        </w:r>
      </w:hyperlink>
      <w:r>
        <w:t>.</w:t>
      </w:r>
    </w:p>
    <w:p w14:paraId="3391B5D2" w14:textId="77777777" w:rsidR="00812E4B" w:rsidRPr="00C63469" w:rsidRDefault="00812E4B" w:rsidP="00812E4B">
      <w:pPr>
        <w:spacing w:line="360" w:lineRule="auto"/>
        <w:rPr>
          <w:highlight w:val="yellow"/>
        </w:rPr>
      </w:pPr>
    </w:p>
    <w:p w14:paraId="427EC956" w14:textId="2632059E" w:rsidR="009B697E" w:rsidRDefault="009B697E" w:rsidP="009B697E">
      <w:pPr>
        <w:pStyle w:val="Heading2"/>
      </w:pPr>
      <w:bookmarkStart w:id="298" w:name="_Toc35609589"/>
      <w:r>
        <w:t>4.2. Software Development</w:t>
      </w:r>
      <w:bookmarkEnd w:id="298"/>
    </w:p>
    <w:p w14:paraId="680E425B" w14:textId="00E81F4C" w:rsidR="00335554" w:rsidRDefault="00335554" w:rsidP="00335554"/>
    <w:p w14:paraId="640556A3" w14:textId="5F70A829" w:rsidR="007B1414" w:rsidRDefault="007B1414" w:rsidP="007B1414">
      <w:pPr>
        <w:spacing w:line="360" w:lineRule="auto"/>
      </w:pPr>
      <w:r>
        <w:t>The first step of the development process for this project was to set up version control. The version control software chosen for this project was GitHub.</w:t>
      </w:r>
      <w:r w:rsidR="000B0B6E">
        <w:t xml:space="preserve"> This software was chosen as it is a reliable web-based hosting system that could be used to manage the various versions of this project. Once the project folder was set up and linked to the GitHub repository the development of the project could begin. </w:t>
      </w:r>
    </w:p>
    <w:p w14:paraId="4C5A2682" w14:textId="5D5472AB" w:rsidR="00BE029F" w:rsidRDefault="00F82403" w:rsidP="000B0B6E">
      <w:pPr>
        <w:spacing w:line="360" w:lineRule="auto"/>
      </w:pPr>
      <w:r>
        <w:t xml:space="preserve">The next </w:t>
      </w:r>
      <w:r w:rsidRPr="00F82403">
        <w:t>step</w:t>
      </w:r>
      <w:r w:rsidR="000B0B6E" w:rsidRPr="00F82403">
        <w:t xml:space="preserve"> of the development process for this project</w:t>
      </w:r>
      <w:r w:rsidR="000B0B6E">
        <w:t xml:space="preserve"> was the hardware setup. Firstly, the operating systems running on the Raspberry Pi, Raspbian operating system, was installed. This </w:t>
      </w:r>
      <w:r w:rsidR="000B0B6E">
        <w:lastRenderedPageBreak/>
        <w:t xml:space="preserve">involved using an SD card that was formatted with the NOOBS installation software to install the operating system. Once Raspbian was installed a disk image of the installed operating system was taken and stored on an external hard drive. This ensured that if the Raspberry Pi were to have crashed or became corrupted then the original operating system could be reinstalled. Once the Raspberry Pi operating system was set up the pi camera was attached to the device. This was done by attaching the ribbon of the camera into the camera module port on the </w:t>
      </w:r>
      <w:r w:rsidR="00C31C14">
        <w:t>Raspberry P</w:t>
      </w:r>
      <w:r w:rsidR="000B0B6E">
        <w:t xml:space="preserve">i board. Later in the development process the distance sensor was also attached to the </w:t>
      </w:r>
      <w:r w:rsidR="00BC46D5">
        <w:t>Raspberry P</w:t>
      </w:r>
      <w:r w:rsidR="000B0B6E">
        <w:t>i.</w:t>
      </w:r>
    </w:p>
    <w:p w14:paraId="0C878974" w14:textId="46B0CCE8" w:rsidR="000B0B6E" w:rsidRDefault="000B0B6E" w:rsidP="000B0B6E">
      <w:pPr>
        <w:spacing w:line="360" w:lineRule="auto"/>
      </w:pPr>
    </w:p>
    <w:p w14:paraId="07B1A8BE" w14:textId="65779D01" w:rsidR="000B0B6E" w:rsidRPr="000B0B6E" w:rsidRDefault="000B0B6E" w:rsidP="000B0B6E">
      <w:pPr>
        <w:spacing w:line="360" w:lineRule="auto"/>
      </w:pPr>
      <w:r>
        <w:t xml:space="preserve">The core aspect of this </w:t>
      </w:r>
      <w:r w:rsidRPr="00F82403">
        <w:t xml:space="preserve">project </w:t>
      </w:r>
      <w:r w:rsidR="00E231FB" w:rsidRPr="00F82403">
        <w:t>wa</w:t>
      </w:r>
      <w:r w:rsidRPr="00F82403">
        <w:t>s the object detection</w:t>
      </w:r>
      <w:r w:rsidR="00A80214">
        <w:t xml:space="preserve"> model</w:t>
      </w:r>
      <w:r>
        <w:t xml:space="preserve">. </w:t>
      </w:r>
      <w:r w:rsidR="0006613A">
        <w:t xml:space="preserve">Initially the </w:t>
      </w:r>
      <w:r w:rsidR="0006613A" w:rsidRPr="00C31C14">
        <w:t>Mask RCNN</w:t>
      </w:r>
      <w:r w:rsidR="0006613A">
        <w:t xml:space="preserve"> model</w:t>
      </w:r>
      <w:r w:rsidR="00C31C14">
        <w:t>, previously described in the</w:t>
      </w:r>
      <w:r w:rsidR="00C31C14" w:rsidRPr="00C31C14">
        <w:t xml:space="preserve"> research chapter</w:t>
      </w:r>
      <w:r w:rsidR="00C31C14">
        <w:t xml:space="preserve"> of this report,</w:t>
      </w:r>
      <w:r w:rsidR="0006613A">
        <w:t xml:space="preserve"> was used to implement the object detection feature of this project. However, the Mask RCNN model was only able to run on the Raspberry Pi when a still image was inputted. When the Mask RCNN model was implemented with the video input the </w:t>
      </w:r>
      <w:r w:rsidR="00C31C14" w:rsidRPr="00834CA9">
        <w:t>Raspberry P</w:t>
      </w:r>
      <w:r w:rsidR="0006613A" w:rsidRPr="00834CA9">
        <w:t>i</w:t>
      </w:r>
      <w:r w:rsidR="0006613A">
        <w:t xml:space="preserve"> could not run the model. This is because the Mask RCNN model is a complex model</w:t>
      </w:r>
      <w:r w:rsidR="002553D5">
        <w:t xml:space="preserve"> that </w:t>
      </w:r>
      <w:r w:rsidR="0006613A">
        <w:t xml:space="preserve">requires a large amount of computation power, something that the Raspberry Pi does not have. </w:t>
      </w:r>
      <w:r w:rsidR="00C31041">
        <w:t>As a result of this</w:t>
      </w:r>
      <w:r w:rsidR="003F5EBF">
        <w:t>,</w:t>
      </w:r>
      <w:r w:rsidR="00C31041">
        <w:t xml:space="preserve"> research into other object detection models that would be more suitable for a device with a lower computation power, like the Raspberry Pi, was conducted.</w:t>
      </w:r>
      <w:r w:rsidR="00C72A0A">
        <w:t xml:space="preserve"> During the course of this research</w:t>
      </w:r>
      <w:r w:rsidR="00834CA9">
        <w:t xml:space="preserve"> </w:t>
      </w:r>
      <w:r w:rsidR="00C72A0A" w:rsidRPr="00834CA9">
        <w:t>MobileNet SSDLite</w:t>
      </w:r>
      <w:r w:rsidR="00C72A0A">
        <w:t xml:space="preserve"> was found</w:t>
      </w:r>
      <w:r w:rsidR="00834CA9">
        <w:t xml:space="preserve"> , which was previously shown in the research chapter of this report</w:t>
      </w:r>
      <w:r w:rsidR="00C72A0A">
        <w:t xml:space="preserve">. This model was specifically created to run object detection on devices with a lower computation power. </w:t>
      </w:r>
      <w:r w:rsidR="00E231FB">
        <w:t xml:space="preserve">This meant that the Raspberry Pi would be able to run this model with the video stream input </w:t>
      </w:r>
      <w:r w:rsidR="003F5EBF">
        <w:t>and</w:t>
      </w:r>
      <w:r w:rsidR="00E231FB">
        <w:t xml:space="preserve"> successfully detect objects within the frame. Because of this, the MobileNet SSDLite model was chosen for this project. </w:t>
      </w:r>
    </w:p>
    <w:p w14:paraId="7312C79E" w14:textId="55F6E8F3" w:rsidR="0006613A" w:rsidRDefault="0006613A" w:rsidP="0006613A">
      <w:pPr>
        <w:rPr>
          <w:highlight w:val="yellow"/>
        </w:rPr>
      </w:pPr>
    </w:p>
    <w:p w14:paraId="02AA15D0" w14:textId="04E73916" w:rsidR="00B72115" w:rsidRDefault="00B72115" w:rsidP="00B72115">
      <w:pPr>
        <w:spacing w:line="360" w:lineRule="auto"/>
      </w:pPr>
      <w:r w:rsidRPr="00B72115">
        <w:t>Chal</w:t>
      </w:r>
      <w:r>
        <w:t xml:space="preserve">lenges arose when trying to detect the distance between the detected object and the user. Initially, it was attempted to calculate this distance using a single lens camera, i.e. the pi camera. Different formulas were attempted to calculate this distance. Firstly, </w:t>
      </w:r>
      <w:r w:rsidRPr="008A1726">
        <w:t>triangle similarity was</w:t>
      </w:r>
      <w:r>
        <w:t xml:space="preserve"> used</w:t>
      </w:r>
      <w:r w:rsidR="008A1726">
        <w:t xml:space="preserve"> (42)</w:t>
      </w:r>
      <w:r>
        <w:t xml:space="preserve">. The </w:t>
      </w:r>
      <w:r w:rsidRPr="00C641BF">
        <w:t>formula</w:t>
      </w:r>
      <w:r w:rsidR="00C641BF">
        <w:t xml:space="preserve"> </w:t>
      </w:r>
      <w:r w:rsidRPr="00C641BF">
        <w:t>for</w:t>
      </w:r>
      <w:r>
        <w:t xml:space="preserve"> this</w:t>
      </w:r>
      <w:r w:rsidR="00C641BF">
        <w:t xml:space="preserve">, which is used to detect the distance between the user and a static known object using a single lens camera, </w:t>
      </w:r>
      <w:r>
        <w:t xml:space="preserve">is </w:t>
      </w:r>
      <w:r w:rsidRPr="007F5D41">
        <w:rPr>
          <w:i/>
          <w:iCs/>
        </w:rPr>
        <w:t>D = (</w:t>
      </w:r>
      <w:r w:rsidRPr="00C641BF">
        <w:rPr>
          <w:i/>
          <w:iCs/>
        </w:rPr>
        <w:t>W</w:t>
      </w:r>
      <w:r w:rsidR="008C081F" w:rsidRPr="00C641BF">
        <w:rPr>
          <w:i/>
          <w:iCs/>
        </w:rPr>
        <w:t xml:space="preserve"> </w:t>
      </w:r>
      <w:r w:rsidRPr="00C641BF">
        <w:rPr>
          <w:i/>
          <w:iCs/>
        </w:rPr>
        <w:t>x</w:t>
      </w:r>
      <w:r w:rsidR="008C081F" w:rsidRPr="00C641BF">
        <w:rPr>
          <w:i/>
          <w:iCs/>
        </w:rPr>
        <w:t xml:space="preserve"> </w:t>
      </w:r>
      <w:r w:rsidRPr="00C641BF">
        <w:rPr>
          <w:i/>
          <w:iCs/>
        </w:rPr>
        <w:t>F)/P</w:t>
      </w:r>
      <w:r w:rsidR="008A1726">
        <w:rPr>
          <w:i/>
          <w:iCs/>
        </w:rPr>
        <w:t xml:space="preserve"> </w:t>
      </w:r>
      <w:r w:rsidR="008A1726" w:rsidRPr="00E629C8">
        <w:t>(42)</w:t>
      </w:r>
      <w:r w:rsidRPr="00C641BF">
        <w:t xml:space="preserve"> and its values</w:t>
      </w:r>
      <w:r>
        <w:t xml:space="preserve"> consist of the following:</w:t>
      </w:r>
    </w:p>
    <w:p w14:paraId="2CD0594A" w14:textId="664DD87B" w:rsidR="00335554" w:rsidRDefault="00B72115" w:rsidP="00B72115">
      <w:pPr>
        <w:pStyle w:val="ListParagraph"/>
        <w:numPr>
          <w:ilvl w:val="0"/>
          <w:numId w:val="24"/>
        </w:numPr>
        <w:spacing w:line="360" w:lineRule="auto"/>
      </w:pPr>
      <w:r>
        <w:t xml:space="preserve">D is the distance </w:t>
      </w:r>
      <w:r w:rsidR="008C081F">
        <w:t>between the object and the camera</w:t>
      </w:r>
    </w:p>
    <w:p w14:paraId="5376CC23" w14:textId="49ECB414" w:rsidR="008C081F" w:rsidRDefault="008C081F" w:rsidP="00B72115">
      <w:pPr>
        <w:pStyle w:val="ListParagraph"/>
        <w:numPr>
          <w:ilvl w:val="0"/>
          <w:numId w:val="24"/>
        </w:numPr>
        <w:spacing w:line="360" w:lineRule="auto"/>
      </w:pPr>
      <w:r>
        <w:t>F is the focal length of the camera</w:t>
      </w:r>
    </w:p>
    <w:p w14:paraId="18C53D08" w14:textId="1350ED46" w:rsidR="008C081F" w:rsidRDefault="008C081F" w:rsidP="00B72115">
      <w:pPr>
        <w:pStyle w:val="ListParagraph"/>
        <w:numPr>
          <w:ilvl w:val="0"/>
          <w:numId w:val="24"/>
        </w:numPr>
        <w:spacing w:line="360" w:lineRule="auto"/>
      </w:pPr>
      <w:r>
        <w:t>P is the</w:t>
      </w:r>
      <w:r w:rsidR="00201D2C">
        <w:t xml:space="preserve"> </w:t>
      </w:r>
      <w:r>
        <w:t>width of the object in the camera frame in pixels</w:t>
      </w:r>
    </w:p>
    <w:p w14:paraId="1F758CA1" w14:textId="750EA0B9" w:rsidR="008C081F" w:rsidRDefault="008C081F" w:rsidP="00B72115">
      <w:pPr>
        <w:pStyle w:val="ListParagraph"/>
        <w:numPr>
          <w:ilvl w:val="0"/>
          <w:numId w:val="24"/>
        </w:numPr>
        <w:spacing w:line="360" w:lineRule="auto"/>
      </w:pPr>
      <w:r>
        <w:t>W is the known width of the object</w:t>
      </w:r>
    </w:p>
    <w:p w14:paraId="4D38D55D" w14:textId="02D2C275" w:rsidR="008C081F" w:rsidRPr="00B72115" w:rsidRDefault="008C081F" w:rsidP="008C081F">
      <w:pPr>
        <w:spacing w:line="360" w:lineRule="auto"/>
      </w:pPr>
      <w:r>
        <w:lastRenderedPageBreak/>
        <w:t>The problem with this formula and the reason it did not work for this project is because the width of the object itself must be known in order to retrieve the distance between the user and the detected object. This type of method does not work for objects whose size are not known beforehand. Therefore, this formula would not work for this project as the width of the object would not be known.</w:t>
      </w:r>
    </w:p>
    <w:p w14:paraId="4548F8DB" w14:textId="1973D094" w:rsidR="008C081F" w:rsidRDefault="008C081F" w:rsidP="007F5D41">
      <w:pPr>
        <w:spacing w:line="360" w:lineRule="auto"/>
      </w:pPr>
      <w:r w:rsidRPr="008C081F">
        <w:t xml:space="preserve">Another </w:t>
      </w:r>
      <w:r>
        <w:t xml:space="preserve">formula that </w:t>
      </w:r>
      <w:r w:rsidR="007F5D41">
        <w:t>was tried in order to gather the distance between the user and the detected object is as follows</w:t>
      </w:r>
      <w:r w:rsidR="00D02F5F">
        <w:t xml:space="preserve"> (43)</w:t>
      </w:r>
      <w:r w:rsidR="007F5D41">
        <w:t>:</w:t>
      </w:r>
    </w:p>
    <w:p w14:paraId="3AB2EA1A" w14:textId="51C477B2" w:rsidR="007F5D41" w:rsidRDefault="007F5D41" w:rsidP="007F5D41">
      <w:pPr>
        <w:ind w:left="720"/>
        <w:rPr>
          <w:i/>
          <w:iCs/>
        </w:rPr>
      </w:pPr>
      <w:r w:rsidRPr="00D02F5F">
        <w:rPr>
          <w:i/>
          <w:iCs/>
        </w:rPr>
        <w:t>Distance to object (mm)</w:t>
      </w:r>
      <w:r>
        <w:rPr>
          <w:i/>
          <w:iCs/>
        </w:rPr>
        <w:t xml:space="preserve"> = focal length (mm) x real height of object (mm) x image height (pixels) / object height (pixels</w:t>
      </w:r>
      <w:r w:rsidR="00426DF8">
        <w:rPr>
          <w:i/>
          <w:iCs/>
        </w:rPr>
        <w:t>)</w:t>
      </w:r>
      <w:r>
        <w:rPr>
          <w:i/>
          <w:iCs/>
        </w:rPr>
        <w:t xml:space="preserve"> x sensor height (mm)</w:t>
      </w:r>
    </w:p>
    <w:p w14:paraId="41BAE225" w14:textId="2DA84F53" w:rsidR="007F5D41" w:rsidRPr="007F5D41" w:rsidRDefault="007F5D41" w:rsidP="007F5D41">
      <w:pPr>
        <w:spacing w:line="360" w:lineRule="auto"/>
      </w:pPr>
      <w:r>
        <w:t>However, this formula</w:t>
      </w:r>
      <w:r w:rsidR="00426DF8">
        <w:t>, which is used to detect the distance between the user and a static known object using a single lens camera</w:t>
      </w:r>
      <w:r>
        <w:t xml:space="preserve"> like the </w:t>
      </w:r>
      <w:r w:rsidRPr="00426DF8">
        <w:t>previous formula</w:t>
      </w:r>
      <w:r w:rsidR="00426DF8">
        <w:t xml:space="preserve">, </w:t>
      </w:r>
      <w:r>
        <w:t>has a couple of unknown values. While it is possible to determine the focal length of the Raspberry Pi camera, the image height and the sensor height</w:t>
      </w:r>
      <w:r w:rsidR="006B3F50">
        <w:t xml:space="preserve"> </w:t>
      </w:r>
      <w:r>
        <w:t xml:space="preserve">required by this formula are unable to be determined. This means that the real height of the object and the object height in the image are both unknown. As a result of these unknown values the equation cannot be worked out and the distance between the detected object and the user cannot be determined. </w:t>
      </w:r>
    </w:p>
    <w:p w14:paraId="372F8C4A" w14:textId="3625BFFC" w:rsidR="007F5D41" w:rsidRDefault="007F5D41" w:rsidP="007F5D41">
      <w:pPr>
        <w:spacing w:line="360" w:lineRule="auto"/>
        <w:rPr>
          <w:i/>
          <w:iCs/>
        </w:rPr>
      </w:pPr>
    </w:p>
    <w:p w14:paraId="685F6C22" w14:textId="7FE8009E" w:rsidR="00503249" w:rsidRPr="00B51717" w:rsidRDefault="007F5D41" w:rsidP="006D702B">
      <w:pPr>
        <w:spacing w:line="360" w:lineRule="auto"/>
        <w:rPr>
          <w:highlight w:val="yellow"/>
        </w:rPr>
      </w:pPr>
      <w:r>
        <w:t xml:space="preserve">As a result of these attempts to calculate the distance between a detected object and a user it was </w:t>
      </w:r>
      <w:r w:rsidRPr="00656207">
        <w:t xml:space="preserve">discovered that it is not possible to detect distance using a single lens camera only. </w:t>
      </w:r>
      <w:r w:rsidR="00642E52" w:rsidRPr="00656207">
        <w:t>As a result of not being able to use a single lens camera to calculate the distance an alternative solution had t</w:t>
      </w:r>
      <w:r w:rsidR="00DA1304">
        <w:t>o</w:t>
      </w:r>
      <w:r w:rsidR="00642E52" w:rsidRPr="00656207">
        <w:t xml:space="preserve"> be found. </w:t>
      </w:r>
      <w:r w:rsidR="00642E52" w:rsidRPr="00D02F5F">
        <w:t>After carrying out some research</w:t>
      </w:r>
      <w:r w:rsidR="00D02F5F" w:rsidRPr="00D02F5F">
        <w:t xml:space="preserve"> (44)</w:t>
      </w:r>
      <w:r w:rsidR="00642E52" w:rsidRPr="00D02F5F">
        <w:t>,</w:t>
      </w:r>
      <w:r w:rsidR="00642E52">
        <w:t xml:space="preserve"> various different sources advised using a sensor for distance detection. As a result of this, it was decided that the sensor implementation for distance detection would be used for this project</w:t>
      </w:r>
      <w:r w:rsidR="00AC0EEA">
        <w:t>.</w:t>
      </w:r>
    </w:p>
    <w:p w14:paraId="14FEAFF4" w14:textId="77777777" w:rsidR="007B63DE" w:rsidRPr="007B63DE" w:rsidRDefault="007B63DE" w:rsidP="007B63DE"/>
    <w:p w14:paraId="09B0E79B" w14:textId="0B28A057" w:rsidR="009B697E" w:rsidRDefault="009B697E" w:rsidP="009B697E">
      <w:pPr>
        <w:pStyle w:val="Heading2"/>
      </w:pPr>
      <w:bookmarkStart w:id="299" w:name="_Toc35609590"/>
      <w:r>
        <w:t xml:space="preserve">4.3. </w:t>
      </w:r>
      <w:r w:rsidR="007F3450">
        <w:t>Front-End</w:t>
      </w:r>
      <w:bookmarkEnd w:id="299"/>
    </w:p>
    <w:p w14:paraId="309BCE2C" w14:textId="6D9722C8" w:rsidR="005920EF" w:rsidRDefault="005920EF" w:rsidP="005920EF"/>
    <w:p w14:paraId="581E5683" w14:textId="45C472EE" w:rsidR="00EE44E2" w:rsidRDefault="00EE44E2" w:rsidP="00EE44E2">
      <w:pPr>
        <w:pStyle w:val="Heading2"/>
        <w:spacing w:after="240" w:line="360" w:lineRule="auto"/>
        <w:rPr>
          <w:sz w:val="22"/>
          <w:szCs w:val="22"/>
        </w:rPr>
      </w:pPr>
      <w:bookmarkStart w:id="300" w:name="_Toc34725499"/>
      <w:bookmarkStart w:id="301" w:name="_Toc35099854"/>
      <w:bookmarkStart w:id="302" w:name="_Toc35170058"/>
      <w:bookmarkStart w:id="303" w:name="_Toc35521264"/>
      <w:bookmarkStart w:id="304" w:name="_Toc35609591"/>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bookmarkEnd w:id="300"/>
      <w:bookmarkEnd w:id="301"/>
      <w:bookmarkEnd w:id="302"/>
      <w:bookmarkEnd w:id="303"/>
      <w:bookmarkEnd w:id="304"/>
    </w:p>
    <w:p w14:paraId="601E438E" w14:textId="6A1AFE51" w:rsidR="0020492B" w:rsidRPr="00EE44E2" w:rsidRDefault="006D702B" w:rsidP="00490D0D">
      <w:pPr>
        <w:spacing w:line="360" w:lineRule="auto"/>
      </w:pPr>
      <w:r>
        <w:t xml:space="preserve">The front-end development for this system included the automatic running of the object detection program on device start up  and the outputted audio instructions informing </w:t>
      </w:r>
      <w:r w:rsidR="001F72F9">
        <w:t xml:space="preserve">a </w:t>
      </w:r>
      <w:r>
        <w:t xml:space="preserve">user of approaching objects in their path. The development of this </w:t>
      </w:r>
      <w:r w:rsidRPr="00BB51DF">
        <w:t>front</w:t>
      </w:r>
      <w:r w:rsidR="00BB51DF" w:rsidRPr="00BB51DF">
        <w:t>-</w:t>
      </w:r>
      <w:r w:rsidRPr="00BB51DF">
        <w:t>end</w:t>
      </w:r>
      <w:r>
        <w:t xml:space="preserve"> la</w:t>
      </w:r>
      <w:r w:rsidR="00797358">
        <w:t>y</w:t>
      </w:r>
      <w:r>
        <w:t>er involved writing code to enable the program to run automatically when the device is powered on. It also involved the code to c</w:t>
      </w:r>
      <w:r w:rsidR="00C51858">
        <w:t>onvert</w:t>
      </w:r>
      <w:r>
        <w:t xml:space="preserve"> the instructions provided to the user t</w:t>
      </w:r>
      <w:r w:rsidR="00C51858">
        <w:t>o</w:t>
      </w:r>
      <w:r>
        <w:t xml:space="preserve"> audio</w:t>
      </w:r>
      <w:r w:rsidR="0020492B">
        <w:t>.</w:t>
      </w:r>
    </w:p>
    <w:p w14:paraId="4B29D925" w14:textId="4ECBA144" w:rsidR="00EB681F" w:rsidRDefault="00EB681F" w:rsidP="00EB681F">
      <w:pPr>
        <w:pStyle w:val="Heading2"/>
        <w:spacing w:after="240" w:line="360" w:lineRule="auto"/>
        <w:rPr>
          <w:sz w:val="22"/>
          <w:szCs w:val="22"/>
        </w:rPr>
      </w:pPr>
      <w:bookmarkStart w:id="305" w:name="_Toc34725500"/>
      <w:bookmarkStart w:id="306" w:name="_Toc35099855"/>
      <w:bookmarkStart w:id="307" w:name="_Toc35170059"/>
      <w:bookmarkStart w:id="308" w:name="_Toc35521265"/>
      <w:bookmarkStart w:id="309" w:name="_Toc35609592"/>
      <w:r>
        <w:rPr>
          <w:sz w:val="22"/>
          <w:szCs w:val="22"/>
        </w:rPr>
        <w:lastRenderedPageBreak/>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bookmarkEnd w:id="305"/>
      <w:bookmarkEnd w:id="306"/>
      <w:bookmarkEnd w:id="307"/>
      <w:bookmarkEnd w:id="308"/>
      <w:bookmarkEnd w:id="309"/>
    </w:p>
    <w:p w14:paraId="1F7C39FC" w14:textId="52E841BC" w:rsidR="00EB681F" w:rsidRDefault="00F0289A" w:rsidP="00F0289A">
      <w:pPr>
        <w:spacing w:line="360" w:lineRule="auto"/>
      </w:pPr>
      <w:r w:rsidRPr="00BB51DF">
        <w:t xml:space="preserve">The purpose of this program is that the </w:t>
      </w:r>
      <w:r w:rsidR="00BB51DF" w:rsidRPr="00BB51DF">
        <w:t>users</w:t>
      </w:r>
      <w:r w:rsidRPr="00BB51DF">
        <w:t xml:space="preserve"> can navigate their environments</w:t>
      </w:r>
      <w:r>
        <w:t xml:space="preserve"> with a portable device that will inform them about up and coming objects in their path. To achieve this portability the object detection program needs to be automatically run when the device is powered on. Once the </w:t>
      </w:r>
      <w:r w:rsidR="00C31C14">
        <w:t>Raspberry P</w:t>
      </w:r>
      <w:r>
        <w:t>i is powered on and loaded</w:t>
      </w:r>
      <w:r w:rsidR="00C51B4F">
        <w:t>,</w:t>
      </w:r>
      <w:r>
        <w:t xml:space="preserve"> the object detection program needs to be run automatically due to the fact the device will not be attached to a monitor and will, therefore, have no way of starting the object detection program unless it is set to run automatically.</w:t>
      </w:r>
    </w:p>
    <w:p w14:paraId="6D9715C0" w14:textId="582A4C94" w:rsidR="00F0289A" w:rsidRDefault="00F0289A" w:rsidP="00F0289A">
      <w:pPr>
        <w:spacing w:line="360" w:lineRule="auto"/>
      </w:pPr>
    </w:p>
    <w:p w14:paraId="0758FF8E" w14:textId="7CD32901" w:rsidR="00DE0ABE" w:rsidRDefault="007045C9" w:rsidP="007045C9">
      <w:pPr>
        <w:spacing w:line="360" w:lineRule="auto"/>
      </w:pPr>
      <w:r>
        <w:t xml:space="preserve">The code shown in </w:t>
      </w:r>
      <w:r>
        <w:fldChar w:fldCharType="begin"/>
      </w:r>
      <w:r>
        <w:instrText xml:space="preserve"> REF _Ref35093419 \h </w:instrText>
      </w:r>
      <w:r>
        <w:fldChar w:fldCharType="separate"/>
      </w:r>
      <w:r w:rsidR="00995878">
        <w:t xml:space="preserve">Figure </w:t>
      </w:r>
      <w:r w:rsidR="00995878">
        <w:rPr>
          <w:noProof/>
        </w:rPr>
        <w:t>30</w:t>
      </w:r>
      <w:r>
        <w:fldChar w:fldCharType="end"/>
      </w:r>
      <w:r>
        <w:t xml:space="preserve"> was added to the end of the /home/pi/.bashrc file. This file path is run on device setup and determines how the device is configured to run on start-up. </w:t>
      </w:r>
      <w:r w:rsidR="003B2F27">
        <w:t xml:space="preserve">The code shown in </w:t>
      </w:r>
      <w:r w:rsidR="003B2F27">
        <w:fldChar w:fldCharType="begin"/>
      </w:r>
      <w:r w:rsidR="003B2F27">
        <w:instrText xml:space="preserve"> REF _Ref35093419 \h </w:instrText>
      </w:r>
      <w:r w:rsidR="003B2F27">
        <w:fldChar w:fldCharType="separate"/>
      </w:r>
      <w:r w:rsidR="00995878">
        <w:t xml:space="preserve">Figure </w:t>
      </w:r>
      <w:r w:rsidR="00995878">
        <w:rPr>
          <w:noProof/>
        </w:rPr>
        <w:t>30</w:t>
      </w:r>
      <w:r w:rsidR="003B2F27">
        <w:fldChar w:fldCharType="end"/>
      </w:r>
      <w:r w:rsidR="003B2F27">
        <w:t xml:space="preserve"> will begin by informing the user, through the connected audio device, that the device has been powered on. Next, the directory where the object detection program </w:t>
      </w:r>
      <w:r w:rsidR="003D6FE6">
        <w:t>i</w:t>
      </w:r>
      <w:r w:rsidR="003B2F27">
        <w:t xml:space="preserve">s stored will be navigated to. The user is then informed again that the object detection program is beginning and that it will take a couple of minutes to set up. </w:t>
      </w:r>
    </w:p>
    <w:p w14:paraId="023F94FE" w14:textId="299C0B28" w:rsidR="00982874" w:rsidRPr="007045C9" w:rsidRDefault="00982874" w:rsidP="007045C9">
      <w:pPr>
        <w:spacing w:line="360" w:lineRule="auto"/>
      </w:pPr>
    </w:p>
    <w:p w14:paraId="30006E2D" w14:textId="64C2BCE0" w:rsidR="007045C9" w:rsidRDefault="001A5D42" w:rsidP="007045C9">
      <w:pPr>
        <w:keepNext/>
      </w:pPr>
      <w:r>
        <w:rPr>
          <w:noProof/>
        </w:rPr>
        <w:drawing>
          <wp:inline distT="0" distB="0" distL="0" distR="0" wp14:anchorId="4C716531" wp14:editId="197BB19E">
            <wp:extent cx="5842000" cy="575388"/>
            <wp:effectExtent l="0" t="0" r="6350" b="0"/>
            <wp:docPr id="64" name="Picture 6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20200319_135129.jpg"/>
                    <pic:cNvPicPr/>
                  </pic:nvPicPr>
                  <pic:blipFill rotWithShape="1">
                    <a:blip r:embed="rId42" cstate="print">
                      <a:extLst>
                        <a:ext uri="{28A0092B-C50C-407E-A947-70E740481C1C}">
                          <a14:useLocalDpi xmlns:a14="http://schemas.microsoft.com/office/drawing/2010/main" val="0"/>
                        </a:ext>
                      </a:extLst>
                    </a:blip>
                    <a:srcRect b="33016"/>
                    <a:stretch/>
                  </pic:blipFill>
                  <pic:spPr bwMode="auto">
                    <a:xfrm>
                      <a:off x="0" y="0"/>
                      <a:ext cx="6124123" cy="603175"/>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616D315E" w:rsidR="00EE44E2" w:rsidRDefault="007045C9" w:rsidP="003B2F27">
      <w:pPr>
        <w:pStyle w:val="Caption"/>
      </w:pPr>
      <w:bookmarkStart w:id="310" w:name="_Ref35093419"/>
      <w:bookmarkStart w:id="311" w:name="_Toc35521169"/>
      <w:r>
        <w:t xml:space="preserve">Figure </w:t>
      </w:r>
      <w:fldSimple w:instr=" SEQ Figure \* ARABIC ">
        <w:r w:rsidR="005D5259">
          <w:rPr>
            <w:noProof/>
          </w:rPr>
          <w:t>30</w:t>
        </w:r>
      </w:fldSimple>
      <w:r>
        <w:t xml:space="preserve">: Code </w:t>
      </w:r>
      <w:r w:rsidRPr="001A5D42">
        <w:t>to automate running of object</w:t>
      </w:r>
      <w:r>
        <w:t xml:space="preserve"> detection</w:t>
      </w:r>
      <w:bookmarkEnd w:id="310"/>
      <w:bookmarkEnd w:id="311"/>
    </w:p>
    <w:p w14:paraId="3BC98D37" w14:textId="77777777" w:rsidR="00982874" w:rsidRPr="00982874" w:rsidRDefault="00982874" w:rsidP="00982874">
      <w:pPr>
        <w:rPr>
          <w:highlight w:val="yellow"/>
        </w:rPr>
      </w:pPr>
    </w:p>
    <w:p w14:paraId="68002475" w14:textId="5B12E639" w:rsidR="009E1A93" w:rsidRDefault="009E1A93" w:rsidP="003B2F27">
      <w:pPr>
        <w:spacing w:line="360" w:lineRule="auto"/>
      </w:pPr>
      <w:r>
        <w:t>By inserting this code into the .bashrc file it will run the Navigation Assistant program automatically on device start up.</w:t>
      </w:r>
      <w:r w:rsidR="003B2F27">
        <w:t xml:space="preserve"> To ensure that the GUI is not loaded, and that these commands are run without the need for user input, the </w:t>
      </w:r>
      <w:r w:rsidR="00C31C14">
        <w:t>R</w:t>
      </w:r>
      <w:r w:rsidR="003B2F27">
        <w:t xml:space="preserve">aspberry </w:t>
      </w:r>
      <w:r w:rsidR="00C31C14">
        <w:t>P</w:t>
      </w:r>
      <w:r w:rsidR="003B2F27">
        <w:t>i needs to be configured to run from the command line.</w:t>
      </w:r>
    </w:p>
    <w:p w14:paraId="2877F957" w14:textId="77777777" w:rsidR="009E1A93" w:rsidRDefault="009E1A93" w:rsidP="005920EF"/>
    <w:p w14:paraId="355C531F" w14:textId="5ADA1188" w:rsidR="005920EF" w:rsidRDefault="00EE44E2" w:rsidP="00EE44E2">
      <w:pPr>
        <w:pStyle w:val="Heading2"/>
        <w:spacing w:after="240" w:line="360" w:lineRule="auto"/>
        <w:rPr>
          <w:sz w:val="22"/>
          <w:szCs w:val="22"/>
        </w:rPr>
      </w:pPr>
      <w:bookmarkStart w:id="312" w:name="_Toc34725501"/>
      <w:bookmarkStart w:id="313" w:name="_Toc35099856"/>
      <w:bookmarkStart w:id="314" w:name="_Toc35170060"/>
      <w:bookmarkStart w:id="315" w:name="_Toc35521266"/>
      <w:bookmarkStart w:id="316" w:name="_Toc35609593"/>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bookmarkEnd w:id="312"/>
      <w:bookmarkEnd w:id="313"/>
      <w:bookmarkEnd w:id="314"/>
      <w:bookmarkEnd w:id="315"/>
      <w:bookmarkEnd w:id="316"/>
    </w:p>
    <w:p w14:paraId="62B1CF1E" w14:textId="6586D839" w:rsidR="007B63DE" w:rsidRDefault="003B2F27" w:rsidP="003B2F27">
      <w:pPr>
        <w:spacing w:line="360" w:lineRule="auto"/>
      </w:pPr>
      <w:r>
        <w:t xml:space="preserve">The other feature that makes up the front-end layer of this project is the audio instructions that are provided to the user. </w:t>
      </w:r>
      <w:r w:rsidR="0049073E">
        <w:t xml:space="preserve">These audio instructions provide the user with information about any detected objects that are in their path. </w:t>
      </w:r>
    </w:p>
    <w:p w14:paraId="0121E7A4" w14:textId="1CB21423" w:rsidR="0049073E" w:rsidRDefault="0049073E" w:rsidP="003B2F27">
      <w:pPr>
        <w:spacing w:line="360" w:lineRule="auto"/>
      </w:pPr>
      <w:r>
        <w:t>The audio instructions required for this project are provided using the eSpeak functionality</w:t>
      </w:r>
      <w:r w:rsidR="00CD243C">
        <w:t>, previously discussed in the research chapter of this report</w:t>
      </w:r>
      <w:r>
        <w:t>. eSpeak is an open source speech synthe</w:t>
      </w:r>
      <w:r w:rsidR="00837309">
        <w:t>sizer that can be used</w:t>
      </w:r>
      <w:r w:rsidR="00614FCE">
        <w:t xml:space="preserve"> to convert text to English</w:t>
      </w:r>
      <w:r w:rsidR="004C262F">
        <w:t xml:space="preserve"> speech</w:t>
      </w:r>
      <w:r w:rsidR="00614FCE">
        <w:t xml:space="preserve">. It also includes other languages such </w:t>
      </w:r>
      <w:r w:rsidR="00614FCE">
        <w:lastRenderedPageBreak/>
        <w:t>as German, Irish</w:t>
      </w:r>
      <w:r w:rsidR="00614FCE" w:rsidRPr="00CD243C">
        <w:t>, Spanish, Russian and more. The speech from eSpeak is clear and can be edited to different voices, with both male and female voices</w:t>
      </w:r>
      <w:r w:rsidR="00614FCE">
        <w:t xml:space="preserve"> being available. It is available as a command line program or can be imported into a program as a library. For this project, as shown in the provided code, the command line version </w:t>
      </w:r>
      <w:r w:rsidR="00C22F9A">
        <w:t xml:space="preserve">of eSpeak </w:t>
      </w:r>
      <w:r w:rsidR="00614FCE">
        <w:t>was implemented with the use of the os.system() function.</w:t>
      </w:r>
    </w:p>
    <w:p w14:paraId="662096E6" w14:textId="0B49E0C8" w:rsidR="0077274E" w:rsidRDefault="0077274E" w:rsidP="003B2F27">
      <w:pPr>
        <w:spacing w:line="360" w:lineRule="auto"/>
      </w:pPr>
    </w:p>
    <w:p w14:paraId="447C3FDC" w14:textId="5F1984DE" w:rsidR="00C616C6" w:rsidRDefault="0077274E" w:rsidP="00515AA6">
      <w:pPr>
        <w:spacing w:line="360" w:lineRule="auto"/>
      </w:pPr>
      <w:r>
        <w:t xml:space="preserve">The code shown in </w:t>
      </w:r>
      <w:r w:rsidR="00A45958" w:rsidRPr="00A45958">
        <w:fldChar w:fldCharType="begin"/>
      </w:r>
      <w:r w:rsidR="00A45958" w:rsidRPr="00A45958">
        <w:instrText xml:space="preserve"> REF _Ref35520080 \h </w:instrText>
      </w:r>
      <w:r w:rsidR="00A45958">
        <w:instrText xml:space="preserve"> \* MERGEFORMAT </w:instrText>
      </w:r>
      <w:r w:rsidR="00A45958" w:rsidRPr="00A45958">
        <w:fldChar w:fldCharType="separate"/>
      </w:r>
      <w:r w:rsidR="00A45958" w:rsidRPr="00A45958">
        <w:t xml:space="preserve">Listing </w:t>
      </w:r>
      <w:r w:rsidR="00A45958" w:rsidRPr="00A45958">
        <w:rPr>
          <w:noProof/>
        </w:rPr>
        <w:t>1</w:t>
      </w:r>
      <w:r w:rsidR="00A45958" w:rsidRPr="00A45958">
        <w:fldChar w:fldCharType="end"/>
      </w:r>
      <w:r w:rsidR="00A45958" w:rsidRPr="00A45958">
        <w:t xml:space="preserve"> </w:t>
      </w:r>
      <w:r w:rsidRPr="00A45958">
        <w:t>sets the speed of the</w:t>
      </w:r>
      <w:r>
        <w:t xml:space="preserve"> eSpeak voice using </w:t>
      </w:r>
      <w:r>
        <w:rPr>
          <w:i/>
          <w:iCs/>
        </w:rPr>
        <w:t>-s150</w:t>
      </w:r>
      <w:r>
        <w:t xml:space="preserve">. This means that the eSpeak library is set to read 150 words per minute. The code also includes the following </w:t>
      </w:r>
      <w:r>
        <w:rPr>
          <w:i/>
          <w:iCs/>
        </w:rPr>
        <w:t>–stdout | aplay 2&gt;/dev/null</w:t>
      </w:r>
      <w:r>
        <w:t xml:space="preserve">. This specifies that the instruction, that is being converted to audio, is to be sent to the audio jack and outputted through the connected audio device. </w:t>
      </w:r>
      <w:r w:rsidR="00515AA6">
        <w:t xml:space="preserve">The instructions are then formatted to take the name of the detected object and the distance the user is from the object and puts these into the string that will be provided to the user through audio. </w:t>
      </w:r>
    </w:p>
    <w:p w14:paraId="56068546" w14:textId="77777777" w:rsidR="00515AA6" w:rsidRPr="00515AA6" w:rsidRDefault="00515AA6" w:rsidP="00515AA6">
      <w:pPr>
        <w:spacing w:line="360" w:lineRule="auto"/>
      </w:pPr>
    </w:p>
    <w:p w14:paraId="6630446D" w14:textId="77777777" w:rsidR="00A45958" w:rsidRDefault="00C616C6" w:rsidP="00A45958">
      <w:pPr>
        <w:keepNext/>
      </w:pPr>
      <w:r>
        <w:rPr>
          <w:noProof/>
        </w:rPr>
        <w:drawing>
          <wp:inline distT="0" distB="0" distL="0" distR="0" wp14:anchorId="222B79C7" wp14:editId="0FAA6295">
            <wp:extent cx="5388610" cy="6858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983" t="55321" b="3189"/>
                    <a:stretch/>
                  </pic:blipFill>
                  <pic:spPr bwMode="auto">
                    <a:xfrm>
                      <a:off x="0" y="0"/>
                      <a:ext cx="5388610" cy="685800"/>
                    </a:xfrm>
                    <a:prstGeom prst="rect">
                      <a:avLst/>
                    </a:prstGeom>
                    <a:ln>
                      <a:noFill/>
                    </a:ln>
                    <a:extLst>
                      <a:ext uri="{53640926-AAD7-44D8-BBD7-CCE9431645EC}">
                        <a14:shadowObscured xmlns:a14="http://schemas.microsoft.com/office/drawing/2010/main"/>
                      </a:ext>
                    </a:extLst>
                  </pic:spPr>
                </pic:pic>
              </a:graphicData>
            </a:graphic>
          </wp:inline>
        </w:drawing>
      </w:r>
    </w:p>
    <w:p w14:paraId="638186B8" w14:textId="30F86592" w:rsidR="00EE44E2" w:rsidRDefault="00A45958" w:rsidP="00A45958">
      <w:pPr>
        <w:pStyle w:val="Caption"/>
      </w:pPr>
      <w:bookmarkStart w:id="317" w:name="_Ref35520080"/>
      <w:bookmarkStart w:id="318" w:name="_Toc35521191"/>
      <w:r>
        <w:t xml:space="preserve">Listing </w:t>
      </w:r>
      <w:fldSimple w:instr=" SEQ Listing \* ARABIC ">
        <w:r w:rsidR="00794A97">
          <w:rPr>
            <w:noProof/>
          </w:rPr>
          <w:t>1</w:t>
        </w:r>
      </w:fldSimple>
      <w:r>
        <w:t>: eSpeak instructions code</w:t>
      </w:r>
      <w:bookmarkEnd w:id="317"/>
      <w:bookmarkEnd w:id="318"/>
    </w:p>
    <w:p w14:paraId="4E84810E" w14:textId="77777777" w:rsidR="00A45958" w:rsidRPr="00A45958" w:rsidRDefault="00A45958" w:rsidP="00A45958"/>
    <w:p w14:paraId="7684415E" w14:textId="053BFC64" w:rsidR="00E63400" w:rsidRPr="00E63400" w:rsidRDefault="00EE44E2" w:rsidP="00E63400">
      <w:pPr>
        <w:pStyle w:val="Heading2"/>
        <w:spacing w:after="240" w:line="360" w:lineRule="auto"/>
        <w:rPr>
          <w:sz w:val="22"/>
          <w:szCs w:val="22"/>
        </w:rPr>
      </w:pPr>
      <w:bookmarkStart w:id="319" w:name="_Toc34725502"/>
      <w:bookmarkStart w:id="320" w:name="_Toc35099857"/>
      <w:bookmarkStart w:id="321" w:name="_Toc35170061"/>
      <w:bookmarkStart w:id="322" w:name="_Toc35521267"/>
      <w:bookmarkStart w:id="323" w:name="_Toc35609594"/>
      <w:r>
        <w:rPr>
          <w:sz w:val="22"/>
          <w:szCs w:val="22"/>
        </w:rPr>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bookmarkEnd w:id="319"/>
      <w:bookmarkEnd w:id="320"/>
      <w:bookmarkEnd w:id="321"/>
      <w:bookmarkEnd w:id="322"/>
      <w:bookmarkEnd w:id="323"/>
    </w:p>
    <w:p w14:paraId="36C5D77C" w14:textId="16F7B17F" w:rsidR="00EE44E2" w:rsidRDefault="00897CD3" w:rsidP="00E63400">
      <w:pPr>
        <w:spacing w:line="360" w:lineRule="auto"/>
      </w:pPr>
      <w:r w:rsidRPr="00E63400">
        <w:t xml:space="preserve">Once the instructions were provided to the user through audio and the </w:t>
      </w:r>
      <w:r w:rsidR="00962FEF" w:rsidRPr="00E63400">
        <w:t xml:space="preserve">Navigation Assistant program was running </w:t>
      </w:r>
      <w:r w:rsidR="00E63400" w:rsidRPr="00E63400">
        <w:t>at</w:t>
      </w:r>
      <w:r w:rsidR="00962FEF" w:rsidRPr="00E63400">
        <w:t xml:space="preserve"> device start up</w:t>
      </w:r>
      <w:r w:rsidR="00E63400" w:rsidRPr="00E63400">
        <w:t>,</w:t>
      </w:r>
      <w:r w:rsidR="00962FEF" w:rsidRPr="00E63400">
        <w:t xml:space="preserve"> the project was ready to be tested by different users to gain their feedback on the system</w:t>
      </w:r>
      <w:r w:rsidR="00E63400" w:rsidRPr="00E63400">
        <w:t>.</w:t>
      </w:r>
    </w:p>
    <w:p w14:paraId="37612623" w14:textId="77777777" w:rsidR="00E81A1A" w:rsidRPr="00E63400" w:rsidRDefault="00E81A1A" w:rsidP="00E63400">
      <w:pPr>
        <w:spacing w:line="360" w:lineRule="auto"/>
      </w:pPr>
    </w:p>
    <w:p w14:paraId="5A639960" w14:textId="640AB1F4" w:rsidR="009B697E" w:rsidRDefault="009B697E" w:rsidP="009B697E">
      <w:pPr>
        <w:pStyle w:val="Heading2"/>
      </w:pPr>
      <w:bookmarkStart w:id="324" w:name="_Toc35609595"/>
      <w:r w:rsidRPr="00F15AE1">
        <w:t xml:space="preserve">4.4. </w:t>
      </w:r>
      <w:r w:rsidR="007F3450" w:rsidRPr="00F15AE1">
        <w:t>Middle-Tier</w:t>
      </w:r>
      <w:bookmarkEnd w:id="324"/>
    </w:p>
    <w:p w14:paraId="0959C964" w14:textId="548FBC72" w:rsidR="00EE44E2" w:rsidRDefault="00EE44E2" w:rsidP="00EE44E2"/>
    <w:p w14:paraId="5BECE16C" w14:textId="548E9545" w:rsidR="002B6199" w:rsidRDefault="00EE44E2" w:rsidP="002B6199">
      <w:pPr>
        <w:pStyle w:val="Heading2"/>
        <w:spacing w:after="240" w:line="360" w:lineRule="auto"/>
        <w:rPr>
          <w:sz w:val="22"/>
          <w:szCs w:val="22"/>
        </w:rPr>
      </w:pPr>
      <w:bookmarkStart w:id="325" w:name="_Toc34725504"/>
      <w:bookmarkStart w:id="326" w:name="_Toc35099859"/>
      <w:bookmarkStart w:id="327" w:name="_Toc35170063"/>
      <w:bookmarkStart w:id="328" w:name="_Toc35521269"/>
      <w:bookmarkStart w:id="329" w:name="_Toc35609596"/>
      <w:r w:rsidRPr="00F15AE1">
        <w:rPr>
          <w:sz w:val="22"/>
          <w:szCs w:val="22"/>
        </w:rPr>
        <w:t>4.4.1 Introduction</w:t>
      </w:r>
      <w:bookmarkEnd w:id="325"/>
      <w:bookmarkEnd w:id="326"/>
      <w:bookmarkEnd w:id="327"/>
      <w:bookmarkEnd w:id="328"/>
      <w:bookmarkEnd w:id="329"/>
    </w:p>
    <w:p w14:paraId="7D015CEB" w14:textId="36B07E93" w:rsidR="005D1795" w:rsidRPr="00167D5F" w:rsidRDefault="005D1795" w:rsidP="00B54888">
      <w:pPr>
        <w:spacing w:line="360" w:lineRule="auto"/>
        <w:rPr>
          <w:highlight w:val="green"/>
        </w:rPr>
      </w:pPr>
      <w:r w:rsidRPr="001E4EEA">
        <w:t xml:space="preserve">The middle tier of </w:t>
      </w:r>
      <w:r w:rsidR="00B54888" w:rsidRPr="001E4EEA">
        <w:t>the developed system is used to retrieve the results from the object detection model in the backend and compile the</w:t>
      </w:r>
      <w:r w:rsidR="009B532D" w:rsidRPr="001E4EEA">
        <w:t>se</w:t>
      </w:r>
      <w:r w:rsidR="00B54888" w:rsidRPr="001E4EEA">
        <w:t xml:space="preserve"> results into instructions that can be provided to the user. This tier included the setting up of the</w:t>
      </w:r>
      <w:r w:rsidR="001E4EEA" w:rsidRPr="001E4EEA">
        <w:t xml:space="preserve"> distance</w:t>
      </w:r>
      <w:r w:rsidR="00B54888" w:rsidRPr="001E4EEA">
        <w:t xml:space="preserve"> sensor and sensor code in order to retrieve the distance the device currently is from the closest detected object. </w:t>
      </w:r>
    </w:p>
    <w:p w14:paraId="5A1A7FAD" w14:textId="77777777" w:rsidR="00810B6D" w:rsidRPr="00167D5F" w:rsidRDefault="00810B6D" w:rsidP="00B54888">
      <w:pPr>
        <w:spacing w:line="360" w:lineRule="auto"/>
        <w:rPr>
          <w:highlight w:val="green"/>
        </w:rPr>
      </w:pPr>
    </w:p>
    <w:p w14:paraId="27FAEA04" w14:textId="3CC74B59" w:rsidR="00B54888" w:rsidRPr="001E4EEA" w:rsidRDefault="00B54888" w:rsidP="00B54888">
      <w:pPr>
        <w:spacing w:line="360" w:lineRule="auto"/>
      </w:pPr>
      <w:r w:rsidRPr="001E4EEA">
        <w:t xml:space="preserve">This section will include the code used to compile the results from both the model and the sensor into instructions provided to the user. </w:t>
      </w:r>
      <w:r w:rsidR="00810B6D" w:rsidRPr="001E4EEA">
        <w:t>As well as that, the setup of the HC-SR04 sensor</w:t>
      </w:r>
      <w:r w:rsidR="0049659B" w:rsidRPr="001E4EEA">
        <w:t>,</w:t>
      </w:r>
      <w:r w:rsidR="00810B6D" w:rsidRPr="001E4EEA">
        <w:t xml:space="preserve"> to take in signals</w:t>
      </w:r>
      <w:r w:rsidR="0049659B" w:rsidRPr="001E4EEA">
        <w:t>,</w:t>
      </w:r>
      <w:r w:rsidR="00810B6D" w:rsidRPr="001E4EEA">
        <w:t xml:space="preserve"> and the code used to communicate the results </w:t>
      </w:r>
      <w:r w:rsidR="0049659B" w:rsidRPr="001E4EEA">
        <w:t>of the</w:t>
      </w:r>
      <w:r w:rsidR="00810B6D" w:rsidRPr="001E4EEA">
        <w:t xml:space="preserve"> distance calculation will be included in this section. This section essentially discusses the creation of the middle tier of the developed system.  </w:t>
      </w:r>
    </w:p>
    <w:p w14:paraId="5EEF88F2" w14:textId="61D48CAC" w:rsidR="00EE44E2" w:rsidRPr="001E4EEA" w:rsidRDefault="00EE44E2" w:rsidP="00EE44E2">
      <w:pPr>
        <w:pStyle w:val="Heading2"/>
        <w:spacing w:after="240" w:line="360" w:lineRule="auto"/>
        <w:rPr>
          <w:sz w:val="22"/>
          <w:szCs w:val="22"/>
        </w:rPr>
      </w:pPr>
      <w:bookmarkStart w:id="330" w:name="_Toc34725505"/>
      <w:bookmarkStart w:id="331" w:name="_Toc35099860"/>
      <w:bookmarkStart w:id="332" w:name="_Toc35170064"/>
      <w:bookmarkStart w:id="333" w:name="_Toc35521270"/>
      <w:bookmarkStart w:id="334" w:name="_Toc35609597"/>
      <w:r w:rsidRPr="001E4EEA">
        <w:rPr>
          <w:sz w:val="22"/>
          <w:szCs w:val="22"/>
        </w:rPr>
        <w:t>4.4.2 Distance Sensor Setup</w:t>
      </w:r>
      <w:bookmarkEnd w:id="330"/>
      <w:bookmarkEnd w:id="331"/>
      <w:bookmarkEnd w:id="332"/>
      <w:bookmarkEnd w:id="333"/>
      <w:bookmarkEnd w:id="334"/>
    </w:p>
    <w:p w14:paraId="6BBE82B0" w14:textId="3BB9E997" w:rsidR="00EA60F9" w:rsidRPr="001E4EEA" w:rsidRDefault="00B37176" w:rsidP="00EA60F9">
      <w:pPr>
        <w:pStyle w:val="Heading3"/>
        <w:spacing w:line="360" w:lineRule="auto"/>
        <w:rPr>
          <w:rStyle w:val="IntenseEmphasis"/>
          <w:rFonts w:asciiTheme="minorHAnsi" w:eastAsiaTheme="minorEastAsia" w:hAnsiTheme="minorHAnsi" w:cstheme="minorBidi"/>
          <w:spacing w:val="15"/>
          <w:sz w:val="22"/>
          <w:szCs w:val="22"/>
        </w:rPr>
      </w:pPr>
      <w:bookmarkStart w:id="335" w:name="_Toc34725506"/>
      <w:bookmarkStart w:id="336" w:name="_Toc35099861"/>
      <w:bookmarkStart w:id="337" w:name="_Toc35170065"/>
      <w:bookmarkStart w:id="338" w:name="_Toc35521271"/>
      <w:bookmarkStart w:id="339" w:name="_Toc35609598"/>
      <w:r w:rsidRPr="001E4EEA">
        <w:rPr>
          <w:rStyle w:val="IntenseEmphasis"/>
          <w:rFonts w:asciiTheme="minorHAnsi" w:eastAsiaTheme="minorEastAsia" w:hAnsiTheme="minorHAnsi" w:cstheme="minorBidi"/>
          <w:spacing w:val="15"/>
          <w:sz w:val="22"/>
          <w:szCs w:val="22"/>
        </w:rPr>
        <w:t xml:space="preserve">Sensor </w:t>
      </w:r>
      <w:r w:rsidR="00EA60F9" w:rsidRPr="001E4EEA">
        <w:rPr>
          <w:rStyle w:val="IntenseEmphasis"/>
          <w:rFonts w:asciiTheme="minorHAnsi" w:eastAsiaTheme="minorEastAsia" w:hAnsiTheme="minorHAnsi" w:cstheme="minorBidi"/>
          <w:spacing w:val="15"/>
          <w:sz w:val="22"/>
          <w:szCs w:val="22"/>
        </w:rPr>
        <w:t>Hardware Setup</w:t>
      </w:r>
      <w:bookmarkEnd w:id="335"/>
      <w:bookmarkEnd w:id="336"/>
      <w:bookmarkEnd w:id="337"/>
      <w:bookmarkEnd w:id="338"/>
      <w:bookmarkEnd w:id="339"/>
    </w:p>
    <w:p w14:paraId="1D895B85" w14:textId="717F76BA" w:rsidR="00C27366" w:rsidRPr="001E4EEA" w:rsidRDefault="007B0DCE" w:rsidP="00C27366">
      <w:pPr>
        <w:spacing w:line="360" w:lineRule="auto"/>
      </w:pPr>
      <w:r w:rsidRPr="001E4EEA">
        <w:t xml:space="preserve">The HC-SR04 sensor that is required for this project is attached to the Raspberry Pi in order to calculate the distance between the user and </w:t>
      </w:r>
      <w:r w:rsidR="001E4EEA" w:rsidRPr="001E4EEA">
        <w:t xml:space="preserve">the closest detected </w:t>
      </w:r>
      <w:r w:rsidRPr="001E4EEA">
        <w:t>object</w:t>
      </w:r>
      <w:r w:rsidR="00006A6B" w:rsidRPr="001E4EEA">
        <w:t>.</w:t>
      </w:r>
      <w:r w:rsidR="00C27366" w:rsidRPr="001E4EEA">
        <w:t xml:space="preserve"> </w:t>
      </w:r>
      <w:r w:rsidR="00C27366" w:rsidRPr="001E4EEA">
        <w:fldChar w:fldCharType="begin"/>
      </w:r>
      <w:r w:rsidR="00C27366" w:rsidRPr="001E4EEA">
        <w:instrText xml:space="preserve"> REF _Ref35609321 \h </w:instrText>
      </w:r>
      <w:r w:rsidR="00167D5F" w:rsidRPr="001E4EEA">
        <w:instrText xml:space="preserve"> \* MERGEFORMAT </w:instrText>
      </w:r>
      <w:r w:rsidR="00C27366" w:rsidRPr="001E4EEA">
        <w:fldChar w:fldCharType="separate"/>
      </w:r>
      <w:r w:rsidR="00C87D57" w:rsidRPr="001E4EEA">
        <w:t xml:space="preserve">Figure </w:t>
      </w:r>
      <w:r w:rsidR="00C87D57" w:rsidRPr="001E4EEA">
        <w:rPr>
          <w:noProof/>
        </w:rPr>
        <w:t>31</w:t>
      </w:r>
      <w:r w:rsidR="00C27366" w:rsidRPr="001E4EEA">
        <w:fldChar w:fldCharType="end"/>
      </w:r>
      <w:r w:rsidR="00C87D57" w:rsidRPr="001E4EEA">
        <w:t xml:space="preserve"> </w:t>
      </w:r>
      <w:r w:rsidR="00C27366" w:rsidRPr="001E4EEA">
        <w:t xml:space="preserve">shows the circuit schematic used to attach the HC-SR04 </w:t>
      </w:r>
      <w:r w:rsidR="008776A9" w:rsidRPr="001E4EEA">
        <w:t xml:space="preserve">distance </w:t>
      </w:r>
      <w:r w:rsidR="00C27366" w:rsidRPr="001E4EEA">
        <w:t>sensor to the Raspberry Pi.</w:t>
      </w:r>
    </w:p>
    <w:p w14:paraId="540547EC" w14:textId="65D45337" w:rsidR="00C27366" w:rsidRPr="001E4EEA" w:rsidRDefault="00C27366" w:rsidP="00C27366">
      <w:pPr>
        <w:keepNext/>
        <w:spacing w:line="360" w:lineRule="auto"/>
      </w:pPr>
      <w:r w:rsidRPr="001E4EEA">
        <w:rPr>
          <w:noProof/>
        </w:rPr>
        <w:drawing>
          <wp:inline distT="0" distB="0" distL="0" distR="0" wp14:anchorId="54A640DD" wp14:editId="32999B66">
            <wp:extent cx="3878580" cy="4633912"/>
            <wp:effectExtent l="0" t="0" r="7620" b="0"/>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2899" t="4693" r="9983" b="4985"/>
                    <a:stretch/>
                  </pic:blipFill>
                  <pic:spPr bwMode="auto">
                    <a:xfrm>
                      <a:off x="0" y="0"/>
                      <a:ext cx="3907465" cy="4668422"/>
                    </a:xfrm>
                    <a:prstGeom prst="rect">
                      <a:avLst/>
                    </a:prstGeom>
                    <a:noFill/>
                    <a:ln>
                      <a:noFill/>
                    </a:ln>
                    <a:extLst>
                      <a:ext uri="{53640926-AAD7-44D8-BBD7-CCE9431645EC}">
                        <a14:shadowObscured xmlns:a14="http://schemas.microsoft.com/office/drawing/2010/main"/>
                      </a:ext>
                    </a:extLst>
                  </pic:spPr>
                </pic:pic>
              </a:graphicData>
            </a:graphic>
          </wp:inline>
        </w:drawing>
      </w:r>
    </w:p>
    <w:p w14:paraId="119B3DC8" w14:textId="078DD428" w:rsidR="00C27366" w:rsidRPr="001E4EEA" w:rsidRDefault="00C27366" w:rsidP="00C27366">
      <w:pPr>
        <w:pStyle w:val="Caption"/>
      </w:pPr>
      <w:bookmarkStart w:id="340" w:name="_Ref35609321"/>
      <w:r w:rsidRPr="001E4EEA">
        <w:t xml:space="preserve">Figure </w:t>
      </w:r>
      <w:fldSimple w:instr=" SEQ Figure \* ARABIC ">
        <w:r w:rsidR="005D5259" w:rsidRPr="001E4EEA">
          <w:rPr>
            <w:noProof/>
          </w:rPr>
          <w:t>31</w:t>
        </w:r>
      </w:fldSimple>
      <w:r w:rsidRPr="001E4EEA">
        <w:t>: Circuit schematic</w:t>
      </w:r>
      <w:bookmarkEnd w:id="340"/>
      <w:r w:rsidRPr="001E4EEA">
        <w:t xml:space="preserve"> (44)</w:t>
      </w:r>
    </w:p>
    <w:p w14:paraId="41B685DE" w14:textId="77777777" w:rsidR="00C27366" w:rsidRPr="00167D5F" w:rsidRDefault="00C27366" w:rsidP="00006A6B">
      <w:pPr>
        <w:spacing w:line="360" w:lineRule="auto"/>
        <w:rPr>
          <w:highlight w:val="green"/>
        </w:rPr>
      </w:pPr>
    </w:p>
    <w:p w14:paraId="5FD7900F" w14:textId="41FAA1C0" w:rsidR="00EA60F9" w:rsidRPr="001E4EEA" w:rsidRDefault="00006A6B" w:rsidP="00006A6B">
      <w:pPr>
        <w:spacing w:line="360" w:lineRule="auto"/>
      </w:pPr>
      <w:r w:rsidRPr="001E4EEA">
        <w:lastRenderedPageBreak/>
        <w:t>The sensor is attached using four jumper wires which are attached to the VCC, TRIG</w:t>
      </w:r>
      <w:r w:rsidR="001E4EEA" w:rsidRPr="001E4EEA">
        <w:t>,</w:t>
      </w:r>
      <w:r w:rsidRPr="001E4EEA">
        <w:t xml:space="preserve"> ECHO and GND pins on the sensor, as shown in </w:t>
      </w:r>
      <w:r w:rsidR="009C334E" w:rsidRPr="001E4EEA">
        <w:fldChar w:fldCharType="begin"/>
      </w:r>
      <w:r w:rsidR="009C334E" w:rsidRPr="001E4EEA">
        <w:instrText xml:space="preserve"> REF _Ref35098667 \h </w:instrText>
      </w:r>
      <w:r w:rsidR="00167D5F" w:rsidRPr="001E4EEA">
        <w:instrText xml:space="preserve"> \* MERGEFORMAT </w:instrText>
      </w:r>
      <w:r w:rsidR="009C334E" w:rsidRPr="001E4EEA">
        <w:fldChar w:fldCharType="separate"/>
      </w:r>
      <w:r w:rsidR="00C87D57" w:rsidRPr="001E4EEA">
        <w:t xml:space="preserve">Figure </w:t>
      </w:r>
      <w:r w:rsidR="00C87D57" w:rsidRPr="001E4EEA">
        <w:rPr>
          <w:noProof/>
        </w:rPr>
        <w:t>32</w:t>
      </w:r>
      <w:r w:rsidR="009C334E" w:rsidRPr="001E4EEA">
        <w:fldChar w:fldCharType="end"/>
      </w:r>
      <w:r w:rsidRPr="001E4EEA">
        <w:t xml:space="preserve">. </w:t>
      </w:r>
    </w:p>
    <w:p w14:paraId="382226C7" w14:textId="77777777" w:rsidR="00006A6B" w:rsidRPr="00167D5F" w:rsidRDefault="00006A6B" w:rsidP="00006A6B">
      <w:pPr>
        <w:spacing w:line="360" w:lineRule="auto"/>
        <w:rPr>
          <w:highlight w:val="green"/>
        </w:rPr>
      </w:pPr>
    </w:p>
    <w:p w14:paraId="0C03C664" w14:textId="77777777" w:rsidR="00006A6B" w:rsidRPr="001E4EEA" w:rsidRDefault="003D4C7C" w:rsidP="00006A6B">
      <w:pPr>
        <w:keepNext/>
        <w:spacing w:line="360" w:lineRule="auto"/>
      </w:pPr>
      <w:r w:rsidRPr="001E4EEA">
        <w:rPr>
          <w:noProof/>
        </w:rPr>
        <w:drawing>
          <wp:inline distT="0" distB="0" distL="0" distR="0" wp14:anchorId="232948C5" wp14:editId="6BB31558">
            <wp:extent cx="4267200" cy="43614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6693" t="13959" r="21162" b="53735"/>
                    <a:stretch/>
                  </pic:blipFill>
                  <pic:spPr bwMode="auto">
                    <a:xfrm>
                      <a:off x="0" y="0"/>
                      <a:ext cx="4297481" cy="4392380"/>
                    </a:xfrm>
                    <a:prstGeom prst="rect">
                      <a:avLst/>
                    </a:prstGeom>
                    <a:noFill/>
                    <a:ln>
                      <a:noFill/>
                    </a:ln>
                    <a:extLst>
                      <a:ext uri="{53640926-AAD7-44D8-BBD7-CCE9431645EC}">
                        <a14:shadowObscured xmlns:a14="http://schemas.microsoft.com/office/drawing/2010/main"/>
                      </a:ext>
                    </a:extLst>
                  </pic:spPr>
                </pic:pic>
              </a:graphicData>
            </a:graphic>
          </wp:inline>
        </w:drawing>
      </w:r>
    </w:p>
    <w:p w14:paraId="7BB4C74B" w14:textId="7A88A02E" w:rsidR="003D4C7C" w:rsidRPr="001E4EEA" w:rsidRDefault="00006A6B" w:rsidP="00006A6B">
      <w:pPr>
        <w:pStyle w:val="Caption"/>
      </w:pPr>
      <w:bookmarkStart w:id="341" w:name="_Ref35098667"/>
      <w:bookmarkStart w:id="342" w:name="_Toc35521170"/>
      <w:r w:rsidRPr="001E4EEA">
        <w:t xml:space="preserve">Figure </w:t>
      </w:r>
      <w:fldSimple w:instr=" SEQ Figure \* ARABIC ">
        <w:r w:rsidR="005D5259" w:rsidRPr="001E4EEA">
          <w:rPr>
            <w:noProof/>
          </w:rPr>
          <w:t>32</w:t>
        </w:r>
      </w:fldSimple>
      <w:r w:rsidRPr="001E4EEA">
        <w:t>: Wires attached to HC-SR04 sensor</w:t>
      </w:r>
      <w:bookmarkEnd w:id="341"/>
      <w:bookmarkEnd w:id="342"/>
    </w:p>
    <w:p w14:paraId="41C65922" w14:textId="77777777" w:rsidR="008412B8" w:rsidRPr="00167D5F" w:rsidRDefault="008412B8" w:rsidP="008412B8">
      <w:pPr>
        <w:rPr>
          <w:highlight w:val="green"/>
        </w:rPr>
      </w:pPr>
    </w:p>
    <w:p w14:paraId="7B5E3E21" w14:textId="471C170B" w:rsidR="000845A0" w:rsidRPr="001E4EEA" w:rsidRDefault="008412B8" w:rsidP="000845A0">
      <w:pPr>
        <w:spacing w:line="360" w:lineRule="auto"/>
      </w:pPr>
      <w:r w:rsidRPr="001E4EEA">
        <w:t xml:space="preserve">The other end of the VCC wire, the red wire shown in </w:t>
      </w:r>
      <w:r w:rsidRPr="001E4EEA">
        <w:fldChar w:fldCharType="begin"/>
      </w:r>
      <w:r w:rsidRPr="001E4EEA">
        <w:instrText xml:space="preserve"> REF _Ref35098667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2</w:t>
      </w:r>
      <w:r w:rsidRPr="001E4EEA">
        <w:fldChar w:fldCharType="end"/>
      </w:r>
      <w:r w:rsidRPr="001E4EEA">
        <w:t xml:space="preserve">, is attached to the positive rail on the bread board, shown in </w:t>
      </w:r>
      <w:r w:rsidRPr="001E4EEA">
        <w:fldChar w:fldCharType="begin"/>
      </w:r>
      <w:r w:rsidRPr="001E4EEA">
        <w:instrText xml:space="preserve"> REF _Ref35098951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Similarly</w:t>
      </w:r>
      <w:r w:rsidR="00CA33F0" w:rsidRPr="001E4EEA">
        <w:t>,</w:t>
      </w:r>
      <w:r w:rsidRPr="001E4EEA">
        <w:t xml:space="preserve"> the other end of the GND wire, the black wire shown in </w:t>
      </w:r>
      <w:r w:rsidR="00CA33F0" w:rsidRPr="001E4EEA">
        <w:fldChar w:fldCharType="begin"/>
      </w:r>
      <w:r w:rsidR="00CA33F0" w:rsidRPr="001E4EEA">
        <w:instrText xml:space="preserve"> REF _Ref35098667 \h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Pr="001E4EEA">
        <w:t xml:space="preserve">, is attached to the negative rail on the bread board. </w:t>
      </w:r>
      <w:r w:rsidR="00CA33F0" w:rsidRPr="001E4EEA">
        <w:t xml:space="preserve">The ECHO pin on the sensor, the yellow wire shown in </w:t>
      </w:r>
      <w:r w:rsidR="00CA33F0" w:rsidRPr="001E4EEA">
        <w:fldChar w:fldCharType="begin"/>
      </w:r>
      <w:r w:rsidR="00CA33F0" w:rsidRPr="001E4EEA">
        <w:instrText xml:space="preserve"> REF _Ref35098667 \h </w:instrText>
      </w:r>
      <w:r w:rsidR="00167D5F" w:rsidRPr="001E4EEA">
        <w:instrText xml:space="preserve">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00CA33F0" w:rsidRPr="001E4EEA">
        <w:t xml:space="preserve">, was attached to a blank rail and linked to another blank rail using a 1k resistor. This 1k resistor was then linked to the negative rail using a 2k resistor. Lastly, the TRIG sensor pin, indicated with the blue wire, was connected to another empty rail. It was then time for the Raspberry Pi to be attached to the bread board. </w:t>
      </w:r>
    </w:p>
    <w:p w14:paraId="28426554" w14:textId="77777777" w:rsidR="00982874" w:rsidRPr="00167D5F" w:rsidRDefault="00982874" w:rsidP="000845A0">
      <w:pPr>
        <w:spacing w:line="360" w:lineRule="auto"/>
        <w:rPr>
          <w:highlight w:val="green"/>
        </w:rPr>
      </w:pPr>
    </w:p>
    <w:p w14:paraId="7FADA4E4" w14:textId="6F5A6EEC" w:rsidR="008412B8" w:rsidRPr="001E4EEA" w:rsidRDefault="003D4C7C" w:rsidP="000845A0">
      <w:pPr>
        <w:spacing w:line="360" w:lineRule="auto"/>
      </w:pPr>
      <w:r w:rsidRPr="001E4EEA">
        <w:rPr>
          <w:noProof/>
        </w:rPr>
        <w:lastRenderedPageBreak/>
        <w:drawing>
          <wp:inline distT="0" distB="0" distL="0" distR="0" wp14:anchorId="0EC26E43" wp14:editId="0213A5F3">
            <wp:extent cx="4432300" cy="4414283"/>
            <wp:effectExtent l="0" t="0" r="6350" b="5715"/>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6" cstate="print">
                      <a:extLst>
                        <a:ext uri="{28A0092B-C50C-407E-A947-70E740481C1C}">
                          <a14:useLocalDpi xmlns:a14="http://schemas.microsoft.com/office/drawing/2010/main" val="0"/>
                        </a:ext>
                      </a:extLst>
                    </a:blip>
                    <a:srcRect l="32041" t="33601" r="2548" b="17541"/>
                    <a:stretch/>
                  </pic:blipFill>
                  <pic:spPr bwMode="auto">
                    <a:xfrm>
                      <a:off x="0" y="0"/>
                      <a:ext cx="4435501" cy="4417471"/>
                    </a:xfrm>
                    <a:prstGeom prst="rect">
                      <a:avLst/>
                    </a:prstGeom>
                    <a:ln>
                      <a:noFill/>
                    </a:ln>
                    <a:extLst>
                      <a:ext uri="{53640926-AAD7-44D8-BBD7-CCE9431645EC}">
                        <a14:shadowObscured xmlns:a14="http://schemas.microsoft.com/office/drawing/2010/main"/>
                      </a:ext>
                    </a:extLst>
                  </pic:spPr>
                </pic:pic>
              </a:graphicData>
            </a:graphic>
          </wp:inline>
        </w:drawing>
      </w:r>
    </w:p>
    <w:p w14:paraId="4133865D" w14:textId="28F26DE3" w:rsidR="003D4C7C" w:rsidRPr="001E4EEA" w:rsidRDefault="008412B8" w:rsidP="008412B8">
      <w:pPr>
        <w:pStyle w:val="Caption"/>
      </w:pPr>
      <w:bookmarkStart w:id="343" w:name="_Ref35098951"/>
      <w:bookmarkStart w:id="344" w:name="_Toc35521171"/>
      <w:r w:rsidRPr="001E4EEA">
        <w:t xml:space="preserve">Figure </w:t>
      </w:r>
      <w:fldSimple w:instr=" SEQ Figure \* ARABIC ">
        <w:r w:rsidR="005D5259" w:rsidRPr="001E4EEA">
          <w:rPr>
            <w:noProof/>
          </w:rPr>
          <w:t>33</w:t>
        </w:r>
      </w:fldSimple>
      <w:r w:rsidRPr="001E4EEA">
        <w:t>: Sensor bread board connections</w:t>
      </w:r>
      <w:bookmarkEnd w:id="343"/>
      <w:bookmarkEnd w:id="344"/>
    </w:p>
    <w:p w14:paraId="2FB4A347" w14:textId="3FE8B468" w:rsidR="000845A0" w:rsidRPr="00167D5F" w:rsidRDefault="000845A0" w:rsidP="000845A0">
      <w:pPr>
        <w:rPr>
          <w:highlight w:val="green"/>
        </w:rPr>
      </w:pPr>
    </w:p>
    <w:p w14:paraId="74F0BC65" w14:textId="1BACE81A" w:rsidR="000845A0" w:rsidRPr="001E4EEA" w:rsidRDefault="000845A0" w:rsidP="000845A0">
      <w:pPr>
        <w:spacing w:line="360" w:lineRule="auto"/>
      </w:pPr>
      <w:r w:rsidRPr="001E4EEA">
        <w:t xml:space="preserve">This started with the </w:t>
      </w:r>
      <w:r w:rsidR="00C31C14" w:rsidRPr="001E4EEA">
        <w:t>Raspberry P</w:t>
      </w:r>
      <w:r w:rsidRPr="001E4EEA">
        <w:t xml:space="preserve">i being attached to the positive and negative rails on the breadboard, allowing the VCC and GND wires to connect to the </w:t>
      </w:r>
      <w:r w:rsidR="00C31C14" w:rsidRPr="001E4EEA">
        <w:t xml:space="preserve">Raspberry </w:t>
      </w:r>
      <w:r w:rsidRPr="001E4EEA">
        <w:t xml:space="preserve">Pi, as shown in </w:t>
      </w:r>
      <w:r w:rsidRPr="001E4EEA">
        <w:fldChar w:fldCharType="begin"/>
      </w:r>
      <w:r w:rsidRPr="001E4EEA">
        <w:instrText xml:space="preserve"> REF _Ref35098951 \h </w:instrText>
      </w:r>
      <w:r w:rsidR="00802F85"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xml:space="preserve">. The TRIG pin is then connected to the Raspberry Pi at pin 16, indicated in </w:t>
      </w:r>
      <w:r w:rsidRPr="001E4EEA">
        <w:fldChar w:fldCharType="begin"/>
      </w:r>
      <w:r w:rsidRPr="001E4EEA">
        <w:instrText xml:space="preserve"> REF _Ref35099611 \h </w:instrText>
      </w:r>
      <w:r w:rsidR="00167D5F" w:rsidRPr="001E4EEA">
        <w:instrText xml:space="preserve"> \* MERGEFORMAT </w:instrText>
      </w:r>
      <w:r w:rsidRPr="001E4EEA">
        <w:fldChar w:fldCharType="separate"/>
      </w:r>
      <w:r w:rsidR="00C87D57" w:rsidRPr="001E4EEA">
        <w:t xml:space="preserve">Figure </w:t>
      </w:r>
      <w:r w:rsidR="00C87D57" w:rsidRPr="001E4EEA">
        <w:rPr>
          <w:noProof/>
        </w:rPr>
        <w:t>34</w:t>
      </w:r>
      <w:r w:rsidRPr="001E4EEA">
        <w:fldChar w:fldCharType="end"/>
      </w:r>
      <w:r w:rsidRPr="001E4EEA">
        <w:t xml:space="preserve"> with the purple wire. Lastly, in order to fully connect the Raspberry Pi and HC-SR04 sensor, pin 18 on the </w:t>
      </w:r>
      <w:r w:rsidR="00C31C14" w:rsidRPr="001E4EEA">
        <w:t>Raspberry P</w:t>
      </w:r>
      <w:r w:rsidRPr="001E4EEA">
        <w:t xml:space="preserve">i, indicated with the green wire in </w:t>
      </w:r>
      <w:r w:rsidR="0096130B" w:rsidRPr="001E4EEA">
        <w:fldChar w:fldCharType="begin"/>
      </w:r>
      <w:r w:rsidR="0096130B" w:rsidRPr="001E4EEA">
        <w:instrText xml:space="preserve"> REF _Ref35099611 \h </w:instrText>
      </w:r>
      <w:r w:rsidR="00167D5F" w:rsidRPr="001E4EEA">
        <w:instrText xml:space="preserve"> \* MERGEFORMAT </w:instrText>
      </w:r>
      <w:r w:rsidR="0096130B" w:rsidRPr="001E4EEA">
        <w:fldChar w:fldCharType="separate"/>
      </w:r>
      <w:r w:rsidR="00C87D57" w:rsidRPr="001E4EEA">
        <w:t xml:space="preserve">Figure </w:t>
      </w:r>
      <w:r w:rsidR="00C87D57" w:rsidRPr="001E4EEA">
        <w:rPr>
          <w:noProof/>
        </w:rPr>
        <w:t>34</w:t>
      </w:r>
      <w:r w:rsidR="0096130B" w:rsidRPr="001E4EEA">
        <w:fldChar w:fldCharType="end"/>
      </w:r>
      <w:r w:rsidRPr="001E4EEA">
        <w:t>, was added to the same rail as the 1k resistor</w:t>
      </w:r>
      <w:r w:rsidR="006F30ED" w:rsidRPr="001E4EEA">
        <w:t xml:space="preserve"> mentioned previously</w:t>
      </w:r>
      <w:r w:rsidRPr="001E4EEA">
        <w:t>, thus fully connecting the HC-SR04 sensor to the Raspberry Pi</w:t>
      </w:r>
      <w:r w:rsidR="001E4EEA">
        <w:t>.</w:t>
      </w:r>
    </w:p>
    <w:p w14:paraId="5D5DDCE9" w14:textId="77777777" w:rsidR="000845A0" w:rsidRPr="00167D5F" w:rsidRDefault="000845A0" w:rsidP="000845A0">
      <w:pPr>
        <w:rPr>
          <w:highlight w:val="green"/>
        </w:rPr>
      </w:pPr>
    </w:p>
    <w:p w14:paraId="29D1D668" w14:textId="77777777" w:rsidR="000845A0" w:rsidRPr="008905C3" w:rsidRDefault="003D4C7C" w:rsidP="000845A0">
      <w:pPr>
        <w:keepNext/>
        <w:spacing w:line="360" w:lineRule="auto"/>
      </w:pPr>
      <w:r w:rsidRPr="008905C3">
        <w:rPr>
          <w:noProof/>
        </w:rPr>
        <w:lastRenderedPageBreak/>
        <w:drawing>
          <wp:inline distT="0" distB="0" distL="0" distR="0" wp14:anchorId="06D6DC0B" wp14:editId="7573081A">
            <wp:extent cx="4826000" cy="4713767"/>
            <wp:effectExtent l="0" t="0" r="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7" cstate="print">
                      <a:extLst>
                        <a:ext uri="{28A0092B-C50C-407E-A947-70E740481C1C}">
                          <a14:useLocalDpi xmlns:a14="http://schemas.microsoft.com/office/drawing/2010/main" val="0"/>
                        </a:ext>
                      </a:extLst>
                    </a:blip>
                    <a:srcRect l="47596" b="31758"/>
                    <a:stretch/>
                  </pic:blipFill>
                  <pic:spPr bwMode="auto">
                    <a:xfrm>
                      <a:off x="0" y="0"/>
                      <a:ext cx="4831540" cy="4719178"/>
                    </a:xfrm>
                    <a:prstGeom prst="rect">
                      <a:avLst/>
                    </a:prstGeom>
                    <a:ln>
                      <a:noFill/>
                    </a:ln>
                    <a:extLst>
                      <a:ext uri="{53640926-AAD7-44D8-BBD7-CCE9431645EC}">
                        <a14:shadowObscured xmlns:a14="http://schemas.microsoft.com/office/drawing/2010/main"/>
                      </a:ext>
                    </a:extLst>
                  </pic:spPr>
                </pic:pic>
              </a:graphicData>
            </a:graphic>
          </wp:inline>
        </w:drawing>
      </w:r>
    </w:p>
    <w:p w14:paraId="0B30C388" w14:textId="053FB9DC" w:rsidR="003D4C7C" w:rsidRPr="008905C3" w:rsidRDefault="000845A0" w:rsidP="000845A0">
      <w:pPr>
        <w:pStyle w:val="Caption"/>
      </w:pPr>
      <w:bookmarkStart w:id="345" w:name="_Ref35099611"/>
      <w:bookmarkStart w:id="346" w:name="_Toc35521172"/>
      <w:r w:rsidRPr="008905C3">
        <w:t xml:space="preserve">Figure </w:t>
      </w:r>
      <w:fldSimple w:instr=" SEQ Figure \* ARABIC ">
        <w:r w:rsidR="005D5259" w:rsidRPr="008905C3">
          <w:rPr>
            <w:noProof/>
          </w:rPr>
          <w:t>34</w:t>
        </w:r>
      </w:fldSimple>
      <w:r w:rsidRPr="008905C3">
        <w:t>: Sensor connections to Raspberry Pi</w:t>
      </w:r>
      <w:bookmarkEnd w:id="345"/>
      <w:bookmarkEnd w:id="346"/>
    </w:p>
    <w:p w14:paraId="3CADFBFF" w14:textId="77777777" w:rsidR="009C57F8" w:rsidRPr="00167D5F" w:rsidRDefault="009C57F8" w:rsidP="009C57F8">
      <w:pPr>
        <w:rPr>
          <w:highlight w:val="green"/>
        </w:rPr>
      </w:pPr>
    </w:p>
    <w:p w14:paraId="1EC0C74C" w14:textId="7C410D6E" w:rsidR="003D4C7C" w:rsidRPr="008905C3"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rPr>
      </w:pPr>
      <w:bookmarkStart w:id="347" w:name="_Toc34725507"/>
      <w:bookmarkStart w:id="348" w:name="_Toc35099862"/>
      <w:bookmarkStart w:id="349" w:name="_Toc35170066"/>
      <w:bookmarkStart w:id="350" w:name="_Toc35521272"/>
      <w:bookmarkStart w:id="351" w:name="_Toc35609599"/>
      <w:r w:rsidRPr="008905C3">
        <w:rPr>
          <w:rStyle w:val="IntenseEmphasis"/>
          <w:rFonts w:asciiTheme="minorHAnsi" w:eastAsiaTheme="minorEastAsia" w:hAnsiTheme="minorHAnsi" w:cstheme="minorBidi"/>
          <w:spacing w:val="15"/>
          <w:sz w:val="22"/>
          <w:szCs w:val="22"/>
        </w:rPr>
        <w:t>Sensor Code Setup</w:t>
      </w:r>
      <w:bookmarkEnd w:id="347"/>
      <w:bookmarkEnd w:id="348"/>
      <w:bookmarkEnd w:id="349"/>
      <w:bookmarkEnd w:id="350"/>
      <w:bookmarkEnd w:id="351"/>
    </w:p>
    <w:p w14:paraId="65894A2D" w14:textId="7FDA7375" w:rsidR="00EE44E2" w:rsidRPr="00167D5F" w:rsidRDefault="00EE44E2" w:rsidP="00EE44E2">
      <w:pPr>
        <w:rPr>
          <w:highlight w:val="green"/>
        </w:rPr>
      </w:pPr>
    </w:p>
    <w:p w14:paraId="7A8C5F23" w14:textId="2D58611B" w:rsidR="0015255C" w:rsidRPr="008905C3" w:rsidRDefault="0015255C" w:rsidP="0015255C">
      <w:pPr>
        <w:spacing w:line="360" w:lineRule="auto"/>
      </w:pPr>
      <w:r w:rsidRPr="008905C3">
        <w:t>The sensor set up in the previous section</w:t>
      </w:r>
      <w:r w:rsidR="008905C3" w:rsidRPr="008905C3">
        <w:t xml:space="preserve"> can be used to</w:t>
      </w:r>
      <w:r w:rsidRPr="008905C3">
        <w:t xml:space="preserve"> detect the distance between the user and the closest detected object. The code included in this section is required to</w:t>
      </w:r>
      <w:r w:rsidR="008905C3" w:rsidRPr="008905C3">
        <w:t xml:space="preserve"> utilize</w:t>
      </w:r>
      <w:r w:rsidRPr="008905C3">
        <w:t xml:space="preserve"> the attached HC-SR04 sensor on the Raspberry Pi.  </w:t>
      </w:r>
    </w:p>
    <w:p w14:paraId="4A28E924" w14:textId="1E84D708" w:rsidR="0015255C" w:rsidRPr="00167D5F" w:rsidRDefault="0015255C" w:rsidP="0015255C">
      <w:pPr>
        <w:spacing w:line="360" w:lineRule="auto"/>
        <w:rPr>
          <w:highlight w:val="green"/>
        </w:rPr>
      </w:pPr>
    </w:p>
    <w:p w14:paraId="07592426" w14:textId="61C51F89" w:rsidR="00C01E94" w:rsidRPr="00167D5F" w:rsidRDefault="0015255C" w:rsidP="00CE676D">
      <w:pPr>
        <w:spacing w:line="360" w:lineRule="auto"/>
        <w:rPr>
          <w:highlight w:val="green"/>
        </w:rPr>
      </w:pPr>
      <w:r w:rsidRPr="008905C3">
        <w:t>Firstly, the GPIO pin numbering is setup</w:t>
      </w:r>
      <w:r w:rsidR="001A43C9" w:rsidRPr="008905C3">
        <w:t>, shown in</w:t>
      </w:r>
      <w:r w:rsidR="00A45958" w:rsidRPr="008905C3">
        <w:t xml:space="preserve"> </w:t>
      </w:r>
      <w:r w:rsidR="00A45958" w:rsidRPr="008905C3">
        <w:fldChar w:fldCharType="begin"/>
      </w:r>
      <w:r w:rsidR="00A45958" w:rsidRPr="008905C3">
        <w:instrText xml:space="preserve"> REF _Ref35520158 \h </w:instrText>
      </w:r>
      <w:r w:rsidR="00167D5F" w:rsidRPr="008905C3">
        <w:instrText xml:space="preserve"> \* MERGEFORMAT </w:instrText>
      </w:r>
      <w:r w:rsidR="00A45958" w:rsidRPr="008905C3">
        <w:fldChar w:fldCharType="separate"/>
      </w:r>
      <w:r w:rsidR="00A45958" w:rsidRPr="008905C3">
        <w:t xml:space="preserve">Listing </w:t>
      </w:r>
      <w:r w:rsidR="00A45958" w:rsidRPr="008905C3">
        <w:rPr>
          <w:noProof/>
        </w:rPr>
        <w:t>2</w:t>
      </w:r>
      <w:r w:rsidR="00A45958" w:rsidRPr="008905C3">
        <w:fldChar w:fldCharType="end"/>
      </w:r>
      <w:r w:rsidRPr="008905C3">
        <w:t>.</w:t>
      </w:r>
      <w:r w:rsidR="005B1E0C" w:rsidRPr="008905C3">
        <w:t xml:space="preserve"> This means that the row of GPIO (General Purpose Input/Output) pins along the edge of the Raspberry Pi a</w:t>
      </w:r>
      <w:r w:rsidR="008905C3" w:rsidRPr="008905C3">
        <w:t>re configured</w:t>
      </w:r>
      <w:r w:rsidR="005B1E0C" w:rsidRPr="008905C3">
        <w:t xml:space="preserve">. </w:t>
      </w:r>
      <w:r w:rsidR="001257FC" w:rsidRPr="00513157">
        <w:t xml:space="preserve">After this TRIG and ECHO are each set to an integer, 23 and 24 respectively. These are the input and output pins, i.e. pin 16 and 18, that are used </w:t>
      </w:r>
      <w:r w:rsidR="00B56DC9" w:rsidRPr="00513157">
        <w:t>throughout</w:t>
      </w:r>
      <w:r w:rsidR="001257FC" w:rsidRPr="00513157">
        <w:t xml:space="preserve"> the rest of the program. </w:t>
      </w:r>
      <w:r w:rsidR="00CE676D" w:rsidRPr="00513157">
        <w:t>After this the two GPIO</w:t>
      </w:r>
      <w:r w:rsidR="00F039A8">
        <w:t xml:space="preserve"> pins</w:t>
      </w:r>
      <w:r w:rsidR="00CE676D" w:rsidRPr="00513157">
        <w:t>, TRIG and ECHO, are set</w:t>
      </w:r>
      <w:r w:rsidR="00513157">
        <w:t>up</w:t>
      </w:r>
      <w:r w:rsidR="00CE676D" w:rsidRPr="00513157">
        <w:t xml:space="preserve">, in this case TRIG receives the inputs and ECHO receives the outputs.  </w:t>
      </w:r>
    </w:p>
    <w:p w14:paraId="006FE057" w14:textId="77777777" w:rsidR="00A45958" w:rsidRPr="0032282A" w:rsidRDefault="00EE44E2" w:rsidP="00A45958">
      <w:pPr>
        <w:keepNext/>
      </w:pPr>
      <w:r w:rsidRPr="0032282A">
        <w:rPr>
          <w:noProof/>
        </w:rPr>
        <w:lastRenderedPageBreak/>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562225" cy="1581150"/>
                    </a:xfrm>
                    <a:prstGeom prst="rect">
                      <a:avLst/>
                    </a:prstGeom>
                  </pic:spPr>
                </pic:pic>
              </a:graphicData>
            </a:graphic>
          </wp:inline>
        </w:drawing>
      </w:r>
    </w:p>
    <w:p w14:paraId="7DE73BD2" w14:textId="62E87C19" w:rsidR="00EE44E2" w:rsidRPr="0032282A" w:rsidRDefault="00A45958" w:rsidP="00A45958">
      <w:pPr>
        <w:pStyle w:val="Caption"/>
      </w:pPr>
      <w:bookmarkStart w:id="352" w:name="_Ref35520158"/>
      <w:bookmarkStart w:id="353" w:name="_Toc35521192"/>
      <w:r w:rsidRPr="0032282A">
        <w:t xml:space="preserve">Listing </w:t>
      </w:r>
      <w:fldSimple w:instr=" SEQ Listing \* ARABIC ">
        <w:r w:rsidR="00794A97" w:rsidRPr="0032282A">
          <w:rPr>
            <w:noProof/>
          </w:rPr>
          <w:t>2</w:t>
        </w:r>
      </w:fldSimple>
      <w:r w:rsidRPr="0032282A">
        <w:t>: Raspberry Pi pin setup</w:t>
      </w:r>
      <w:bookmarkEnd w:id="352"/>
      <w:bookmarkEnd w:id="353"/>
    </w:p>
    <w:p w14:paraId="57EA95FC" w14:textId="35115661" w:rsidR="00CE676D" w:rsidRPr="00167D5F" w:rsidRDefault="00CE676D" w:rsidP="00CE676D">
      <w:pPr>
        <w:rPr>
          <w:highlight w:val="green"/>
        </w:rPr>
      </w:pPr>
    </w:p>
    <w:p w14:paraId="7F34A91B" w14:textId="7BCAD95A" w:rsidR="00FF1476" w:rsidRPr="00167D5F" w:rsidRDefault="001A43C9" w:rsidP="00FF1476">
      <w:pPr>
        <w:spacing w:line="360" w:lineRule="auto"/>
        <w:rPr>
          <w:highlight w:val="green"/>
        </w:rPr>
      </w:pPr>
      <w:r w:rsidRPr="00A71922">
        <w:t xml:space="preserve">Once the pin setup is complete the sensor sends </w:t>
      </w:r>
      <w:r w:rsidR="00CD5C85" w:rsidRPr="00A71922">
        <w:t xml:space="preserve">a signal. </w:t>
      </w:r>
      <w:r w:rsidRPr="00A71922">
        <w:t>The code</w:t>
      </w:r>
      <w:r w:rsidR="00CD5C85" w:rsidRPr="00A71922">
        <w:t>,</w:t>
      </w:r>
      <w:r w:rsidRPr="00A71922">
        <w:t xml:space="preserve"> shown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CD5C85" w:rsidRPr="00A71922">
        <w:t xml:space="preserve">, depicts how the signal duration is calculated. </w:t>
      </w:r>
      <w:r w:rsidR="00DA6F39" w:rsidRPr="00A71922">
        <w:t xml:space="preserve">This code records both the low and high timestamps of the ECHO sensor pin. The ECHO pin is firstly set to low before the signal is sent. Once the signal is sent the ECHO pin is changed to </w:t>
      </w:r>
      <w:r w:rsidR="00FF1476" w:rsidRPr="00A71922">
        <w:t>high and</w:t>
      </w:r>
      <w:r w:rsidR="00DA6F39" w:rsidRPr="00A71922">
        <w:t xml:space="preserve"> remains high for the duration of the signal. The </w:t>
      </w:r>
      <w:r w:rsidR="00DA6F39" w:rsidRPr="00A71922">
        <w:rPr>
          <w:i/>
          <w:iCs/>
        </w:rPr>
        <w:t xml:space="preserve">time.time() </w:t>
      </w:r>
      <w:r w:rsidR="00DA6F39" w:rsidRPr="00A71922">
        <w:t>function, shown in the code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DA6F39" w:rsidRPr="00A71922">
        <w:t>, records the latest signal timestamp, i.e. when the ECHO pin changes to high it starts recording the time.  It essentially records the duration of time it takes the signal to come back to the sensor. When the sensor receives back the signal</w:t>
      </w:r>
      <w:r w:rsidR="00A71922" w:rsidRPr="00A71922">
        <w:t>,</w:t>
      </w:r>
      <w:r w:rsidR="00DA6F39" w:rsidRPr="00A71922">
        <w:t xml:space="preserve"> the value of the ECHO pin once again changes</w:t>
      </w:r>
      <w:r w:rsidR="00A71922" w:rsidRPr="00A71922">
        <w:t>, this time</w:t>
      </w:r>
      <w:r w:rsidR="00DA6F39" w:rsidRPr="00A71922">
        <w:t xml:space="preserve"> from high to low. </w:t>
      </w:r>
      <w:r w:rsidR="00FF1476" w:rsidRPr="00A71922">
        <w:t xml:space="preserve">It is then possible, as shown </w:t>
      </w:r>
      <w:r w:rsidR="00A45958" w:rsidRPr="00A71922">
        <w:t xml:space="preserve">in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FF1476" w:rsidRPr="00A71922">
        <w:t xml:space="preserve">, to calculate the difference between the two recorded timestamps. </w:t>
      </w:r>
    </w:p>
    <w:p w14:paraId="05D05EE5" w14:textId="77777777" w:rsidR="00FF1476" w:rsidRPr="00167D5F" w:rsidRDefault="00FF1476" w:rsidP="00FF1476">
      <w:pPr>
        <w:rPr>
          <w:highlight w:val="green"/>
        </w:rPr>
      </w:pPr>
    </w:p>
    <w:p w14:paraId="24F30B6B" w14:textId="77777777" w:rsidR="00A45958" w:rsidRPr="00A71922" w:rsidRDefault="00BE27D7" w:rsidP="00A45958">
      <w:pPr>
        <w:keepNext/>
      </w:pPr>
      <w:r w:rsidRPr="00A71922">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185A6129" w14:textId="2B05EA2A" w:rsidR="00BE27D7" w:rsidRPr="00A71922" w:rsidRDefault="00A45958" w:rsidP="00A45958">
      <w:pPr>
        <w:pStyle w:val="Caption"/>
      </w:pPr>
      <w:bookmarkStart w:id="354" w:name="_Ref35520199"/>
      <w:bookmarkStart w:id="355" w:name="_Toc35521193"/>
      <w:r w:rsidRPr="00A71922">
        <w:t xml:space="preserve">Listing </w:t>
      </w:r>
      <w:fldSimple w:instr=" SEQ Listing \* ARABIC ">
        <w:r w:rsidR="00794A97" w:rsidRPr="00A71922">
          <w:rPr>
            <w:noProof/>
          </w:rPr>
          <w:t>3</w:t>
        </w:r>
      </w:fldSimple>
      <w:r w:rsidRPr="00A71922">
        <w:t>: Sensor pulses</w:t>
      </w:r>
      <w:bookmarkEnd w:id="354"/>
      <w:bookmarkEnd w:id="355"/>
    </w:p>
    <w:p w14:paraId="261BAE15" w14:textId="434D9D96" w:rsidR="00FF1476" w:rsidRPr="00167D5F" w:rsidRDefault="00FF1476" w:rsidP="00FF1476">
      <w:pPr>
        <w:rPr>
          <w:highlight w:val="green"/>
        </w:rPr>
      </w:pPr>
    </w:p>
    <w:p w14:paraId="13A357DD" w14:textId="0755A19C" w:rsidR="00FF58BB" w:rsidRPr="00A71922" w:rsidRDefault="00FF58BB" w:rsidP="00FF58BB">
      <w:pPr>
        <w:spacing w:line="360" w:lineRule="auto"/>
      </w:pPr>
      <w:r w:rsidRPr="00A71922">
        <w:t>Once the pulse duration is gathered the calculation of the distance from the object can begin, shown in</w:t>
      </w:r>
      <w:r w:rsidR="00A45958" w:rsidRPr="00A71922">
        <w:t xml:space="preserve"> </w:t>
      </w:r>
      <w:r w:rsidR="00A45958" w:rsidRPr="00A71922">
        <w:fldChar w:fldCharType="begin"/>
      </w:r>
      <w:r w:rsidR="00A45958" w:rsidRPr="00A71922">
        <w:instrText xml:space="preserve"> REF _Ref35520277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4</w:t>
      </w:r>
      <w:r w:rsidR="00A45958" w:rsidRPr="00A71922">
        <w:fldChar w:fldCharType="end"/>
      </w:r>
      <w:r w:rsidRPr="00A71922">
        <w:t>. Essentially the distance is calculated by using the time it takes a signal to travel from the device, to an object and back again</w:t>
      </w:r>
      <w:r w:rsidR="00D66539" w:rsidRPr="00A71922">
        <w:t xml:space="preserve"> (44)</w:t>
      </w:r>
      <w:r w:rsidRPr="00A71922">
        <w:t xml:space="preserve">. The following formula was used to calculate the distance a user was from an object, </w:t>
      </w:r>
      <w:r w:rsidRPr="00A71922">
        <w:rPr>
          <w:i/>
          <w:iCs/>
        </w:rPr>
        <w:t>distance = (pulse_duration x 17150)</w:t>
      </w:r>
      <w:r w:rsidRPr="00A71922">
        <w:t xml:space="preserve">. The 17150 used in the formula is the speed of sound variable that is known. The resulting distance from this formula is then rounded to two decimal places. </w:t>
      </w:r>
    </w:p>
    <w:p w14:paraId="2D63A9CF" w14:textId="63762A56" w:rsidR="00374074" w:rsidRPr="00167D5F" w:rsidRDefault="00374074" w:rsidP="00EE44E2">
      <w:pPr>
        <w:rPr>
          <w:highlight w:val="green"/>
        </w:rPr>
      </w:pPr>
    </w:p>
    <w:p w14:paraId="4AF053D1" w14:textId="77777777" w:rsidR="00A45958" w:rsidRPr="00A71922" w:rsidRDefault="00374074" w:rsidP="00A45958">
      <w:pPr>
        <w:keepNext/>
      </w:pPr>
      <w:r w:rsidRPr="00A71922">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474311AA" w14:textId="17BFE371" w:rsidR="00374074" w:rsidRPr="00A71922" w:rsidRDefault="00A45958" w:rsidP="00A45958">
      <w:pPr>
        <w:pStyle w:val="Caption"/>
      </w:pPr>
      <w:bookmarkStart w:id="356" w:name="_Ref35520277"/>
      <w:bookmarkStart w:id="357" w:name="_Toc35521194"/>
      <w:r w:rsidRPr="00A71922">
        <w:t xml:space="preserve">Listing </w:t>
      </w:r>
      <w:fldSimple w:instr=" SEQ Listing \* ARABIC ">
        <w:r w:rsidR="00794A97" w:rsidRPr="00A71922">
          <w:rPr>
            <w:noProof/>
          </w:rPr>
          <w:t>4</w:t>
        </w:r>
      </w:fldSimple>
      <w:r w:rsidRPr="00A71922">
        <w:t>: Calculate the distance</w:t>
      </w:r>
      <w:bookmarkEnd w:id="356"/>
      <w:bookmarkEnd w:id="357"/>
    </w:p>
    <w:p w14:paraId="651C8E65" w14:textId="31298093" w:rsidR="00BE27D7" w:rsidRPr="00167D5F" w:rsidRDefault="00BE27D7" w:rsidP="00EE44E2">
      <w:pPr>
        <w:rPr>
          <w:highlight w:val="green"/>
        </w:rPr>
      </w:pPr>
    </w:p>
    <w:p w14:paraId="20364FEF" w14:textId="7CCED6EB" w:rsidR="005423E2" w:rsidRPr="00A71922" w:rsidRDefault="005423E2" w:rsidP="005423E2">
      <w:pPr>
        <w:spacing w:line="360" w:lineRule="auto"/>
      </w:pPr>
      <w:r w:rsidRPr="00A71922">
        <w:t>The resulting distance can then be used in the calculation of the object detection instructions that will be provided to the user, which is also developed as a part of the middle tier layer.</w:t>
      </w:r>
    </w:p>
    <w:p w14:paraId="1D552191" w14:textId="77777777" w:rsidR="00EE44E2" w:rsidRPr="00167D5F" w:rsidRDefault="00EE44E2" w:rsidP="00EE44E2">
      <w:pPr>
        <w:rPr>
          <w:highlight w:val="green"/>
        </w:rPr>
      </w:pPr>
    </w:p>
    <w:p w14:paraId="5F9AD95B" w14:textId="3FEC4BA8" w:rsidR="00EE44E2" w:rsidRPr="00A71922" w:rsidRDefault="00EE44E2" w:rsidP="00EE44E2">
      <w:pPr>
        <w:pStyle w:val="Heading2"/>
        <w:spacing w:after="240" w:line="360" w:lineRule="auto"/>
        <w:rPr>
          <w:sz w:val="22"/>
          <w:szCs w:val="22"/>
        </w:rPr>
      </w:pPr>
      <w:bookmarkStart w:id="358" w:name="_Toc34725508"/>
      <w:bookmarkStart w:id="359" w:name="_Toc35099863"/>
      <w:bookmarkStart w:id="360" w:name="_Toc35170067"/>
      <w:bookmarkStart w:id="361" w:name="_Toc35521273"/>
      <w:bookmarkStart w:id="362" w:name="_Toc35609600"/>
      <w:r w:rsidRPr="00A71922">
        <w:rPr>
          <w:sz w:val="22"/>
          <w:szCs w:val="22"/>
        </w:rPr>
        <w:t>4.4.3 Instruction Calculation</w:t>
      </w:r>
      <w:bookmarkEnd w:id="358"/>
      <w:bookmarkEnd w:id="359"/>
      <w:bookmarkEnd w:id="360"/>
      <w:bookmarkEnd w:id="361"/>
      <w:bookmarkEnd w:id="362"/>
    </w:p>
    <w:p w14:paraId="39FFCBCC" w14:textId="0C94309E" w:rsidR="007B63DE" w:rsidRPr="00F1139A" w:rsidRDefault="00AC16D5" w:rsidP="007B67F1">
      <w:pPr>
        <w:spacing w:line="360" w:lineRule="auto"/>
      </w:pPr>
      <w:r w:rsidRPr="00F1139A">
        <w:t>The calculation of instructions that will be provided to the user is the core feature of the middle tier of this system</w:t>
      </w:r>
      <w:r w:rsidR="00A45114">
        <w:t xml:space="preserve">. </w:t>
      </w:r>
      <w:r w:rsidR="007B67F1" w:rsidRPr="00F1139A">
        <w:t>The instructions are calculated using the results gathered from the object detection model which are then formatted into instructions to be provided to the user.</w:t>
      </w:r>
      <w:r w:rsidR="006C719A" w:rsidRPr="00F1139A">
        <w:t xml:space="preserve"> The following code exerts will demonstrate how the instructions were created.</w:t>
      </w:r>
    </w:p>
    <w:p w14:paraId="3251D845" w14:textId="77777777" w:rsidR="00982874" w:rsidRPr="00F1139A" w:rsidRDefault="00982874" w:rsidP="007B67F1">
      <w:pPr>
        <w:spacing w:line="360" w:lineRule="auto"/>
      </w:pPr>
    </w:p>
    <w:p w14:paraId="49D6D8CD" w14:textId="77777777" w:rsidR="00A45958" w:rsidRPr="00F1139A" w:rsidRDefault="00F0674C" w:rsidP="00A45958">
      <w:pPr>
        <w:keepNext/>
      </w:pPr>
      <w:r w:rsidRPr="00F1139A">
        <w:rPr>
          <w:noProof/>
        </w:rPr>
        <w:drawing>
          <wp:inline distT="0" distB="0" distL="0" distR="0" wp14:anchorId="19DA6326" wp14:editId="00A1EBDF">
            <wp:extent cx="4584700" cy="3683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20009" b="91588"/>
                    <a:stretch/>
                  </pic:blipFill>
                  <pic:spPr bwMode="auto">
                    <a:xfrm>
                      <a:off x="0" y="0"/>
                      <a:ext cx="4584700" cy="368300"/>
                    </a:xfrm>
                    <a:prstGeom prst="rect">
                      <a:avLst/>
                    </a:prstGeom>
                    <a:ln>
                      <a:noFill/>
                    </a:ln>
                    <a:extLst>
                      <a:ext uri="{53640926-AAD7-44D8-BBD7-CCE9431645EC}">
                        <a14:shadowObscured xmlns:a14="http://schemas.microsoft.com/office/drawing/2010/main"/>
                      </a:ext>
                    </a:extLst>
                  </pic:spPr>
                </pic:pic>
              </a:graphicData>
            </a:graphic>
          </wp:inline>
        </w:drawing>
      </w:r>
    </w:p>
    <w:p w14:paraId="062DE6E4" w14:textId="2E1B913F" w:rsidR="00F0674C" w:rsidRPr="00F1139A" w:rsidRDefault="00A45958" w:rsidP="00A45958">
      <w:pPr>
        <w:pStyle w:val="Caption"/>
      </w:pPr>
      <w:bookmarkStart w:id="363" w:name="_Ref35520329"/>
      <w:bookmarkStart w:id="364" w:name="_Toc35521195"/>
      <w:r w:rsidRPr="00F1139A">
        <w:t xml:space="preserve">Listing </w:t>
      </w:r>
      <w:fldSimple w:instr=" SEQ Listing \* ARABIC ">
        <w:r w:rsidR="00794A97" w:rsidRPr="00F1139A">
          <w:rPr>
            <w:noProof/>
          </w:rPr>
          <w:t>5</w:t>
        </w:r>
      </w:fldSimple>
      <w:r w:rsidRPr="00F1139A">
        <w:t>: Instruction for loop</w:t>
      </w:r>
      <w:bookmarkEnd w:id="363"/>
      <w:bookmarkEnd w:id="364"/>
    </w:p>
    <w:p w14:paraId="16844F27" w14:textId="77777777" w:rsidR="008C3144" w:rsidRPr="00167D5F" w:rsidRDefault="008C3144" w:rsidP="008C3144">
      <w:pPr>
        <w:rPr>
          <w:highlight w:val="green"/>
        </w:rPr>
      </w:pPr>
    </w:p>
    <w:p w14:paraId="404B2C46" w14:textId="773A352A" w:rsidR="00F0674C" w:rsidRPr="00167D5F" w:rsidRDefault="006C719A" w:rsidP="008C3144">
      <w:pPr>
        <w:spacing w:line="360" w:lineRule="auto"/>
        <w:rPr>
          <w:highlight w:val="green"/>
        </w:rPr>
      </w:pPr>
      <w:r w:rsidRPr="00F1139A">
        <w:t>The for loop, shown in</w:t>
      </w:r>
      <w:r w:rsidR="00A45958" w:rsidRPr="00F1139A">
        <w:t xml:space="preserve"> </w:t>
      </w:r>
      <w:r w:rsidR="00A45958" w:rsidRPr="00F1139A">
        <w:fldChar w:fldCharType="begin"/>
      </w:r>
      <w:r w:rsidR="00A45958" w:rsidRPr="00F1139A">
        <w:instrText xml:space="preserve"> REF _Ref35520329 \h </w:instrText>
      </w:r>
      <w:r w:rsidR="00167D5F" w:rsidRPr="00F1139A">
        <w:instrText xml:space="preserve"> \* MERGEFORMAT </w:instrText>
      </w:r>
      <w:r w:rsidR="00A45958" w:rsidRPr="00F1139A">
        <w:fldChar w:fldCharType="separate"/>
      </w:r>
      <w:r w:rsidR="00A45958" w:rsidRPr="00F1139A">
        <w:t xml:space="preserve">Listing </w:t>
      </w:r>
      <w:r w:rsidR="00A45958" w:rsidRPr="00F1139A">
        <w:rPr>
          <w:noProof/>
        </w:rPr>
        <w:t>5</w:t>
      </w:r>
      <w:r w:rsidR="00A45958" w:rsidRPr="00F1139A">
        <w:fldChar w:fldCharType="end"/>
      </w:r>
      <w:r w:rsidR="00B56DC9" w:rsidRPr="00F1139A">
        <w:t>,</w:t>
      </w:r>
      <w:r w:rsidRPr="00F1139A">
        <w:t xml:space="preserve"> is used to ensure all of the objects detected in the frame are accounted for in the instructions. In other words, if there are multiple objects detected in the </w:t>
      </w:r>
      <w:r w:rsidR="008C3144" w:rsidRPr="00F1139A">
        <w:t>user’s</w:t>
      </w:r>
      <w:r w:rsidRPr="00F1139A">
        <w:t xml:space="preserve"> path </w:t>
      </w:r>
      <w:r w:rsidR="008C3144" w:rsidRPr="00F1139A">
        <w:t>all of these objects have a chance of being included in the instructions provided to the user. However</w:t>
      </w:r>
      <w:r w:rsidR="00F1139A" w:rsidRPr="00F1139A">
        <w:t>,</w:t>
      </w:r>
      <w:r w:rsidR="008C3144" w:rsidRPr="00F1139A">
        <w:t xml:space="preserve"> only detected objects with a certainty score of 70 or greater are included in</w:t>
      </w:r>
      <w:r w:rsidR="00F1139A" w:rsidRPr="00F1139A">
        <w:t xml:space="preserve"> the</w:t>
      </w:r>
      <w:r w:rsidR="008C3144" w:rsidRPr="00F1139A">
        <w:t xml:space="preserve"> instructions that are provided to the user. Anything detected object that has a certainty score of less than 70 are not used in any instructions provided to the user.  </w:t>
      </w:r>
    </w:p>
    <w:p w14:paraId="7BA20626" w14:textId="11D2DA77" w:rsidR="008C3144" w:rsidRPr="00167D5F" w:rsidRDefault="008C3144" w:rsidP="008C3144">
      <w:pPr>
        <w:spacing w:line="360" w:lineRule="auto"/>
        <w:rPr>
          <w:highlight w:val="green"/>
        </w:rPr>
      </w:pPr>
    </w:p>
    <w:p w14:paraId="01FDED5A" w14:textId="74170FAA" w:rsidR="00AB611C" w:rsidRPr="00167D5F" w:rsidRDefault="00545E33" w:rsidP="00545E33">
      <w:pPr>
        <w:spacing w:line="360" w:lineRule="auto"/>
        <w:rPr>
          <w:highlight w:val="green"/>
        </w:rPr>
      </w:pPr>
      <w:r w:rsidRPr="00F1139A">
        <w:t>The results retrieved from the object detection model</w:t>
      </w:r>
      <w:r w:rsidR="00F1139A" w:rsidRPr="00F1139A">
        <w:t>,</w:t>
      </w:r>
      <w:r w:rsidRPr="00F1139A">
        <w:t xml:space="preserve"> when an object is detected</w:t>
      </w:r>
      <w:r w:rsidR="00F1139A" w:rsidRPr="00F1139A">
        <w:t>,</w:t>
      </w:r>
      <w:r w:rsidRPr="00F1139A">
        <w:t xml:space="preserve"> are provided in arrays of floats. As a result of this formatting is required. For example, </w:t>
      </w:r>
      <w:r w:rsidRPr="00F1139A">
        <w:rPr>
          <w:i/>
          <w:iCs/>
        </w:rPr>
        <w:t xml:space="preserve">np.squeeze((scores[0][0])*100).astype(np.int32) </w:t>
      </w:r>
      <w:r w:rsidRPr="00F1139A">
        <w:t xml:space="preserve">takes the first value </w:t>
      </w:r>
      <w:r w:rsidR="00F1139A" w:rsidRPr="00F1139A">
        <w:t>from</w:t>
      </w:r>
      <w:r w:rsidRPr="00F1139A">
        <w:t xml:space="preserve"> the scores array and changes it from a float to an integer. </w:t>
      </w:r>
    </w:p>
    <w:p w14:paraId="61917D31" w14:textId="77777777" w:rsidR="00A45958" w:rsidRPr="00F1139A" w:rsidRDefault="00AB611C" w:rsidP="00A45958">
      <w:pPr>
        <w:keepNext/>
      </w:pPr>
      <w:r w:rsidRPr="00F1139A">
        <w:rPr>
          <w:noProof/>
        </w:rPr>
        <w:lastRenderedPageBreak/>
        <w:drawing>
          <wp:inline distT="0" distB="0" distL="0" distR="0" wp14:anchorId="2E3E3FD5" wp14:editId="467A1D35">
            <wp:extent cx="2921000" cy="6223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8864" t="8412" r="40173" b="77374"/>
                    <a:stretch/>
                  </pic:blipFill>
                  <pic:spPr bwMode="auto">
                    <a:xfrm>
                      <a:off x="0" y="0"/>
                      <a:ext cx="2921000" cy="622300"/>
                    </a:xfrm>
                    <a:prstGeom prst="rect">
                      <a:avLst/>
                    </a:prstGeom>
                    <a:ln>
                      <a:noFill/>
                    </a:ln>
                    <a:extLst>
                      <a:ext uri="{53640926-AAD7-44D8-BBD7-CCE9431645EC}">
                        <a14:shadowObscured xmlns:a14="http://schemas.microsoft.com/office/drawing/2010/main"/>
                      </a:ext>
                    </a:extLst>
                  </pic:spPr>
                </pic:pic>
              </a:graphicData>
            </a:graphic>
          </wp:inline>
        </w:drawing>
      </w:r>
    </w:p>
    <w:p w14:paraId="6D37BED4" w14:textId="4251A6EA" w:rsidR="006C719A" w:rsidRPr="00F1139A" w:rsidRDefault="00A45958" w:rsidP="00A45958">
      <w:pPr>
        <w:pStyle w:val="Caption"/>
      </w:pPr>
      <w:bookmarkStart w:id="365" w:name="_Ref35520362"/>
      <w:bookmarkStart w:id="366" w:name="_Toc35521196"/>
      <w:r w:rsidRPr="00F1139A">
        <w:t xml:space="preserve">Listing </w:t>
      </w:r>
      <w:fldSimple w:instr=" SEQ Listing \* ARABIC ">
        <w:r w:rsidR="00794A97" w:rsidRPr="00F1139A">
          <w:rPr>
            <w:noProof/>
          </w:rPr>
          <w:t>6</w:t>
        </w:r>
      </w:fldSimple>
      <w:r w:rsidRPr="00F1139A">
        <w:t>: Distance handling</w:t>
      </w:r>
      <w:bookmarkEnd w:id="365"/>
      <w:bookmarkEnd w:id="366"/>
    </w:p>
    <w:p w14:paraId="60965952" w14:textId="1FBB3449" w:rsidR="00F0674C" w:rsidRPr="00167D5F" w:rsidRDefault="00F0674C" w:rsidP="00AB611C">
      <w:pPr>
        <w:rPr>
          <w:highlight w:val="green"/>
        </w:rPr>
      </w:pPr>
      <w:r w:rsidRPr="00167D5F">
        <w:rPr>
          <w:highlight w:val="green"/>
        </w:rPr>
        <w:t xml:space="preserve"> </w:t>
      </w:r>
    </w:p>
    <w:p w14:paraId="5D1CF71A" w14:textId="5075EA2C" w:rsidR="00634551" w:rsidRPr="00167D5F" w:rsidRDefault="00F1139A" w:rsidP="00E81097">
      <w:pPr>
        <w:spacing w:line="360" w:lineRule="auto"/>
        <w:rPr>
          <w:highlight w:val="green"/>
        </w:rPr>
      </w:pPr>
      <w:r w:rsidRPr="00F1139A">
        <w:t xml:space="preserve">The HC-SR04 distance sensors results are used within the instructions in the following way. </w:t>
      </w:r>
      <w:r w:rsidR="00E75156" w:rsidRPr="00D50D8A">
        <w:t>As the HC-SR04 sensor</w:t>
      </w:r>
      <w:r w:rsidRPr="00D50D8A">
        <w:t xml:space="preserve"> </w:t>
      </w:r>
      <w:r w:rsidR="00E75156" w:rsidRPr="00D50D8A">
        <w:t>returns the distance of the closest detected object</w:t>
      </w:r>
      <w:r w:rsidR="00167D5F" w:rsidRPr="00D50D8A">
        <w:t xml:space="preserve">, i.e. </w:t>
      </w:r>
      <w:r w:rsidR="00E75156" w:rsidRPr="00D50D8A">
        <w:t>the first element in the arra</w:t>
      </w:r>
      <w:r w:rsidR="00D50D8A" w:rsidRPr="00D50D8A">
        <w:t xml:space="preserve">y </w:t>
      </w:r>
      <w:r w:rsidR="00E75156" w:rsidRPr="00D50D8A">
        <w:t>of results</w:t>
      </w:r>
      <w:r w:rsidR="00D50D8A" w:rsidRPr="00D50D8A">
        <w:t xml:space="preserve"> retrieved from the object detection model</w:t>
      </w:r>
      <w:r w:rsidR="00E75156" w:rsidRPr="00D50D8A">
        <w:t xml:space="preserve">, </w:t>
      </w:r>
      <w:r w:rsidR="00167D5F" w:rsidRPr="00D50D8A">
        <w:t xml:space="preserve">only this closest object </w:t>
      </w:r>
      <w:r w:rsidR="00E75156" w:rsidRPr="00D50D8A">
        <w:t>can have its distance detected, as shown in</w:t>
      </w:r>
      <w:r w:rsidR="00A45958" w:rsidRPr="00D50D8A">
        <w:t xml:space="preserve"> </w:t>
      </w:r>
      <w:r w:rsidR="00A45958" w:rsidRPr="00D50D8A">
        <w:fldChar w:fldCharType="begin"/>
      </w:r>
      <w:r w:rsidR="00A45958" w:rsidRPr="00D50D8A">
        <w:instrText xml:space="preserve"> REF _Ref35520362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6</w:t>
      </w:r>
      <w:r w:rsidR="00A45958" w:rsidRPr="00D50D8A">
        <w:fldChar w:fldCharType="end"/>
      </w:r>
      <w:r w:rsidR="00E75156" w:rsidRPr="00D50D8A">
        <w:t xml:space="preserve">. </w:t>
      </w:r>
      <w:r w:rsidR="008A48A7" w:rsidRPr="00D50D8A">
        <w:t>The sensor program will only be accessed for the first detect</w:t>
      </w:r>
      <w:r w:rsidR="00D50D8A" w:rsidRPr="00D50D8A">
        <w:t>ed</w:t>
      </w:r>
      <w:r w:rsidR="008A48A7" w:rsidRPr="00D50D8A">
        <w:t xml:space="preserve"> object, i.e. the closest object. </w:t>
      </w:r>
      <w:r w:rsidR="00E6121F" w:rsidRPr="00D50D8A">
        <w:t xml:space="preserve">If the sensor </w:t>
      </w:r>
      <w:r w:rsidR="00E81097" w:rsidRPr="00D50D8A">
        <w:t>program was used to</w:t>
      </w:r>
      <w:r w:rsidR="00E6121F" w:rsidRPr="00D50D8A">
        <w:t xml:space="preserve"> detect all </w:t>
      </w:r>
      <w:r w:rsidR="00E81097" w:rsidRPr="00D50D8A">
        <w:t xml:space="preserve">the </w:t>
      </w:r>
      <w:r w:rsidR="00E6121F" w:rsidRPr="00D50D8A">
        <w:t>other objects</w:t>
      </w:r>
      <w:r w:rsidR="00E81097" w:rsidRPr="00D50D8A">
        <w:t xml:space="preserve">, that had been detected by the object detection model, </w:t>
      </w:r>
      <w:r w:rsidR="00E6121F" w:rsidRPr="00D50D8A">
        <w:t xml:space="preserve">it would provide the same measurement for </w:t>
      </w:r>
      <w:r w:rsidR="00E81097" w:rsidRPr="00D50D8A">
        <w:t xml:space="preserve">all objects. This is because the distance sensor only detects the objects closest to it. </w:t>
      </w:r>
    </w:p>
    <w:p w14:paraId="7A769DF3" w14:textId="77777777" w:rsidR="00982874" w:rsidRPr="00167D5F" w:rsidRDefault="00982874" w:rsidP="00E81097">
      <w:pPr>
        <w:spacing w:line="360" w:lineRule="auto"/>
        <w:rPr>
          <w:highlight w:val="green"/>
        </w:rPr>
      </w:pPr>
    </w:p>
    <w:p w14:paraId="4565EE0D" w14:textId="77777777" w:rsidR="00A45958" w:rsidRPr="00D50D8A" w:rsidRDefault="00D31C46" w:rsidP="00A45958">
      <w:pPr>
        <w:keepNext/>
      </w:pPr>
      <w:r w:rsidRPr="00D50D8A">
        <w:rPr>
          <w:noProof/>
        </w:rPr>
        <w:drawing>
          <wp:inline distT="0" distB="0" distL="0" distR="0" wp14:anchorId="3A57CA12" wp14:editId="60E39DF5">
            <wp:extent cx="5147310" cy="14224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0193" t="34227" b="33285"/>
                    <a:stretch/>
                  </pic:blipFill>
                  <pic:spPr bwMode="auto">
                    <a:xfrm>
                      <a:off x="0" y="0"/>
                      <a:ext cx="5147310" cy="1422400"/>
                    </a:xfrm>
                    <a:prstGeom prst="rect">
                      <a:avLst/>
                    </a:prstGeom>
                    <a:ln>
                      <a:noFill/>
                    </a:ln>
                    <a:extLst>
                      <a:ext uri="{53640926-AAD7-44D8-BBD7-CCE9431645EC}">
                        <a14:shadowObscured xmlns:a14="http://schemas.microsoft.com/office/drawing/2010/main"/>
                      </a:ext>
                    </a:extLst>
                  </pic:spPr>
                </pic:pic>
              </a:graphicData>
            </a:graphic>
          </wp:inline>
        </w:drawing>
      </w:r>
    </w:p>
    <w:p w14:paraId="20EE2E56" w14:textId="666778FF" w:rsidR="00D31C46" w:rsidRPr="00D50D8A" w:rsidRDefault="00A45958" w:rsidP="00A45958">
      <w:pPr>
        <w:pStyle w:val="Caption"/>
      </w:pPr>
      <w:bookmarkStart w:id="367" w:name="_Ref35520401"/>
      <w:bookmarkStart w:id="368" w:name="_Toc35521197"/>
      <w:r w:rsidRPr="00D50D8A">
        <w:t xml:space="preserve">Listing </w:t>
      </w:r>
      <w:fldSimple w:instr=" SEQ Listing \* ARABIC ">
        <w:r w:rsidR="00794A97" w:rsidRPr="00D50D8A">
          <w:rPr>
            <w:noProof/>
          </w:rPr>
          <w:t>7</w:t>
        </w:r>
      </w:fldSimple>
      <w:r w:rsidRPr="00D50D8A">
        <w:t>: Compile instructions with eSpeak</w:t>
      </w:r>
      <w:bookmarkEnd w:id="367"/>
      <w:bookmarkEnd w:id="368"/>
    </w:p>
    <w:p w14:paraId="7C31A047" w14:textId="16DEB72F" w:rsidR="00E81097" w:rsidRPr="00167D5F" w:rsidRDefault="00E81097" w:rsidP="00E81097">
      <w:pPr>
        <w:rPr>
          <w:highlight w:val="green"/>
        </w:rPr>
      </w:pPr>
    </w:p>
    <w:p w14:paraId="2E31F76B" w14:textId="4251EFE2" w:rsidR="00175683" w:rsidRPr="00167D5F" w:rsidRDefault="00E81097" w:rsidP="00175683">
      <w:pPr>
        <w:spacing w:line="360" w:lineRule="auto"/>
        <w:rPr>
          <w:highlight w:val="green"/>
        </w:rPr>
      </w:pPr>
      <w:r w:rsidRPr="00D50D8A">
        <w:t>Once all of the results about the detected objects are gathered the instructions are compiled using the code shown in</w:t>
      </w:r>
      <w:r w:rsidR="00A45958" w:rsidRPr="00D50D8A">
        <w:t xml:space="preserve"> </w:t>
      </w:r>
      <w:r w:rsidR="00A45958" w:rsidRPr="00D50D8A">
        <w:fldChar w:fldCharType="begin"/>
      </w:r>
      <w:r w:rsidR="00A45958" w:rsidRPr="00D50D8A">
        <w:instrText xml:space="preserve"> REF _Ref35520401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7</w:t>
      </w:r>
      <w:r w:rsidR="00A45958" w:rsidRPr="00D50D8A">
        <w:fldChar w:fldCharType="end"/>
      </w:r>
      <w:r w:rsidRPr="00D50D8A">
        <w:t xml:space="preserve">. </w:t>
      </w:r>
      <w:r w:rsidR="009E1233" w:rsidRPr="00D50D8A">
        <w:t xml:space="preserve">If no distance was detected for the object then the distance is left out of the instructions provided to the user. However, if the object being described to the user is the object closest to the user then the distance between the object and the user is utilized in the instructions. </w:t>
      </w:r>
      <w:r w:rsidR="00634551" w:rsidRPr="00D50D8A">
        <w:t>Because the classification of the object is returned as an identification number</w:t>
      </w:r>
      <w:r w:rsidR="00C60E7C" w:rsidRPr="00D50D8A">
        <w:t xml:space="preserve">, i.e. 1, 2 and so on, </w:t>
      </w:r>
      <w:r w:rsidR="00634551" w:rsidRPr="00D50D8A">
        <w:t xml:space="preserve"> this number has to be converted into its string classification</w:t>
      </w:r>
      <w:r w:rsidR="00175683" w:rsidRPr="00D50D8A">
        <w:t xml:space="preserve">. </w:t>
      </w:r>
      <w:r w:rsidR="00C60E7C" w:rsidRPr="00D50D8A">
        <w:t>To do so, t</w:t>
      </w:r>
      <w:r w:rsidR="00634551" w:rsidRPr="00D50D8A">
        <w:t xml:space="preserve">he </w:t>
      </w:r>
      <w:r w:rsidR="00D50D8A" w:rsidRPr="00D50D8A">
        <w:t>category_index</w:t>
      </w:r>
      <w:r w:rsidR="00175683" w:rsidRPr="00D50D8A">
        <w:t xml:space="preserve"> variable,</w:t>
      </w:r>
      <w:r w:rsidR="00634551" w:rsidRPr="00D50D8A">
        <w:t xml:space="preserve"> which holds the classification values</w:t>
      </w:r>
      <w:r w:rsidR="00175683" w:rsidRPr="00D50D8A">
        <w:t>,</w:t>
      </w:r>
      <w:r w:rsidR="00634551" w:rsidRPr="00D50D8A">
        <w:t xml:space="preserve"> is used to convert from the id value to the classification name value</w:t>
      </w:r>
      <w:r w:rsidR="00175683" w:rsidRPr="00D50D8A">
        <w:t xml:space="preserve">. </w:t>
      </w:r>
      <w:r w:rsidR="00734184" w:rsidRPr="00D50D8A">
        <w:t>This gives the string value of the classification instead of the id number</w:t>
      </w:r>
      <w:r w:rsidR="00175683" w:rsidRPr="00D50D8A">
        <w:t>, for example if a person is detected the classification id is 1. This is then converted, using the category_index variable, into its string classification which is person.</w:t>
      </w:r>
    </w:p>
    <w:p w14:paraId="2DC7C835" w14:textId="77777777" w:rsidR="00982874" w:rsidRPr="00167D5F" w:rsidRDefault="00982874" w:rsidP="00175683">
      <w:pPr>
        <w:spacing w:line="360" w:lineRule="auto"/>
        <w:rPr>
          <w:highlight w:val="green"/>
        </w:rPr>
      </w:pPr>
    </w:p>
    <w:p w14:paraId="110BBA01" w14:textId="77777777" w:rsidR="00A45958" w:rsidRPr="00D50D8A" w:rsidRDefault="00D742FF" w:rsidP="00A45958">
      <w:pPr>
        <w:keepNext/>
      </w:pPr>
      <w:r w:rsidRPr="00D50D8A">
        <w:rPr>
          <w:noProof/>
        </w:rPr>
        <w:lastRenderedPageBreak/>
        <w:drawing>
          <wp:inline distT="0" distB="0" distL="0" distR="0" wp14:anchorId="04F0F96B" wp14:editId="16D4E195">
            <wp:extent cx="4152900" cy="4699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307" t="23206" r="18236" b="66062"/>
                    <a:stretch/>
                  </pic:blipFill>
                  <pic:spPr bwMode="auto">
                    <a:xfrm>
                      <a:off x="0" y="0"/>
                      <a:ext cx="4152900" cy="469900"/>
                    </a:xfrm>
                    <a:prstGeom prst="rect">
                      <a:avLst/>
                    </a:prstGeom>
                    <a:ln>
                      <a:noFill/>
                    </a:ln>
                    <a:extLst>
                      <a:ext uri="{53640926-AAD7-44D8-BBD7-CCE9431645EC}">
                        <a14:shadowObscured xmlns:a14="http://schemas.microsoft.com/office/drawing/2010/main"/>
                      </a:ext>
                    </a:extLst>
                  </pic:spPr>
                </pic:pic>
              </a:graphicData>
            </a:graphic>
          </wp:inline>
        </w:drawing>
      </w:r>
    </w:p>
    <w:p w14:paraId="268F0834" w14:textId="60AEED98" w:rsidR="00D742FF" w:rsidRPr="00D50D8A" w:rsidRDefault="00A45958" w:rsidP="00FF6CC7">
      <w:pPr>
        <w:pStyle w:val="Caption"/>
      </w:pPr>
      <w:bookmarkStart w:id="369" w:name="_Ref35520448"/>
      <w:bookmarkStart w:id="370" w:name="_Toc35521198"/>
      <w:r w:rsidRPr="00D50D8A">
        <w:t xml:space="preserve">Listing </w:t>
      </w:r>
      <w:fldSimple w:instr=" SEQ Listing \* ARABIC ">
        <w:r w:rsidR="00794A97" w:rsidRPr="00D50D8A">
          <w:rPr>
            <w:noProof/>
          </w:rPr>
          <w:t>8</w:t>
        </w:r>
      </w:fldSimple>
      <w:r w:rsidRPr="00D50D8A">
        <w:t>: Gather bounding box coordinates</w:t>
      </w:r>
      <w:bookmarkEnd w:id="369"/>
      <w:bookmarkEnd w:id="370"/>
    </w:p>
    <w:p w14:paraId="2F331DAE" w14:textId="77777777" w:rsidR="00982874" w:rsidRPr="00167D5F" w:rsidRDefault="00982874" w:rsidP="00982874">
      <w:pPr>
        <w:rPr>
          <w:highlight w:val="green"/>
        </w:rPr>
      </w:pPr>
    </w:p>
    <w:p w14:paraId="5E61502D" w14:textId="27DDE419" w:rsidR="006A6468" w:rsidRPr="00167D5F" w:rsidRDefault="00175683" w:rsidP="002C5659">
      <w:pPr>
        <w:spacing w:line="360" w:lineRule="auto"/>
        <w:rPr>
          <w:highlight w:val="green"/>
        </w:rPr>
      </w:pPr>
      <w:r w:rsidRPr="00B07145">
        <w:t>Lastly</w:t>
      </w:r>
      <w:r w:rsidR="00B07145" w:rsidRPr="00B07145">
        <w:t>,</w:t>
      </w:r>
      <w:r w:rsidRPr="00B07145">
        <w:t xml:space="preserve"> as part of the instructions provided to the user, the user is informed where in </w:t>
      </w:r>
      <w:r w:rsidR="00B56DC9" w:rsidRPr="00B07145">
        <w:t>their</w:t>
      </w:r>
      <w:r w:rsidRPr="00B07145">
        <w:t xml:space="preserve"> path the </w:t>
      </w:r>
      <w:r w:rsidR="00B07145" w:rsidRPr="00B07145">
        <w:t xml:space="preserve">detected </w:t>
      </w:r>
      <w:r w:rsidRPr="00B07145">
        <w:t>object is</w:t>
      </w:r>
      <w:r w:rsidR="00B07145" w:rsidRPr="00B07145">
        <w:t xml:space="preserve"> located</w:t>
      </w:r>
      <w:r w:rsidRPr="00B07145">
        <w:t xml:space="preserve">, if the detected object is straight ahead of them or to their right or left. </w:t>
      </w:r>
      <w:r w:rsidRPr="00EE60C7">
        <w:t>This is implemented with the use of the bounding box results retrieved from the</w:t>
      </w:r>
      <w:r w:rsidR="00B07145" w:rsidRPr="00EE60C7">
        <w:t xml:space="preserve"> object detection</w:t>
      </w:r>
      <w:r w:rsidRPr="00EE60C7">
        <w:t xml:space="preserve"> model. </w:t>
      </w:r>
      <w:r w:rsidR="00D742FF" w:rsidRPr="00EE60C7">
        <w:t xml:space="preserve">Based on the coordinates </w:t>
      </w:r>
      <w:r w:rsidR="00EE60C7" w:rsidRPr="00EE60C7">
        <w:t>for</w:t>
      </w:r>
      <w:r w:rsidR="00D742FF" w:rsidRPr="00EE60C7">
        <w:t xml:space="preserve"> the bounding box gathered </w:t>
      </w:r>
      <w:r w:rsidRPr="00EE60C7">
        <w:t>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D742FF" w:rsidRPr="00EE60C7">
        <w:t xml:space="preserve"> </w:t>
      </w:r>
      <w:r w:rsidRPr="00EE60C7">
        <w:t>t</w:t>
      </w:r>
      <w:r w:rsidR="00D742FF" w:rsidRPr="00EE60C7">
        <w:t xml:space="preserve">hese will determine where in relation to the users path the </w:t>
      </w:r>
      <w:r w:rsidRPr="00EE60C7">
        <w:t xml:space="preserve">detected </w:t>
      </w:r>
      <w:r w:rsidR="00D742FF" w:rsidRPr="00EE60C7">
        <w:t>object is</w:t>
      </w:r>
      <w:r w:rsidRPr="00EE60C7">
        <w:t xml:space="preserve"> located. </w:t>
      </w:r>
      <w:r w:rsidR="006A6468" w:rsidRPr="00EE60C7">
        <w:t xml:space="preserve">Like for previous </w:t>
      </w:r>
      <w:r w:rsidRPr="00EE60C7">
        <w:t xml:space="preserve">model </w:t>
      </w:r>
      <w:r w:rsidR="006A6468" w:rsidRPr="00EE60C7">
        <w:t>results the bounding box results are placed in an array</w:t>
      </w:r>
      <w:r w:rsidRPr="00EE60C7">
        <w:t xml:space="preserve"> of floats. As a result of this, e</w:t>
      </w:r>
      <w:r w:rsidR="006A6468" w:rsidRPr="00EE60C7">
        <w:t xml:space="preserve">ach detected </w:t>
      </w:r>
      <w:r w:rsidR="00AA7173" w:rsidRPr="00EE60C7">
        <w:t>object</w:t>
      </w:r>
      <w:r w:rsidR="00EE60C7" w:rsidRPr="00EE60C7">
        <w:t>s bounding</w:t>
      </w:r>
      <w:r w:rsidR="006A6468" w:rsidRPr="00EE60C7">
        <w:t xml:space="preserve"> box</w:t>
      </w:r>
      <w:r w:rsidR="00EE60C7" w:rsidRPr="00EE60C7">
        <w:t xml:space="preserve"> coordinates</w:t>
      </w:r>
      <w:r w:rsidR="006A6468" w:rsidRPr="00EE60C7">
        <w:t xml:space="preserve"> then need to be extracted from the array and formatted into an integer value instead of a float</w:t>
      </w:r>
      <w:r w:rsidRPr="00EE60C7">
        <w:t xml:space="preserve">, </w:t>
      </w:r>
      <w:r w:rsidR="00EE60C7">
        <w:t xml:space="preserve">as </w:t>
      </w:r>
      <w:r w:rsidRPr="00EE60C7">
        <w:t>shown 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2C5659" w:rsidRPr="00EE60C7">
        <w:t xml:space="preserve"> </w:t>
      </w:r>
      <w:r w:rsidR="006A6468" w:rsidRPr="00202125">
        <w:t xml:space="preserve">Once the </w:t>
      </w:r>
      <w:r w:rsidR="00202125" w:rsidRPr="00202125">
        <w:t xml:space="preserve">bounding </w:t>
      </w:r>
      <w:r w:rsidR="006A6468" w:rsidRPr="00202125">
        <w:t>boxes coordinates are gathered the</w:t>
      </w:r>
      <w:r w:rsidRPr="00202125">
        <w:t>y</w:t>
      </w:r>
      <w:r w:rsidR="006A6468" w:rsidRPr="00202125">
        <w:t xml:space="preserve"> can be used to determine where </w:t>
      </w:r>
      <w:r w:rsidR="00202125" w:rsidRPr="00202125">
        <w:t>a detected</w:t>
      </w:r>
      <w:r w:rsidR="006A6468" w:rsidRPr="00202125">
        <w:t xml:space="preserve"> object is situated in the </w:t>
      </w:r>
      <w:r w:rsidR="002C5659" w:rsidRPr="00202125">
        <w:t>user’s</w:t>
      </w:r>
      <w:r w:rsidR="006A6468" w:rsidRPr="00202125">
        <w:t xml:space="preserve"> path</w:t>
      </w:r>
      <w:r w:rsidR="002C5659" w:rsidRPr="00202125">
        <w:t>.</w:t>
      </w:r>
    </w:p>
    <w:p w14:paraId="294877CF" w14:textId="77777777" w:rsidR="00982874" w:rsidRPr="00167D5F" w:rsidRDefault="00982874" w:rsidP="002C5659">
      <w:pPr>
        <w:spacing w:line="360" w:lineRule="auto"/>
        <w:rPr>
          <w:highlight w:val="green"/>
        </w:rPr>
      </w:pPr>
    </w:p>
    <w:p w14:paraId="4C8A1E6D" w14:textId="77777777" w:rsidR="00FF6CC7" w:rsidRPr="00202125" w:rsidRDefault="005A2BE6" w:rsidP="00FF6CC7">
      <w:pPr>
        <w:keepNext/>
      </w:pPr>
      <w:r w:rsidRPr="00202125">
        <w:rPr>
          <w:noProof/>
        </w:rPr>
        <w:drawing>
          <wp:inline distT="0" distB="0" distL="0" distR="0" wp14:anchorId="43DE9DDD" wp14:editId="394F43C1">
            <wp:extent cx="4711700" cy="14573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749" t="66715" r="8044"/>
                    <a:stretch/>
                  </pic:blipFill>
                  <pic:spPr bwMode="auto">
                    <a:xfrm>
                      <a:off x="0" y="0"/>
                      <a:ext cx="4711700" cy="1457325"/>
                    </a:xfrm>
                    <a:prstGeom prst="rect">
                      <a:avLst/>
                    </a:prstGeom>
                    <a:ln>
                      <a:noFill/>
                    </a:ln>
                    <a:extLst>
                      <a:ext uri="{53640926-AAD7-44D8-BBD7-CCE9431645EC}">
                        <a14:shadowObscured xmlns:a14="http://schemas.microsoft.com/office/drawing/2010/main"/>
                      </a:ext>
                    </a:extLst>
                  </pic:spPr>
                </pic:pic>
              </a:graphicData>
            </a:graphic>
          </wp:inline>
        </w:drawing>
      </w:r>
    </w:p>
    <w:p w14:paraId="4C8E6CCF" w14:textId="621F2152" w:rsidR="005A2BE6" w:rsidRPr="00202125" w:rsidRDefault="00FF6CC7" w:rsidP="00FF6CC7">
      <w:pPr>
        <w:pStyle w:val="Caption"/>
      </w:pPr>
      <w:bookmarkStart w:id="371" w:name="_Ref35520539"/>
      <w:bookmarkStart w:id="372" w:name="_Toc35521199"/>
      <w:r w:rsidRPr="00202125">
        <w:t xml:space="preserve">Listing </w:t>
      </w:r>
      <w:fldSimple w:instr=" SEQ Listing \* ARABIC ">
        <w:r w:rsidR="00794A97" w:rsidRPr="00202125">
          <w:rPr>
            <w:noProof/>
          </w:rPr>
          <w:t>9</w:t>
        </w:r>
      </w:fldSimple>
      <w:r w:rsidRPr="00202125">
        <w:t>: Location in user's path</w:t>
      </w:r>
      <w:bookmarkEnd w:id="371"/>
      <w:bookmarkEnd w:id="372"/>
    </w:p>
    <w:p w14:paraId="2C214E1D" w14:textId="77777777" w:rsidR="00982874" w:rsidRPr="00167D5F" w:rsidRDefault="00982874" w:rsidP="00086D45">
      <w:pPr>
        <w:rPr>
          <w:highlight w:val="green"/>
        </w:rPr>
      </w:pPr>
    </w:p>
    <w:p w14:paraId="5C19CD9A" w14:textId="1D4B79D6" w:rsidR="00D84763" w:rsidRPr="00202125" w:rsidRDefault="00086D45" w:rsidP="00B829D3">
      <w:pPr>
        <w:spacing w:line="360" w:lineRule="auto"/>
      </w:pPr>
      <w:r w:rsidRPr="00202125">
        <w:t xml:space="preserve">The code shown in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FF6CC7" w:rsidRPr="00202125">
        <w:t xml:space="preserve"> </w:t>
      </w:r>
      <w:r w:rsidRPr="00202125">
        <w:t>demonstrates how the bounding box coordinates, gathered in</w:t>
      </w:r>
      <w:r w:rsidR="00FF6CC7" w:rsidRPr="00202125">
        <w:t xml:space="preserve"> </w:t>
      </w:r>
      <w:r w:rsidR="00FF6CC7" w:rsidRPr="00202125">
        <w:fldChar w:fldCharType="begin"/>
      </w:r>
      <w:r w:rsidR="00FF6CC7" w:rsidRPr="00202125">
        <w:instrText xml:space="preserve"> REF _Ref35520448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8</w:t>
      </w:r>
      <w:r w:rsidR="00FF6CC7" w:rsidRPr="00202125">
        <w:fldChar w:fldCharType="end"/>
      </w:r>
      <w:r w:rsidRPr="00202125">
        <w:t xml:space="preserve">, are used to determine where in the users path the detected object is located. </w:t>
      </w:r>
      <w:r w:rsidR="00B829D3" w:rsidRPr="00202125">
        <w:t>In order to inform the user where in the</w:t>
      </w:r>
      <w:r w:rsidR="00202125" w:rsidRPr="00202125">
        <w:t>ir</w:t>
      </w:r>
      <w:r w:rsidR="00B829D3" w:rsidRPr="00202125">
        <w:t xml:space="preserve"> path the object is located the f</w:t>
      </w:r>
      <w:r w:rsidR="00D84763" w:rsidRPr="00202125">
        <w:t xml:space="preserve">rame is </w:t>
      </w:r>
      <w:r w:rsidR="00B829D3" w:rsidRPr="00202125">
        <w:t xml:space="preserve">evenly </w:t>
      </w:r>
      <w:r w:rsidR="00D84763" w:rsidRPr="00202125">
        <w:t>divided into three sections</w:t>
      </w:r>
      <w:r w:rsidR="00B829D3" w:rsidRPr="00202125">
        <w:t>. W</w:t>
      </w:r>
      <w:r w:rsidR="00D84763" w:rsidRPr="00202125">
        <w:t xml:space="preserve">here </w:t>
      </w:r>
      <w:r w:rsidR="00B829D3" w:rsidRPr="00202125">
        <w:t>the object coordinates are detected</w:t>
      </w:r>
      <w:r w:rsidR="00D84763" w:rsidRPr="00202125">
        <w:t xml:space="preserve"> within the</w:t>
      </w:r>
      <w:r w:rsidR="00B829D3" w:rsidRPr="00202125">
        <w:t>se</w:t>
      </w:r>
      <w:r w:rsidR="00D84763" w:rsidRPr="00202125">
        <w:t xml:space="preserve"> three sections determines where in the users path the object is, as shown in the</w:t>
      </w:r>
      <w:r w:rsidR="00FF6CC7" w:rsidRPr="00202125">
        <w:t xml:space="preserve">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B829D3" w:rsidRPr="00202125">
        <w:t>.</w:t>
      </w:r>
    </w:p>
    <w:p w14:paraId="410C5722" w14:textId="1D04B591" w:rsidR="00EE44E2" w:rsidRPr="00167D5F" w:rsidRDefault="0046026A" w:rsidP="006B3AFC">
      <w:pPr>
        <w:ind w:left="720"/>
        <w:rPr>
          <w:highlight w:val="green"/>
        </w:rPr>
      </w:pPr>
      <w:r w:rsidRPr="00167D5F">
        <w:rPr>
          <w:highlight w:val="green"/>
        </w:rPr>
        <w:t xml:space="preserve"> </w:t>
      </w:r>
    </w:p>
    <w:p w14:paraId="0525947C" w14:textId="58B63897" w:rsidR="00EE44E2" w:rsidRPr="00202125" w:rsidRDefault="00EE44E2" w:rsidP="00EE44E2">
      <w:pPr>
        <w:pStyle w:val="Heading2"/>
        <w:spacing w:after="240" w:line="360" w:lineRule="auto"/>
        <w:rPr>
          <w:sz w:val="22"/>
          <w:szCs w:val="22"/>
        </w:rPr>
      </w:pPr>
      <w:bookmarkStart w:id="373" w:name="_Toc34725509"/>
      <w:bookmarkStart w:id="374" w:name="_Toc35099864"/>
      <w:bookmarkStart w:id="375" w:name="_Toc35170068"/>
      <w:bookmarkStart w:id="376" w:name="_Toc35521274"/>
      <w:bookmarkStart w:id="377" w:name="_Toc35609601"/>
      <w:r w:rsidRPr="00202125">
        <w:rPr>
          <w:sz w:val="22"/>
          <w:szCs w:val="22"/>
        </w:rPr>
        <w:t>4.4.4 Conclusion</w:t>
      </w:r>
      <w:bookmarkEnd w:id="373"/>
      <w:bookmarkEnd w:id="374"/>
      <w:bookmarkEnd w:id="375"/>
      <w:bookmarkEnd w:id="376"/>
      <w:bookmarkEnd w:id="377"/>
    </w:p>
    <w:p w14:paraId="00229E1A" w14:textId="41FC461D" w:rsidR="00962FEF" w:rsidRPr="006B3AFC" w:rsidRDefault="006B3AFC" w:rsidP="006B3AFC">
      <w:pPr>
        <w:spacing w:line="360" w:lineRule="auto"/>
      </w:pPr>
      <w:r w:rsidRPr="00202125">
        <w:t xml:space="preserve">By </w:t>
      </w:r>
      <w:r w:rsidR="00962FEF" w:rsidRPr="00202125">
        <w:t>combin</w:t>
      </w:r>
      <w:r w:rsidRPr="00202125">
        <w:t>ing</w:t>
      </w:r>
      <w:r w:rsidR="00962FEF" w:rsidRPr="00202125">
        <w:t xml:space="preserve"> </w:t>
      </w:r>
      <w:r w:rsidRPr="00202125">
        <w:t>the</w:t>
      </w:r>
      <w:r w:rsidR="00962FEF" w:rsidRPr="00202125">
        <w:t xml:space="preserve"> sensor input for distance</w:t>
      </w:r>
      <w:r w:rsidR="00202125" w:rsidRPr="00202125">
        <w:t>, for the closest detected object,</w:t>
      </w:r>
      <w:r w:rsidR="00962FEF" w:rsidRPr="00202125">
        <w:t xml:space="preserve"> and </w:t>
      </w:r>
      <w:r w:rsidRPr="00202125">
        <w:t xml:space="preserve">the </w:t>
      </w:r>
      <w:r w:rsidR="00962FEF" w:rsidRPr="00202125">
        <w:t xml:space="preserve">camera input for </w:t>
      </w:r>
      <w:r w:rsidRPr="00202125">
        <w:t>object</w:t>
      </w:r>
      <w:r w:rsidR="00962FEF" w:rsidRPr="00202125">
        <w:t xml:space="preserve"> detection</w:t>
      </w:r>
      <w:r w:rsidRPr="00202125">
        <w:t xml:space="preserve"> allows for</w:t>
      </w:r>
      <w:r w:rsidR="00962FEF" w:rsidRPr="00202125">
        <w:t xml:space="preserve"> instructions about the detected objects</w:t>
      </w:r>
      <w:r w:rsidRPr="00202125">
        <w:t xml:space="preserve"> to</w:t>
      </w:r>
      <w:r w:rsidR="00962FEF" w:rsidRPr="00202125">
        <w:t xml:space="preserve"> be provided to the user</w:t>
      </w:r>
      <w:r w:rsidRPr="00202125">
        <w:t>. T</w:t>
      </w:r>
      <w:r w:rsidR="00962FEF" w:rsidRPr="00202125">
        <w:t xml:space="preserve">he </w:t>
      </w:r>
      <w:r w:rsidR="00962FEF" w:rsidRPr="00202125">
        <w:lastRenderedPageBreak/>
        <w:t xml:space="preserve">middle </w:t>
      </w:r>
      <w:r w:rsidR="00202125" w:rsidRPr="00202125">
        <w:t>tier</w:t>
      </w:r>
      <w:r w:rsidR="00962FEF" w:rsidRPr="00202125">
        <w:t xml:space="preserve"> allows the objects detected by the model to be compiled into instructions that can </w:t>
      </w:r>
      <w:r w:rsidR="00202125" w:rsidRPr="00202125">
        <w:t xml:space="preserve">then </w:t>
      </w:r>
      <w:r w:rsidR="00962FEF" w:rsidRPr="00202125">
        <w:t>be provided</w:t>
      </w:r>
      <w:r w:rsidR="00202125">
        <w:t xml:space="preserve"> to</w:t>
      </w:r>
      <w:r w:rsidR="00962FEF" w:rsidRPr="00202125">
        <w:t xml:space="preserve"> and understood by the user</w:t>
      </w:r>
      <w:r w:rsidRPr="00202125">
        <w:t>.</w:t>
      </w:r>
    </w:p>
    <w:p w14:paraId="4703612D" w14:textId="77777777" w:rsidR="006B3AFC" w:rsidRPr="005A2BE6" w:rsidRDefault="006B3AFC" w:rsidP="005A2BE6">
      <w:pPr>
        <w:rPr>
          <w:highlight w:val="yellow"/>
        </w:rPr>
      </w:pPr>
    </w:p>
    <w:p w14:paraId="253A155F" w14:textId="6F96162A" w:rsidR="009B697E" w:rsidRDefault="009B697E" w:rsidP="009B697E">
      <w:pPr>
        <w:pStyle w:val="Heading2"/>
      </w:pPr>
      <w:bookmarkStart w:id="378" w:name="_Toc35609602"/>
      <w:r>
        <w:t xml:space="preserve">4.5. </w:t>
      </w:r>
      <w:r w:rsidR="007F3450">
        <w:t>Back-End</w:t>
      </w:r>
      <w:r w:rsidR="00C26BF7">
        <w:t xml:space="preserve"> Tier</w:t>
      </w:r>
      <w:bookmarkEnd w:id="378"/>
    </w:p>
    <w:p w14:paraId="0B8A8E42" w14:textId="5D802ECD" w:rsidR="000E0508" w:rsidRDefault="000E0508" w:rsidP="000E0508"/>
    <w:p w14:paraId="4F8652FC" w14:textId="14074176" w:rsidR="000E0508" w:rsidRDefault="000E0508" w:rsidP="000E0508">
      <w:pPr>
        <w:pStyle w:val="Heading2"/>
        <w:spacing w:after="240" w:line="360" w:lineRule="auto"/>
        <w:rPr>
          <w:sz w:val="22"/>
          <w:szCs w:val="22"/>
        </w:rPr>
      </w:pPr>
      <w:bookmarkStart w:id="379" w:name="_Toc34725511"/>
      <w:bookmarkStart w:id="380" w:name="_Toc35099866"/>
      <w:bookmarkStart w:id="381" w:name="_Toc35170070"/>
      <w:bookmarkStart w:id="382" w:name="_Toc35521276"/>
      <w:bookmarkStart w:id="383" w:name="_Toc35609603"/>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bookmarkEnd w:id="379"/>
      <w:bookmarkEnd w:id="380"/>
      <w:bookmarkEnd w:id="381"/>
      <w:bookmarkEnd w:id="382"/>
      <w:bookmarkEnd w:id="383"/>
    </w:p>
    <w:p w14:paraId="0011C49F" w14:textId="41E492B8" w:rsidR="00675293" w:rsidRDefault="00675293" w:rsidP="00675293">
      <w:pPr>
        <w:spacing w:line="360" w:lineRule="auto"/>
      </w:pPr>
      <w:r>
        <w:t xml:space="preserve">As previously mentioned, the backend of this project is the area that contains the model that is used to detect objects </w:t>
      </w:r>
      <w:r w:rsidR="00154791">
        <w:t>within</w:t>
      </w:r>
      <w:r>
        <w:t xml:space="preserve"> the inputted video stream. This section will cover how the pi camera module is set up to take in a vide</w:t>
      </w:r>
      <w:r w:rsidR="004E21C3">
        <w:t>o</w:t>
      </w:r>
      <w:r>
        <w:t xml:space="preserve"> stream and</w:t>
      </w:r>
      <w:r w:rsidR="00526D92">
        <w:t xml:space="preserve"> how this is</w:t>
      </w:r>
      <w:r>
        <w:t xml:space="preserve"> input</w:t>
      </w:r>
      <w:r w:rsidR="00526D92">
        <w:t xml:space="preserve">ted </w:t>
      </w:r>
      <w:r>
        <w:t>into the object detection model. Also covered in this section is how the object detection model, MobileNet SSDLite</w:t>
      </w:r>
      <w:r w:rsidR="00C667B7">
        <w:t>,</w:t>
      </w:r>
      <w:r>
        <w:t xml:space="preserve"> is coded to run on the Raspberry Pi and how it processes a video stream </w:t>
      </w:r>
      <w:r w:rsidR="0088496B">
        <w:t xml:space="preserve">in order </w:t>
      </w:r>
      <w:r>
        <w:t>to detect objects.</w:t>
      </w:r>
    </w:p>
    <w:p w14:paraId="76B54EA3" w14:textId="77777777" w:rsidR="001204D2" w:rsidRPr="00675293" w:rsidRDefault="001204D2" w:rsidP="00675293">
      <w:pPr>
        <w:spacing w:line="360" w:lineRule="auto"/>
      </w:pPr>
    </w:p>
    <w:p w14:paraId="6AE1D290" w14:textId="31970E67" w:rsidR="008F7713" w:rsidRPr="008F7713" w:rsidRDefault="000E0508" w:rsidP="008F7713">
      <w:pPr>
        <w:pStyle w:val="Heading2"/>
        <w:spacing w:after="240" w:line="360" w:lineRule="auto"/>
        <w:rPr>
          <w:sz w:val="22"/>
          <w:szCs w:val="22"/>
        </w:rPr>
      </w:pPr>
      <w:bookmarkStart w:id="384" w:name="_Toc34725512"/>
      <w:bookmarkStart w:id="385" w:name="_Toc35099867"/>
      <w:bookmarkStart w:id="386" w:name="_Toc35170071"/>
      <w:bookmarkStart w:id="387" w:name="_Toc35521277"/>
      <w:bookmarkStart w:id="388" w:name="_Toc35609604"/>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bookmarkEnd w:id="384"/>
      <w:bookmarkEnd w:id="385"/>
      <w:bookmarkEnd w:id="386"/>
      <w:bookmarkEnd w:id="387"/>
      <w:bookmarkEnd w:id="388"/>
    </w:p>
    <w:p w14:paraId="69E4DAAD" w14:textId="13E8FD7D" w:rsidR="00982874" w:rsidRPr="006755F6" w:rsidRDefault="008F7713" w:rsidP="006755F6">
      <w:pPr>
        <w:spacing w:line="360" w:lineRule="auto"/>
      </w:pPr>
      <w:r w:rsidRPr="006755F6">
        <w:t xml:space="preserve">The </w:t>
      </w:r>
      <w:r w:rsidR="00154486" w:rsidRPr="006755F6">
        <w:t>Pi</w:t>
      </w:r>
      <w:r w:rsidRPr="006755F6">
        <w:t xml:space="preserve"> c</w:t>
      </w:r>
      <w:r w:rsidR="00154486" w:rsidRPr="006755F6">
        <w:t xml:space="preserve">amera </w:t>
      </w:r>
      <w:r w:rsidRPr="006755F6">
        <w:t xml:space="preserve">is </w:t>
      </w:r>
      <w:r w:rsidR="00154486" w:rsidRPr="006755F6">
        <w:t xml:space="preserve">used </w:t>
      </w:r>
      <w:r w:rsidRPr="006755F6">
        <w:t>as an input source for this project.</w:t>
      </w:r>
      <w:r w:rsidR="006755F6" w:rsidRPr="006755F6">
        <w:t xml:space="preserve"> </w:t>
      </w:r>
      <w:r w:rsidRPr="006755F6">
        <w:t>It i</w:t>
      </w:r>
      <w:r w:rsidR="003C7580" w:rsidRPr="006755F6">
        <w:t>nputs</w:t>
      </w:r>
      <w:r w:rsidR="006755F6" w:rsidRPr="006755F6">
        <w:t xml:space="preserve"> a</w:t>
      </w:r>
      <w:r w:rsidR="003C7580" w:rsidRPr="006755F6">
        <w:t xml:space="preserve"> video stream </w:t>
      </w:r>
      <w:r w:rsidR="006755F6" w:rsidRPr="006755F6">
        <w:t>from the</w:t>
      </w:r>
      <w:r w:rsidR="003C7580" w:rsidRPr="006755F6">
        <w:t xml:space="preserve"> camera into </w:t>
      </w:r>
      <w:r w:rsidR="006755F6" w:rsidRPr="006755F6">
        <w:t xml:space="preserve">the </w:t>
      </w:r>
      <w:r w:rsidR="003C7580" w:rsidRPr="006755F6">
        <w:t>object detection model</w:t>
      </w:r>
      <w:r w:rsidR="006755F6" w:rsidRPr="006755F6">
        <w:t xml:space="preserve">. In order to do this the camera first needs to be configured to take in a video stream. </w:t>
      </w:r>
      <w:r w:rsidR="00966C10" w:rsidRPr="006755F6">
        <w:t>The frame</w:t>
      </w:r>
      <w:r w:rsidR="006755F6" w:rsidRPr="006755F6">
        <w:t xml:space="preserve"> </w:t>
      </w:r>
      <w:r w:rsidR="00966C10" w:rsidRPr="006755F6">
        <w:t xml:space="preserve">rate and camera resolution </w:t>
      </w:r>
      <w:r w:rsidR="006755F6" w:rsidRPr="006755F6">
        <w:t>were</w:t>
      </w:r>
      <w:r w:rsidR="00966C10" w:rsidRPr="006755F6">
        <w:t xml:space="preserve"> set up as part of the camera configuration</w:t>
      </w:r>
      <w:r w:rsidR="006755F6" w:rsidRPr="006755F6">
        <w:t xml:space="preserve">. </w:t>
      </w:r>
      <w:r w:rsidR="00966C10" w:rsidRPr="006755F6">
        <w:t xml:space="preserve">Once </w:t>
      </w:r>
      <w:r w:rsidR="006755F6" w:rsidRPr="006755F6">
        <w:t xml:space="preserve">the </w:t>
      </w:r>
      <w:r w:rsidR="00966C10" w:rsidRPr="006755F6">
        <w:t>camera is setup and configured</w:t>
      </w:r>
      <w:r w:rsidR="006755F6" w:rsidRPr="006755F6">
        <w:t>, as shown in</w:t>
      </w:r>
      <w:r w:rsidR="00D10594">
        <w:t xml:space="preserve"> </w:t>
      </w:r>
      <w:r w:rsidR="00D10594">
        <w:fldChar w:fldCharType="begin"/>
      </w:r>
      <w:r w:rsidR="00D10594">
        <w:instrText xml:space="preserve"> REF _Ref35520605 \h </w:instrText>
      </w:r>
      <w:r w:rsidR="00D10594">
        <w:fldChar w:fldCharType="separate"/>
      </w:r>
      <w:r w:rsidR="00D10594">
        <w:t xml:space="preserve">Listing </w:t>
      </w:r>
      <w:r w:rsidR="00D10594">
        <w:rPr>
          <w:noProof/>
        </w:rPr>
        <w:t>10</w:t>
      </w:r>
      <w:r w:rsidR="00D10594">
        <w:fldChar w:fldCharType="end"/>
      </w:r>
      <w:r w:rsidR="006755F6" w:rsidRPr="006755F6">
        <w:t>,</w:t>
      </w:r>
      <w:r w:rsidR="00966C10" w:rsidRPr="006755F6">
        <w:t xml:space="preserve"> it is set to continuously take in a video stream</w:t>
      </w:r>
      <w:r w:rsidR="006755F6" w:rsidRPr="006755F6">
        <w:t>.</w:t>
      </w:r>
      <w:r w:rsidR="00966C10" w:rsidRPr="006755F6">
        <w:t xml:space="preserve"> </w:t>
      </w:r>
      <w:r w:rsidR="006755F6" w:rsidRPr="006755F6">
        <w:t>T</w:t>
      </w:r>
      <w:r w:rsidR="00966C10" w:rsidRPr="006755F6">
        <w:t>his video stream is then sent to the object detection model for analysis</w:t>
      </w:r>
      <w:r w:rsidR="006755F6" w:rsidRPr="006755F6">
        <w:t>.</w:t>
      </w:r>
    </w:p>
    <w:p w14:paraId="10FE1822" w14:textId="77777777" w:rsidR="00D10594" w:rsidRDefault="00154486" w:rsidP="00D10594">
      <w:pPr>
        <w:keepNext/>
      </w:pPr>
      <w:r>
        <w:rPr>
          <w:noProof/>
        </w:rPr>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1797050"/>
                    </a:xfrm>
                    <a:prstGeom prst="rect">
                      <a:avLst/>
                    </a:prstGeom>
                  </pic:spPr>
                </pic:pic>
              </a:graphicData>
            </a:graphic>
          </wp:inline>
        </w:drawing>
      </w:r>
    </w:p>
    <w:p w14:paraId="41DEE65B" w14:textId="5ED25907" w:rsidR="00154486" w:rsidRPr="00C616C6" w:rsidRDefault="00D10594" w:rsidP="00D10594">
      <w:pPr>
        <w:pStyle w:val="Caption"/>
        <w:rPr>
          <w:highlight w:val="yellow"/>
        </w:rPr>
      </w:pPr>
      <w:bookmarkStart w:id="389" w:name="_Ref35520605"/>
      <w:bookmarkStart w:id="390" w:name="_Toc35521200"/>
      <w:r>
        <w:t xml:space="preserve">Listing </w:t>
      </w:r>
      <w:fldSimple w:instr=" SEQ Listing \* ARABIC ">
        <w:r w:rsidR="00794A97">
          <w:rPr>
            <w:noProof/>
          </w:rPr>
          <w:t>10</w:t>
        </w:r>
      </w:fldSimple>
      <w:r>
        <w:t>: Raspberry Pi camera set up</w:t>
      </w:r>
      <w:bookmarkEnd w:id="389"/>
      <w:bookmarkEnd w:id="390"/>
    </w:p>
    <w:p w14:paraId="4A997142" w14:textId="56C75FA8" w:rsidR="000E0508" w:rsidRDefault="000E0508" w:rsidP="000E0508"/>
    <w:p w14:paraId="2734553B" w14:textId="1DB67AD3" w:rsidR="006755F6" w:rsidRPr="006755F6" w:rsidRDefault="00154486" w:rsidP="006755F6">
      <w:pPr>
        <w:pStyle w:val="Heading2"/>
        <w:spacing w:after="240" w:line="360" w:lineRule="auto"/>
        <w:rPr>
          <w:sz w:val="22"/>
          <w:szCs w:val="22"/>
        </w:rPr>
      </w:pPr>
      <w:bookmarkStart w:id="391" w:name="_Toc34725513"/>
      <w:bookmarkStart w:id="392" w:name="_Toc35099868"/>
      <w:bookmarkStart w:id="393" w:name="_Toc35170072"/>
      <w:bookmarkStart w:id="394" w:name="_Toc35521278"/>
      <w:bookmarkStart w:id="395" w:name="_Toc35609605"/>
      <w:r>
        <w:rPr>
          <w:sz w:val="22"/>
          <w:szCs w:val="22"/>
        </w:rPr>
        <w:lastRenderedPageBreak/>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bookmarkEnd w:id="391"/>
      <w:bookmarkEnd w:id="392"/>
      <w:bookmarkEnd w:id="393"/>
      <w:bookmarkEnd w:id="394"/>
      <w:bookmarkEnd w:id="395"/>
    </w:p>
    <w:p w14:paraId="41D2252F" w14:textId="4260D5D9" w:rsidR="00AF3BB4" w:rsidRDefault="006755F6" w:rsidP="00ED57E8">
      <w:pPr>
        <w:spacing w:line="360" w:lineRule="auto"/>
      </w:pPr>
      <w:r w:rsidRPr="00ED57E8">
        <w:t>The o</w:t>
      </w:r>
      <w:r w:rsidR="00787664" w:rsidRPr="00ED57E8">
        <w:t xml:space="preserve">bject detection model </w:t>
      </w:r>
      <w:r w:rsidRPr="00ED57E8">
        <w:t xml:space="preserve">is </w:t>
      </w:r>
      <w:r w:rsidR="00787664" w:rsidRPr="00ED57E8">
        <w:t>used to detect and classify objects from</w:t>
      </w:r>
      <w:r w:rsidRPr="00ED57E8">
        <w:t xml:space="preserve"> an inputted</w:t>
      </w:r>
      <w:r w:rsidR="00787664" w:rsidRPr="00ED57E8">
        <w:t xml:space="preserve"> video stream</w:t>
      </w:r>
      <w:r w:rsidRPr="00ED57E8">
        <w:t>. In order to detect and classify objects a</w:t>
      </w:r>
      <w:r w:rsidR="00AF3BB4" w:rsidRPr="00ED57E8">
        <w:t xml:space="preserve"> pretrained model </w:t>
      </w:r>
      <w:r w:rsidRPr="00ED57E8">
        <w:t>was</w:t>
      </w:r>
      <w:r w:rsidR="00AF3BB4" w:rsidRPr="00ED57E8">
        <w:t xml:space="preserve"> utilized in this project to detect obstacles in the user’s path</w:t>
      </w:r>
      <w:r w:rsidRPr="00ED57E8">
        <w:t xml:space="preserve">. </w:t>
      </w:r>
      <w:r w:rsidR="00AF3BB4" w:rsidRPr="00ED57E8">
        <w:t>Firstly,</w:t>
      </w:r>
      <w:r w:rsidRPr="00ED57E8">
        <w:t xml:space="preserve"> in order to run this object detection model,</w:t>
      </w:r>
      <w:r w:rsidR="00AF3BB4" w:rsidRPr="00ED57E8">
        <w:t xml:space="preserve"> the files required to run the pretrained model are loaded</w:t>
      </w:r>
      <w:r w:rsidRPr="00ED57E8">
        <w:t>, as shown in</w:t>
      </w:r>
      <w:r w:rsidR="00794A97">
        <w:t xml:space="preserve"> </w:t>
      </w:r>
      <w:r w:rsidR="00794A97">
        <w:fldChar w:fldCharType="begin"/>
      </w:r>
      <w:r w:rsidR="00794A97">
        <w:instrText xml:space="preserve"> REF _Ref35520644 \h </w:instrText>
      </w:r>
      <w:r w:rsidR="00794A97">
        <w:fldChar w:fldCharType="separate"/>
      </w:r>
      <w:r w:rsidR="00794A97">
        <w:t xml:space="preserve">Listing </w:t>
      </w:r>
      <w:r w:rsidR="00794A97">
        <w:rPr>
          <w:noProof/>
        </w:rPr>
        <w:t>11</w:t>
      </w:r>
      <w:r w:rsidR="00794A97">
        <w:fldChar w:fldCharType="end"/>
      </w:r>
      <w:r w:rsidR="00ED57E8" w:rsidRPr="00ED57E8">
        <w:t xml:space="preserve">. </w:t>
      </w:r>
      <w:r w:rsidR="00AF3BB4" w:rsidRPr="00ED57E8">
        <w:t>These files include</w:t>
      </w:r>
      <w:r w:rsidR="00ED57E8" w:rsidRPr="00ED57E8">
        <w:t xml:space="preserve"> a</w:t>
      </w:r>
      <w:r w:rsidR="00AF3BB4" w:rsidRPr="00ED57E8">
        <w:t xml:space="preserve"> graph file which contain</w:t>
      </w:r>
      <w:r w:rsidR="00ED57E8" w:rsidRPr="00ED57E8">
        <w:t>s</w:t>
      </w:r>
      <w:r w:rsidR="00AF3BB4" w:rsidRPr="00ED57E8">
        <w:t xml:space="preserve"> the model used for the object detection</w:t>
      </w:r>
      <w:r w:rsidR="00ED57E8" w:rsidRPr="00ED57E8">
        <w:t xml:space="preserve"> a</w:t>
      </w:r>
      <w:r w:rsidR="00AF3BB4" w:rsidRPr="00ED57E8">
        <w:t>nd the label map file</w:t>
      </w:r>
    </w:p>
    <w:p w14:paraId="6C5C4018" w14:textId="77777777" w:rsidR="00982874" w:rsidRPr="00ED57E8" w:rsidRDefault="00982874" w:rsidP="00ED57E8">
      <w:pPr>
        <w:spacing w:line="360" w:lineRule="auto"/>
      </w:pPr>
    </w:p>
    <w:p w14:paraId="53879794" w14:textId="77777777" w:rsidR="00794A97" w:rsidRDefault="00DE028A" w:rsidP="00794A97">
      <w:pPr>
        <w:keepNext/>
      </w:pPr>
      <w:r>
        <w:rPr>
          <w:noProof/>
        </w:rPr>
        <w:drawing>
          <wp:inline distT="0" distB="0" distL="0" distR="0" wp14:anchorId="6016E6E9" wp14:editId="156ACA1A">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784860"/>
                    </a:xfrm>
                    <a:prstGeom prst="rect">
                      <a:avLst/>
                    </a:prstGeom>
                  </pic:spPr>
                </pic:pic>
              </a:graphicData>
            </a:graphic>
          </wp:inline>
        </w:drawing>
      </w:r>
    </w:p>
    <w:p w14:paraId="3539F404" w14:textId="181A0E8C" w:rsidR="00DE028A" w:rsidRDefault="00794A97" w:rsidP="00794A97">
      <w:pPr>
        <w:pStyle w:val="Caption"/>
      </w:pPr>
      <w:bookmarkStart w:id="396" w:name="_Ref35520644"/>
      <w:bookmarkStart w:id="397" w:name="_Toc35521201"/>
      <w:r>
        <w:t xml:space="preserve">Listing </w:t>
      </w:r>
      <w:fldSimple w:instr=" SEQ Listing \* ARABIC ">
        <w:r>
          <w:rPr>
            <w:noProof/>
          </w:rPr>
          <w:t>11</w:t>
        </w:r>
      </w:fldSimple>
      <w:r>
        <w:t>: Gather files required for model</w:t>
      </w:r>
      <w:bookmarkEnd w:id="396"/>
      <w:bookmarkEnd w:id="397"/>
    </w:p>
    <w:p w14:paraId="11CC6733" w14:textId="77777777" w:rsidR="00352B1C" w:rsidRPr="00352B1C" w:rsidRDefault="00352B1C" w:rsidP="00352B1C">
      <w:pPr>
        <w:rPr>
          <w:highlight w:val="yellow"/>
        </w:rPr>
      </w:pPr>
    </w:p>
    <w:p w14:paraId="2408DA68" w14:textId="311A5A46" w:rsidR="00352B1C" w:rsidRPr="000D1D97" w:rsidRDefault="00AF3BB4" w:rsidP="000D1D97">
      <w:pPr>
        <w:spacing w:line="360" w:lineRule="auto"/>
      </w:pPr>
      <w:r w:rsidRPr="000D1D97">
        <w:t>This label map file</w:t>
      </w:r>
      <w:r w:rsidR="00C007D5" w:rsidRPr="000D1D97">
        <w:t xml:space="preserve">, </w:t>
      </w:r>
      <w:r w:rsidRPr="000D1D97">
        <w:t>mscoco_label_map.pbtx</w:t>
      </w:r>
      <w:r w:rsidR="00C007D5" w:rsidRPr="000D1D97">
        <w:t>t</w:t>
      </w:r>
      <w:r w:rsidRPr="000D1D97">
        <w:t>,</w:t>
      </w:r>
      <w:r w:rsidR="000D1D97">
        <w:t xml:space="preserve"> shown</w:t>
      </w:r>
      <w:r w:rsidRPr="000D1D97">
        <w:t xml:space="preserve"> </w:t>
      </w:r>
      <w:r w:rsidR="00C007D5" w:rsidRPr="000D1D97">
        <w:t>in</w:t>
      </w:r>
      <w:r w:rsidR="00794A97">
        <w:t xml:space="preserve"> </w:t>
      </w:r>
      <w:r w:rsidR="00794A97">
        <w:fldChar w:fldCharType="begin"/>
      </w:r>
      <w:r w:rsidR="00794A97">
        <w:instrText xml:space="preserve"> REF _Ref35520678 \h </w:instrText>
      </w:r>
      <w:r w:rsidR="00794A97">
        <w:fldChar w:fldCharType="separate"/>
      </w:r>
      <w:r w:rsidR="00794A97">
        <w:t xml:space="preserve">Listing </w:t>
      </w:r>
      <w:r w:rsidR="00794A97">
        <w:rPr>
          <w:noProof/>
        </w:rPr>
        <w:t>12</w:t>
      </w:r>
      <w:r w:rsidR="00794A97">
        <w:fldChar w:fldCharType="end"/>
      </w:r>
      <w:r w:rsidRPr="000D1D97">
        <w:t>, contains the following</w:t>
      </w:r>
      <w:r w:rsidR="00C007D5" w:rsidRPr="000D1D97">
        <w:t xml:space="preserve"> information. </w:t>
      </w:r>
      <w:r w:rsidRPr="000D1D97">
        <w:t>An id</w:t>
      </w:r>
      <w:r w:rsidR="00C007D5" w:rsidRPr="000D1D97">
        <w:t>entification number, id, that is</w:t>
      </w:r>
      <w:r w:rsidRPr="000D1D97">
        <w:t xml:space="preserve"> used by the model to distinguish object</w:t>
      </w:r>
      <w:r w:rsidR="00C007D5" w:rsidRPr="000D1D97">
        <w:t>s</w:t>
      </w:r>
      <w:r w:rsidRPr="000D1D97">
        <w:t xml:space="preserve">, for example if the object </w:t>
      </w:r>
      <w:r w:rsidR="00D86182" w:rsidRPr="000D1D97">
        <w:t>detection model detects a bicycle in the frame it will assign that object the id 2</w:t>
      </w:r>
      <w:r w:rsidR="00C007D5" w:rsidRPr="000D1D97">
        <w:t xml:space="preserve">. </w:t>
      </w:r>
      <w:r w:rsidR="00D86182" w:rsidRPr="000D1D97">
        <w:t>This id</w:t>
      </w:r>
      <w:r w:rsidR="00C007D5" w:rsidRPr="000D1D97">
        <w:t xml:space="preserve"> number can</w:t>
      </w:r>
      <w:r w:rsidR="00D86182" w:rsidRPr="000D1D97">
        <w:t xml:space="preserve"> then</w:t>
      </w:r>
      <w:r w:rsidR="000D1D97" w:rsidRPr="000D1D97">
        <w:t xml:space="preserve"> be</w:t>
      </w:r>
      <w:r w:rsidR="00D86182" w:rsidRPr="000D1D97">
        <w:t xml:space="preserve"> searched for using the label map and it is found that the object id 2 corresponds to </w:t>
      </w:r>
      <w:r w:rsidR="000D1D97" w:rsidRPr="000D1D97">
        <w:t>the object</w:t>
      </w:r>
      <w:r w:rsidR="00D86182" w:rsidRPr="000D1D97">
        <w:t xml:space="preserve"> bicycle</w:t>
      </w:r>
      <w:r w:rsidR="000D1D97" w:rsidRPr="000D1D97">
        <w:t>.</w:t>
      </w:r>
    </w:p>
    <w:p w14:paraId="1B51466B" w14:textId="77777777" w:rsidR="00794A97" w:rsidRDefault="005A2BE6" w:rsidP="00794A97">
      <w:pPr>
        <w:keepNext/>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24125" cy="2143125"/>
                    </a:xfrm>
                    <a:prstGeom prst="rect">
                      <a:avLst/>
                    </a:prstGeom>
                  </pic:spPr>
                </pic:pic>
              </a:graphicData>
            </a:graphic>
          </wp:inline>
        </w:drawing>
      </w:r>
    </w:p>
    <w:p w14:paraId="7299944A" w14:textId="7CBE344D" w:rsidR="005A2BE6" w:rsidRDefault="00794A97" w:rsidP="00794A97">
      <w:pPr>
        <w:pStyle w:val="Caption"/>
      </w:pPr>
      <w:bookmarkStart w:id="398" w:name="_Ref35520678"/>
      <w:bookmarkStart w:id="399" w:name="_Toc35521202"/>
      <w:r>
        <w:t xml:space="preserve">Listing </w:t>
      </w:r>
      <w:fldSimple w:instr=" SEQ Listing \* ARABIC ">
        <w:r>
          <w:rPr>
            <w:noProof/>
          </w:rPr>
          <w:t>12</w:t>
        </w:r>
      </w:fldSimple>
      <w:r>
        <w:t>: Label map format</w:t>
      </w:r>
      <w:bookmarkEnd w:id="398"/>
      <w:bookmarkEnd w:id="399"/>
    </w:p>
    <w:p w14:paraId="0973A661" w14:textId="77777777" w:rsidR="00352B1C" w:rsidRPr="00352B1C" w:rsidRDefault="00352B1C" w:rsidP="00352B1C">
      <w:pPr>
        <w:rPr>
          <w:highlight w:val="yellow"/>
        </w:rPr>
      </w:pPr>
    </w:p>
    <w:p w14:paraId="328C4A38" w14:textId="5728A361" w:rsidR="00277978" w:rsidRPr="001E7076" w:rsidRDefault="00277978" w:rsidP="001E7076">
      <w:pPr>
        <w:spacing w:line="360" w:lineRule="auto"/>
      </w:pPr>
      <w:r w:rsidRPr="001E7076">
        <w:t>From there the label map is loaded</w:t>
      </w:r>
      <w:r w:rsidR="001E7076" w:rsidRPr="001E7076">
        <w:t>, as shown in</w:t>
      </w:r>
      <w:r w:rsidR="00794A97">
        <w:t xml:space="preserve"> </w:t>
      </w:r>
      <w:r w:rsidR="00794A97">
        <w:fldChar w:fldCharType="begin"/>
      </w:r>
      <w:r w:rsidR="00794A97">
        <w:instrText xml:space="preserve"> REF _Ref35520712 \h </w:instrText>
      </w:r>
      <w:r w:rsidR="00794A97">
        <w:fldChar w:fldCharType="separate"/>
      </w:r>
      <w:r w:rsidR="00794A97">
        <w:t xml:space="preserve">Listing </w:t>
      </w:r>
      <w:r w:rsidR="00794A97">
        <w:rPr>
          <w:noProof/>
        </w:rPr>
        <w:t>13</w:t>
      </w:r>
      <w:r w:rsidR="00794A97">
        <w:fldChar w:fldCharType="end"/>
      </w:r>
      <w:r w:rsidR="001E7076" w:rsidRPr="001E7076">
        <w:t>.</w:t>
      </w:r>
      <w:r w:rsidRPr="001E7076">
        <w:t xml:space="preserve"> This means that when an object is detected the model returns </w:t>
      </w:r>
      <w:r w:rsidR="001E7076" w:rsidRPr="001E7076">
        <w:t xml:space="preserve">the </w:t>
      </w:r>
      <w:r w:rsidRPr="001E7076">
        <w:t>id number that corresponds to a category or string value, called display_name, in the label file</w:t>
      </w:r>
      <w:r w:rsidR="001E7076" w:rsidRPr="001E7076">
        <w:t>.</w:t>
      </w:r>
    </w:p>
    <w:p w14:paraId="35869084" w14:textId="77777777" w:rsidR="00794A97" w:rsidRDefault="00C616C6" w:rsidP="00794A97">
      <w:pPr>
        <w:keepNext/>
      </w:pPr>
      <w:r>
        <w:rPr>
          <w:noProof/>
        </w:rPr>
        <w:lastRenderedPageBreak/>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977900"/>
                    </a:xfrm>
                    <a:prstGeom prst="rect">
                      <a:avLst/>
                    </a:prstGeom>
                  </pic:spPr>
                </pic:pic>
              </a:graphicData>
            </a:graphic>
          </wp:inline>
        </w:drawing>
      </w:r>
    </w:p>
    <w:p w14:paraId="1D12FE92" w14:textId="160E0147" w:rsidR="00C616C6" w:rsidRDefault="00794A97" w:rsidP="00794A97">
      <w:pPr>
        <w:pStyle w:val="Caption"/>
        <w:rPr>
          <w:highlight w:val="yellow"/>
        </w:rPr>
      </w:pPr>
      <w:bookmarkStart w:id="400" w:name="_Ref35520712"/>
      <w:bookmarkStart w:id="401" w:name="_Toc35521203"/>
      <w:r>
        <w:t xml:space="preserve">Listing </w:t>
      </w:r>
      <w:fldSimple w:instr=" SEQ Listing \* ARABIC ">
        <w:r>
          <w:rPr>
            <w:noProof/>
          </w:rPr>
          <w:t>13</w:t>
        </w:r>
      </w:fldSimple>
      <w:r>
        <w:t>: Configure the label map</w:t>
      </w:r>
      <w:bookmarkEnd w:id="400"/>
      <w:bookmarkEnd w:id="401"/>
    </w:p>
    <w:p w14:paraId="563334F7" w14:textId="0583C64B" w:rsidR="00CA27CE" w:rsidRDefault="00CA27CE" w:rsidP="00C616C6">
      <w:pPr>
        <w:rPr>
          <w:highlight w:val="yellow"/>
        </w:rPr>
      </w:pPr>
    </w:p>
    <w:p w14:paraId="72466186" w14:textId="7011FB09" w:rsidR="009D2B41" w:rsidRPr="00352B1C" w:rsidRDefault="00CA27CE" w:rsidP="00352B1C">
      <w:pPr>
        <w:spacing w:line="360" w:lineRule="auto"/>
      </w:pPr>
      <w:r w:rsidRPr="00352B1C">
        <w:t xml:space="preserve">Once the files that are required </w:t>
      </w:r>
      <w:r w:rsidR="00352B1C" w:rsidRPr="00352B1C">
        <w:t>to run</w:t>
      </w:r>
      <w:r w:rsidRPr="00352B1C">
        <w:t xml:space="preserve"> the model are </w:t>
      </w:r>
      <w:r w:rsidR="00352B1C" w:rsidRPr="00352B1C">
        <w:t>configured, t</w:t>
      </w:r>
      <w:r w:rsidRPr="00352B1C">
        <w:t>he model is loaded into memory</w:t>
      </w:r>
      <w:r w:rsidR="00352B1C" w:rsidRPr="00352B1C">
        <w:t xml:space="preserve">. </w:t>
      </w:r>
      <w:r w:rsidRPr="00352B1C">
        <w:t>This allows for objects to be detected in the user</w:t>
      </w:r>
      <w:r w:rsidR="00352B1C" w:rsidRPr="00352B1C">
        <w:t>’</w:t>
      </w:r>
      <w:r w:rsidRPr="00352B1C">
        <w:t>s path</w:t>
      </w:r>
      <w:r w:rsidR="00352B1C" w:rsidRPr="00352B1C">
        <w:t xml:space="preserve">. The loaded model </w:t>
      </w:r>
      <w:r w:rsidR="00896470" w:rsidRPr="00352B1C">
        <w:t>is placed into a session</w:t>
      </w:r>
      <w:r w:rsidR="00352B1C" w:rsidRPr="00352B1C">
        <w:t>, as shown in</w:t>
      </w:r>
      <w:r w:rsidR="00794A97">
        <w:t xml:space="preserve">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w:t>
      </w:r>
      <w:r w:rsidR="00896470" w:rsidRPr="00352B1C">
        <w:t xml:space="preserve"> which can then be run later</w:t>
      </w:r>
      <w:r w:rsidR="00352B1C" w:rsidRPr="00352B1C">
        <w:t xml:space="preserve"> to detect objects. Within the code shown in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 xml:space="preserve"> </w:t>
      </w:r>
      <w:r w:rsidR="00352B1C" w:rsidRPr="00352B1C">
        <w:t>the methods t</w:t>
      </w:r>
      <w:r w:rsidR="00E166CE" w:rsidRPr="00352B1C">
        <w:t>f</w:t>
      </w:r>
      <w:r w:rsidR="00352B1C" w:rsidRPr="00352B1C">
        <w:t>.G</w:t>
      </w:r>
      <w:r w:rsidR="00E166CE" w:rsidRPr="00352B1C">
        <w:t>raph</w:t>
      </w:r>
      <w:r w:rsidR="00352B1C" w:rsidRPr="00352B1C">
        <w:t>()</w:t>
      </w:r>
      <w:r w:rsidR="00E166CE" w:rsidRPr="00352B1C">
        <w:t xml:space="preserve"> and tf.</w:t>
      </w:r>
      <w:r w:rsidR="00352B1C" w:rsidRPr="00352B1C">
        <w:t>S</w:t>
      </w:r>
      <w:r w:rsidR="00E166CE" w:rsidRPr="00352B1C">
        <w:t>ession</w:t>
      </w:r>
      <w:r w:rsidR="00352B1C" w:rsidRPr="00352B1C">
        <w:t>() are used. tf.G</w:t>
      </w:r>
      <w:r w:rsidR="009D2B41" w:rsidRPr="00352B1C">
        <w:t>raph</w:t>
      </w:r>
      <w:r w:rsidR="00352B1C" w:rsidRPr="00352B1C">
        <w:t>()</w:t>
      </w:r>
      <w:r w:rsidR="009D2B41" w:rsidRPr="00352B1C">
        <w:t xml:space="preserve"> defines the computation of the model</w:t>
      </w:r>
      <w:r w:rsidR="00352B1C" w:rsidRPr="00352B1C">
        <w:t>. It d</w:t>
      </w:r>
      <w:r w:rsidR="009D2B41" w:rsidRPr="00352B1C">
        <w:t>oes</w:t>
      </w:r>
      <w:r w:rsidR="00352B1C" w:rsidRPr="00352B1C">
        <w:t xml:space="preserve"> </w:t>
      </w:r>
      <w:r w:rsidR="009D2B41" w:rsidRPr="00352B1C">
        <w:t>n</w:t>
      </w:r>
      <w:r w:rsidR="00352B1C" w:rsidRPr="00352B1C">
        <w:t>o</w:t>
      </w:r>
      <w:r w:rsidR="009D2B41" w:rsidRPr="00352B1C">
        <w:t>t compute anything</w:t>
      </w:r>
      <w:r w:rsidR="00352B1C" w:rsidRPr="00352B1C">
        <w:t xml:space="preserve"> and d</w:t>
      </w:r>
      <w:r w:rsidR="009D2B41" w:rsidRPr="00352B1C">
        <w:t>oes</w:t>
      </w:r>
      <w:r w:rsidR="00352B1C" w:rsidRPr="00352B1C">
        <w:t xml:space="preserve"> </w:t>
      </w:r>
      <w:r w:rsidR="009D2B41" w:rsidRPr="00352B1C">
        <w:t>n</w:t>
      </w:r>
      <w:r w:rsidR="00352B1C" w:rsidRPr="00352B1C">
        <w:t>o</w:t>
      </w:r>
      <w:r w:rsidR="009D2B41" w:rsidRPr="00352B1C">
        <w:t>t hold</w:t>
      </w:r>
      <w:r w:rsidR="00352B1C" w:rsidRPr="00352B1C">
        <w:t xml:space="preserve"> any</w:t>
      </w:r>
      <w:r w:rsidR="009D2B41" w:rsidRPr="00352B1C">
        <w:t xml:space="preserve"> </w:t>
      </w:r>
      <w:r w:rsidR="00352B1C" w:rsidRPr="00352B1C">
        <w:t>values; it</w:t>
      </w:r>
      <w:r w:rsidR="009D2B41" w:rsidRPr="00352B1C">
        <w:t xml:space="preserve"> simply defines </w:t>
      </w:r>
      <w:r w:rsidR="00352B1C" w:rsidRPr="00352B1C">
        <w:t xml:space="preserve">the </w:t>
      </w:r>
      <w:r w:rsidR="009D2B41" w:rsidRPr="00352B1C">
        <w:t>operations that are specified in</w:t>
      </w:r>
      <w:r w:rsidR="00ED570C">
        <w:t xml:space="preserve"> the</w:t>
      </w:r>
      <w:r w:rsidR="009D2B41" w:rsidRPr="00352B1C">
        <w:t xml:space="preserve"> code</w:t>
      </w:r>
      <w:r w:rsidR="00352B1C" w:rsidRPr="00352B1C">
        <w:t>. tf.</w:t>
      </w:r>
      <w:r w:rsidR="009D2B41" w:rsidRPr="00352B1C">
        <w:t>Session</w:t>
      </w:r>
      <w:r w:rsidR="00352B1C" w:rsidRPr="00352B1C">
        <w:t>()</w:t>
      </w:r>
      <w:r w:rsidR="009D2B41" w:rsidRPr="00352B1C">
        <w:t xml:space="preserve"> allows </w:t>
      </w:r>
      <w:r w:rsidR="00352B1C" w:rsidRPr="00352B1C">
        <w:t xml:space="preserve">for the </w:t>
      </w:r>
      <w:r w:rsidR="009D2B41" w:rsidRPr="00352B1C">
        <w:t>execution of</w:t>
      </w:r>
      <w:r w:rsidR="00352B1C" w:rsidRPr="00352B1C">
        <w:t xml:space="preserve"> the</w:t>
      </w:r>
      <w:r w:rsidR="009D2B41" w:rsidRPr="00352B1C">
        <w:t xml:space="preserve"> graph.</w:t>
      </w:r>
      <w:r w:rsidR="00352B1C" w:rsidRPr="00352B1C">
        <w:t xml:space="preserve"> It a</w:t>
      </w:r>
      <w:r w:rsidR="009D2B41" w:rsidRPr="00352B1C">
        <w:t>llocates resources and holds</w:t>
      </w:r>
      <w:r w:rsidR="00352B1C" w:rsidRPr="00352B1C">
        <w:t xml:space="preserve"> the</w:t>
      </w:r>
      <w:r w:rsidR="009D2B41" w:rsidRPr="00352B1C">
        <w:t xml:space="preserve"> values of </w:t>
      </w:r>
      <w:r w:rsidR="00352B1C" w:rsidRPr="00352B1C">
        <w:t xml:space="preserve">the </w:t>
      </w:r>
      <w:r w:rsidR="009D2B41" w:rsidRPr="00352B1C">
        <w:t>results</w:t>
      </w:r>
      <w:r w:rsidR="00352B1C" w:rsidRPr="00352B1C">
        <w:t>.</w:t>
      </w:r>
    </w:p>
    <w:p w14:paraId="0A339673" w14:textId="77777777" w:rsidR="00794A97" w:rsidRDefault="00C616C6" w:rsidP="00794A97">
      <w:pPr>
        <w:keepNext/>
      </w:pPr>
      <w:r>
        <w:rPr>
          <w:noProof/>
        </w:rPr>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19725" cy="1990725"/>
                    </a:xfrm>
                    <a:prstGeom prst="rect">
                      <a:avLst/>
                    </a:prstGeom>
                  </pic:spPr>
                </pic:pic>
              </a:graphicData>
            </a:graphic>
          </wp:inline>
        </w:drawing>
      </w:r>
    </w:p>
    <w:p w14:paraId="4630E0D3" w14:textId="0C3CA1A2" w:rsidR="00C616C6" w:rsidRDefault="00794A97" w:rsidP="00794A97">
      <w:pPr>
        <w:pStyle w:val="Caption"/>
      </w:pPr>
      <w:bookmarkStart w:id="402" w:name="_Ref35520751"/>
      <w:bookmarkStart w:id="403" w:name="_Toc35521204"/>
      <w:r>
        <w:t xml:space="preserve">Listing </w:t>
      </w:r>
      <w:fldSimple w:instr=" SEQ Listing \* ARABIC ">
        <w:r>
          <w:rPr>
            <w:noProof/>
          </w:rPr>
          <w:t>14</w:t>
        </w:r>
      </w:fldSimple>
      <w:r>
        <w:t>: Load the model</w:t>
      </w:r>
      <w:bookmarkEnd w:id="402"/>
      <w:bookmarkEnd w:id="403"/>
    </w:p>
    <w:p w14:paraId="7E86B4F3" w14:textId="77777777" w:rsidR="00352B1C" w:rsidRPr="00352B1C" w:rsidRDefault="00352B1C" w:rsidP="00352B1C">
      <w:pPr>
        <w:rPr>
          <w:highlight w:val="yellow"/>
        </w:rPr>
      </w:pPr>
    </w:p>
    <w:p w14:paraId="6705A6A3" w14:textId="5289C465" w:rsidR="00352B1C" w:rsidRPr="00352B1C" w:rsidRDefault="00896470" w:rsidP="00982874">
      <w:pPr>
        <w:spacing w:line="360" w:lineRule="auto"/>
      </w:pPr>
      <w:r w:rsidRPr="00352B1C">
        <w:t>Once the model is loaded and the previously mentioned pi camera is also loaded and inputting a video stream</w:t>
      </w:r>
      <w:r w:rsidR="005D6C8E">
        <w:t>,</w:t>
      </w:r>
      <w:r w:rsidRPr="00352B1C">
        <w:t xml:space="preserve"> the object detection can take place</w:t>
      </w:r>
      <w:r w:rsidR="00352B1C" w:rsidRPr="00352B1C">
        <w:t xml:space="preserve">. </w:t>
      </w:r>
      <w:r w:rsidRPr="00352B1C">
        <w:t xml:space="preserve">When the object detection is carried out </w:t>
      </w:r>
      <w:r w:rsidR="004B327D" w:rsidRPr="00352B1C">
        <w:t xml:space="preserve">using </w:t>
      </w:r>
      <w:r w:rsidR="00F84F2A" w:rsidRPr="00352B1C">
        <w:t xml:space="preserve">the previously defined </w:t>
      </w:r>
      <w:r w:rsidR="004B327D" w:rsidRPr="00352B1C">
        <w:t>session</w:t>
      </w:r>
      <w:r w:rsidR="00352B1C" w:rsidRPr="00352B1C">
        <w:t xml:space="preserve"> t</w:t>
      </w:r>
      <w:r w:rsidR="000D70CB" w:rsidRPr="00352B1C">
        <w:t>he model is run, and the detected objects</w:t>
      </w:r>
      <w:r w:rsidR="00352B1C" w:rsidRPr="00352B1C">
        <w:t xml:space="preserve"> are</w:t>
      </w:r>
      <w:r w:rsidR="000D70CB" w:rsidRPr="00352B1C">
        <w:t xml:space="preserve"> received </w:t>
      </w:r>
      <w:r w:rsidR="00352B1C" w:rsidRPr="00352B1C">
        <w:t>, as shown in the code in</w:t>
      </w:r>
      <w:r w:rsidR="00794A97">
        <w:t xml:space="preserve"> </w:t>
      </w:r>
      <w:r w:rsidR="00794A97">
        <w:fldChar w:fldCharType="begin"/>
      </w:r>
      <w:r w:rsidR="00794A97">
        <w:instrText xml:space="preserve"> REF _Ref35520819 \h </w:instrText>
      </w:r>
      <w:r w:rsidR="00794A97">
        <w:fldChar w:fldCharType="separate"/>
      </w:r>
      <w:r w:rsidR="00794A97">
        <w:t xml:space="preserve">Listing </w:t>
      </w:r>
      <w:r w:rsidR="00794A97">
        <w:rPr>
          <w:noProof/>
        </w:rPr>
        <w:t>15</w:t>
      </w:r>
      <w:r w:rsidR="00794A97">
        <w:fldChar w:fldCharType="end"/>
      </w:r>
      <w:r w:rsidR="00352B1C" w:rsidRPr="00352B1C">
        <w:t xml:space="preserve">. </w:t>
      </w:r>
      <w:r w:rsidR="000D70CB" w:rsidRPr="00352B1C">
        <w:t xml:space="preserve">After the model is run </w:t>
      </w:r>
      <w:r w:rsidR="00352B1C" w:rsidRPr="00352B1C">
        <w:t>with the</w:t>
      </w:r>
      <w:r w:rsidR="000D70CB" w:rsidRPr="00352B1C">
        <w:t xml:space="preserve"> inputted video frame any objects that are detected have their details returned</w:t>
      </w:r>
      <w:r w:rsidR="00352B1C" w:rsidRPr="00352B1C">
        <w:t xml:space="preserve">. </w:t>
      </w:r>
      <w:r w:rsidR="000D70CB" w:rsidRPr="00352B1C">
        <w:t>These details include:</w:t>
      </w:r>
    </w:p>
    <w:p w14:paraId="2D56A0F9" w14:textId="0265398D" w:rsidR="00352B1C" w:rsidRPr="00352B1C" w:rsidRDefault="00352B1C" w:rsidP="00982874">
      <w:pPr>
        <w:pStyle w:val="ListParagraph"/>
        <w:numPr>
          <w:ilvl w:val="0"/>
          <w:numId w:val="25"/>
        </w:numPr>
        <w:spacing w:line="360" w:lineRule="auto"/>
      </w:pPr>
      <w:r w:rsidRPr="00352B1C">
        <w:t>The b</w:t>
      </w:r>
      <w:r w:rsidR="000D70CB" w:rsidRPr="00352B1C">
        <w:t>ounding boxes</w:t>
      </w:r>
      <w:r w:rsidRPr="00352B1C">
        <w:t xml:space="preserve"> coordinated</w:t>
      </w:r>
    </w:p>
    <w:p w14:paraId="7066D782" w14:textId="4FC2D71E" w:rsidR="00352B1C" w:rsidRPr="00352B1C" w:rsidRDefault="00352B1C" w:rsidP="00982874">
      <w:pPr>
        <w:pStyle w:val="ListParagraph"/>
        <w:numPr>
          <w:ilvl w:val="0"/>
          <w:numId w:val="25"/>
        </w:numPr>
        <w:spacing w:line="360" w:lineRule="auto"/>
      </w:pPr>
      <w:r w:rsidRPr="00352B1C">
        <w:t>The c</w:t>
      </w:r>
      <w:r w:rsidR="000D70CB" w:rsidRPr="00352B1C">
        <w:t>ertainty score</w:t>
      </w:r>
      <w:r w:rsidRPr="00352B1C">
        <w:t xml:space="preserve"> of the detected object</w:t>
      </w:r>
    </w:p>
    <w:p w14:paraId="6E5F8D8E" w14:textId="5E90F36C" w:rsidR="00352B1C" w:rsidRPr="00352B1C" w:rsidRDefault="000D70CB" w:rsidP="00982874">
      <w:pPr>
        <w:pStyle w:val="ListParagraph"/>
        <w:numPr>
          <w:ilvl w:val="0"/>
          <w:numId w:val="25"/>
        </w:numPr>
        <w:spacing w:line="360" w:lineRule="auto"/>
      </w:pPr>
      <w:r w:rsidRPr="00352B1C">
        <w:t>The class</w:t>
      </w:r>
      <w:r w:rsidR="00352B1C" w:rsidRPr="00352B1C">
        <w:t>ification</w:t>
      </w:r>
      <w:r w:rsidRPr="00352B1C">
        <w:t xml:space="preserve"> of the detected object</w:t>
      </w:r>
    </w:p>
    <w:p w14:paraId="7947E643" w14:textId="79D754A4" w:rsidR="000D70CB" w:rsidRPr="00352B1C" w:rsidRDefault="000D70CB" w:rsidP="00982874">
      <w:pPr>
        <w:pStyle w:val="ListParagraph"/>
        <w:numPr>
          <w:ilvl w:val="0"/>
          <w:numId w:val="25"/>
        </w:numPr>
        <w:spacing w:line="360" w:lineRule="auto"/>
      </w:pPr>
      <w:r w:rsidRPr="00352B1C">
        <w:t>And the number of detected objects within the frame</w:t>
      </w:r>
    </w:p>
    <w:p w14:paraId="54D712AF" w14:textId="472F11FA" w:rsidR="00352B1C" w:rsidRPr="00352B1C" w:rsidRDefault="00352B1C" w:rsidP="00982874">
      <w:pPr>
        <w:spacing w:line="360" w:lineRule="auto"/>
      </w:pPr>
      <w:r w:rsidRPr="00352B1C">
        <w:lastRenderedPageBreak/>
        <w:t>With these results, instructions can be calculated in the middle tier to be provided to the user in the front</w:t>
      </w:r>
      <w:r w:rsidR="00BB51DF">
        <w:t>-</w:t>
      </w:r>
      <w:r w:rsidRPr="00352B1C">
        <w:t xml:space="preserve">end. </w:t>
      </w:r>
    </w:p>
    <w:p w14:paraId="0A13397D" w14:textId="77777777" w:rsidR="00794A97" w:rsidRDefault="005A2BE6" w:rsidP="00794A97">
      <w:pPr>
        <w:keepNext/>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963930"/>
                    </a:xfrm>
                    <a:prstGeom prst="rect">
                      <a:avLst/>
                    </a:prstGeom>
                  </pic:spPr>
                </pic:pic>
              </a:graphicData>
            </a:graphic>
          </wp:inline>
        </w:drawing>
      </w:r>
    </w:p>
    <w:p w14:paraId="3E91EEB3" w14:textId="4A30E430" w:rsidR="005A2BE6" w:rsidRDefault="00794A97" w:rsidP="00794A97">
      <w:pPr>
        <w:pStyle w:val="Caption"/>
        <w:rPr>
          <w:highlight w:val="yellow"/>
        </w:rPr>
      </w:pPr>
      <w:bookmarkStart w:id="404" w:name="_Ref35520819"/>
      <w:bookmarkStart w:id="405" w:name="_Toc35521205"/>
      <w:r>
        <w:t xml:space="preserve">Listing </w:t>
      </w:r>
      <w:fldSimple w:instr=" SEQ Listing \* ARABIC ">
        <w:r>
          <w:rPr>
            <w:noProof/>
          </w:rPr>
          <w:t>15</w:t>
        </w:r>
      </w:fldSimple>
      <w:r>
        <w:t>: Retrieve results from model</w:t>
      </w:r>
      <w:bookmarkEnd w:id="404"/>
      <w:bookmarkEnd w:id="405"/>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bookmarkStart w:id="406" w:name="_Toc34725514"/>
      <w:bookmarkStart w:id="407" w:name="_Toc35099869"/>
      <w:bookmarkStart w:id="408" w:name="_Toc35170073"/>
      <w:bookmarkStart w:id="409" w:name="_Toc35521279"/>
      <w:bookmarkStart w:id="410" w:name="_Toc35609606"/>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bookmarkEnd w:id="406"/>
      <w:bookmarkEnd w:id="407"/>
      <w:bookmarkEnd w:id="408"/>
      <w:bookmarkEnd w:id="409"/>
      <w:bookmarkEnd w:id="410"/>
    </w:p>
    <w:p w14:paraId="1123E162" w14:textId="2CE4EDE0" w:rsidR="00962FEF" w:rsidRPr="005761B6" w:rsidRDefault="00352B1C" w:rsidP="005761B6">
      <w:pPr>
        <w:spacing w:line="360" w:lineRule="auto"/>
      </w:pPr>
      <w:r w:rsidRPr="005761B6">
        <w:t>The object detection model is the c</w:t>
      </w:r>
      <w:r w:rsidR="00962FEF" w:rsidRPr="005761B6">
        <w:t xml:space="preserve">ore </w:t>
      </w:r>
      <w:r w:rsidR="00760FA8">
        <w:t xml:space="preserve">feature </w:t>
      </w:r>
      <w:r w:rsidR="00962FEF" w:rsidRPr="005761B6">
        <w:t xml:space="preserve">of </w:t>
      </w:r>
      <w:r w:rsidR="00760FA8">
        <w:t xml:space="preserve">the </w:t>
      </w:r>
      <w:r w:rsidR="00962FEF" w:rsidRPr="005761B6">
        <w:t>project</w:t>
      </w:r>
      <w:r w:rsidRPr="005761B6">
        <w:t>. W</w:t>
      </w:r>
      <w:r w:rsidR="00962FEF" w:rsidRPr="005761B6">
        <w:t xml:space="preserve">ithout </w:t>
      </w:r>
      <w:r w:rsidR="008B20FC" w:rsidRPr="005761B6">
        <w:t xml:space="preserve">this model </w:t>
      </w:r>
      <w:r w:rsidR="00962FEF" w:rsidRPr="005761B6">
        <w:t>there would be no project</w:t>
      </w:r>
      <w:r w:rsidR="008B20FC" w:rsidRPr="005761B6">
        <w:t xml:space="preserve"> as b</w:t>
      </w:r>
      <w:r w:rsidR="00962FEF" w:rsidRPr="005761B6">
        <w:t xml:space="preserve">oth </w:t>
      </w:r>
      <w:r w:rsidR="008B20FC" w:rsidRPr="005761B6">
        <w:t xml:space="preserve">the </w:t>
      </w:r>
      <w:r w:rsidR="00962FEF" w:rsidRPr="005761B6">
        <w:t>middle tier and front</w:t>
      </w:r>
      <w:r w:rsidR="00BB51DF">
        <w:t>-</w:t>
      </w:r>
      <w:r w:rsidR="00962FEF" w:rsidRPr="005761B6">
        <w:t xml:space="preserve">end rely on </w:t>
      </w:r>
      <w:r w:rsidR="008B20FC" w:rsidRPr="005761B6">
        <w:t xml:space="preserve">the </w:t>
      </w:r>
      <w:r w:rsidR="00962FEF" w:rsidRPr="005761B6">
        <w:t>results from object detection model</w:t>
      </w:r>
      <w:r w:rsidR="008B20FC" w:rsidRPr="005761B6">
        <w:t xml:space="preserve">. This is the reason the object detection model was the </w:t>
      </w:r>
      <w:r w:rsidR="00962FEF" w:rsidRPr="005761B6">
        <w:t xml:space="preserve">first part of </w:t>
      </w:r>
      <w:r w:rsidR="008B20FC" w:rsidRPr="005761B6">
        <w:t xml:space="preserve">this </w:t>
      </w:r>
      <w:r w:rsidR="00962FEF" w:rsidRPr="005761B6">
        <w:t>project</w:t>
      </w:r>
      <w:r w:rsidR="008B20FC" w:rsidRPr="005761B6">
        <w:t xml:space="preserve"> to be</w:t>
      </w:r>
      <w:r w:rsidR="00962FEF" w:rsidRPr="005761B6">
        <w:t xml:space="preserve"> implemented</w:t>
      </w:r>
      <w:r w:rsidR="008B20FC" w:rsidRPr="005761B6">
        <w:t>.</w:t>
      </w:r>
      <w:r w:rsidR="005761B6" w:rsidRPr="005761B6">
        <w:t xml:space="preserve"> </w:t>
      </w:r>
      <w:r w:rsidR="008B20FC" w:rsidRPr="005761B6">
        <w:t>F</w:t>
      </w:r>
      <w:r w:rsidR="00962FEF" w:rsidRPr="005761B6">
        <w:t>rom there the middle tier and front</w:t>
      </w:r>
      <w:r w:rsidR="00BB51DF">
        <w:t>-</w:t>
      </w:r>
      <w:r w:rsidR="00962FEF" w:rsidRPr="005761B6">
        <w:t xml:space="preserve">end </w:t>
      </w:r>
      <w:r w:rsidR="005E7884">
        <w:t>were</w:t>
      </w:r>
      <w:r w:rsidR="00962FEF" w:rsidRPr="005761B6">
        <w:t xml:space="preserve"> developed based on results </w:t>
      </w:r>
      <w:r w:rsidR="008B20FC" w:rsidRPr="005761B6">
        <w:t>gathered from the model in the backend.</w:t>
      </w:r>
    </w:p>
    <w:p w14:paraId="189DF709" w14:textId="77777777" w:rsidR="00154486" w:rsidRDefault="00154486" w:rsidP="00C616C6">
      <w:pPr>
        <w:rPr>
          <w:highlight w:val="yellow"/>
        </w:rPr>
      </w:pPr>
    </w:p>
    <w:p w14:paraId="3D4B8C28" w14:textId="4B033C7E" w:rsidR="009B697E" w:rsidRDefault="009B697E" w:rsidP="009B697E">
      <w:pPr>
        <w:pStyle w:val="Heading2"/>
      </w:pPr>
      <w:bookmarkStart w:id="411" w:name="_Toc35609607"/>
      <w:r>
        <w:t>4.6. Conclusions</w:t>
      </w:r>
      <w:bookmarkEnd w:id="411"/>
    </w:p>
    <w:p w14:paraId="56348BF5" w14:textId="38EA1C35" w:rsidR="00C56418" w:rsidRDefault="00C56418" w:rsidP="00C56418"/>
    <w:p w14:paraId="0848EDCE" w14:textId="1FEDEB42" w:rsidR="00C56418" w:rsidRDefault="00C56418" w:rsidP="00675293">
      <w:pPr>
        <w:spacing w:line="360" w:lineRule="auto"/>
      </w:pPr>
      <w:r>
        <w:t xml:space="preserve">The overall development of this project was a learning experience with some challenges that were encountered along the way. Despite originally considering a different object detection model for this project, unforeseen problems arose, and decisions needed to be made in order to find an alternative model that would fill the projects requirements. The challenges faced during the development of this project ranged from more substantial issues, like the single lens camera not being able to be used to calculate the distance between the user and an object, to more trivial issues, like syntax or indentation errors. </w:t>
      </w:r>
    </w:p>
    <w:p w14:paraId="05671806" w14:textId="77777777" w:rsidR="00C56418" w:rsidRDefault="00C56418" w:rsidP="00675293">
      <w:pPr>
        <w:spacing w:line="360" w:lineRule="auto"/>
      </w:pPr>
    </w:p>
    <w:p w14:paraId="1706D9D1" w14:textId="238C01EF" w:rsidR="007B01AD" w:rsidRPr="00013062" w:rsidRDefault="00C56418" w:rsidP="00675293">
      <w:pPr>
        <w:spacing w:line="360" w:lineRule="auto"/>
      </w:pPr>
      <w:r>
        <w:t xml:space="preserve">Some of the successfully developed features of this project included the Raspberry Pi’s ability to detect objects in the user’s path and the range sensors ability to detect the distance between the device and its closest detected object. Once the project features were developed the testing of these features was carried out. The next chapter discusses how this system’s testing was conducted and the results from the user evaluations that were </w:t>
      </w:r>
      <w:r w:rsidR="00013062">
        <w:t>organized.</w:t>
      </w:r>
      <w:r w:rsidR="007B01AD">
        <w:br w:type="page"/>
      </w:r>
    </w:p>
    <w:p w14:paraId="7CDEE6E9" w14:textId="2E60496C" w:rsidR="009B697E" w:rsidRDefault="009B697E" w:rsidP="009B697E">
      <w:pPr>
        <w:pStyle w:val="Heading1"/>
      </w:pPr>
      <w:bookmarkStart w:id="412" w:name="_Toc35609608"/>
      <w:r>
        <w:lastRenderedPageBreak/>
        <w:t xml:space="preserve">5. </w:t>
      </w:r>
      <w:r w:rsidR="0091011C">
        <w:t>System Validation</w:t>
      </w:r>
      <w:bookmarkEnd w:id="412"/>
    </w:p>
    <w:p w14:paraId="0E4D7D7F" w14:textId="77777777" w:rsidR="009B697E" w:rsidRDefault="009B697E" w:rsidP="009B697E"/>
    <w:p w14:paraId="7F80409B" w14:textId="77777777" w:rsidR="00796FAA" w:rsidRDefault="009B697E" w:rsidP="00796FAA">
      <w:pPr>
        <w:pStyle w:val="Heading2"/>
      </w:pPr>
      <w:bookmarkStart w:id="413" w:name="_Toc35609609"/>
      <w:r>
        <w:t>5.1. Introduction</w:t>
      </w:r>
      <w:bookmarkEnd w:id="413"/>
    </w:p>
    <w:p w14:paraId="283A0AC5" w14:textId="69CA34DC" w:rsidR="00796FAA" w:rsidRDefault="00796FAA" w:rsidP="00796FAA">
      <w:pPr>
        <w:pStyle w:val="Heading2"/>
      </w:pPr>
    </w:p>
    <w:p w14:paraId="608771C4" w14:textId="6386C484" w:rsidR="004B4B29" w:rsidRDefault="00774EB2" w:rsidP="00774EB2">
      <w:pPr>
        <w:spacing w:line="360" w:lineRule="auto"/>
      </w:pPr>
      <w:r>
        <w:t xml:space="preserve">Once the system is developed it needs to be evaluated and tested in order to catch bugs and problems that may have been missed during the development and design phase. Some of the testing was conducted in parallel with the development of the system, i.e. the unit testing. As well as that, once the entire system was developed the user evaluation took place. As the device developed from this project is a user centred device the user evaluation is an essential phase in the lifecycle of the project. </w:t>
      </w:r>
    </w:p>
    <w:p w14:paraId="0FC53E31" w14:textId="47FCF68B" w:rsidR="00CA01B3" w:rsidRDefault="00CA01B3" w:rsidP="00774EB2">
      <w:pPr>
        <w:spacing w:line="360" w:lineRule="auto"/>
      </w:pPr>
    </w:p>
    <w:p w14:paraId="4E8B16AD" w14:textId="507A3CF5" w:rsidR="00CA01B3" w:rsidRPr="00774EB2" w:rsidRDefault="00CA01B3" w:rsidP="00774EB2">
      <w:pPr>
        <w:spacing w:line="360" w:lineRule="auto"/>
      </w:pPr>
      <w:r>
        <w:t xml:space="preserve">The following chapter discusses the tests that were carried out both during and after the development of this project, in order to validate the system. </w:t>
      </w:r>
      <w:r w:rsidR="00E157C2">
        <w:t>Included in this chapter is how the testing of this system was conducted, an outline of the test plan developed that ensures the system meets the projects objectives and lastly covers the user evaluation process.</w:t>
      </w:r>
    </w:p>
    <w:p w14:paraId="284E3CFF" w14:textId="69380D18" w:rsidR="00796FAA" w:rsidRPr="00796FAA" w:rsidRDefault="00796FAA" w:rsidP="00796FAA">
      <w:pPr>
        <w:rPr>
          <w:highlight w:val="yellow"/>
        </w:rPr>
      </w:pPr>
    </w:p>
    <w:p w14:paraId="25B6F64D" w14:textId="56195D12" w:rsidR="007A7F1C" w:rsidRDefault="007A7F1C" w:rsidP="007A7F1C">
      <w:pPr>
        <w:pStyle w:val="Heading2"/>
      </w:pPr>
      <w:bookmarkStart w:id="414" w:name="_Toc21975789"/>
      <w:bookmarkStart w:id="415" w:name="_Toc35609610"/>
      <w:r>
        <w:t>5.2. S</w:t>
      </w:r>
      <w:bookmarkEnd w:id="414"/>
      <w:r w:rsidR="002636E3">
        <w:t>oftware Evaluation</w:t>
      </w:r>
      <w:bookmarkEnd w:id="415"/>
    </w:p>
    <w:p w14:paraId="26144DD0" w14:textId="5BDBCBDC" w:rsidR="000B7A76" w:rsidRDefault="000B7A76" w:rsidP="000B7A76"/>
    <w:p w14:paraId="3C0AD274" w14:textId="6ABD403A" w:rsidR="004339E2" w:rsidRDefault="00736CC4" w:rsidP="00CC196D">
      <w:pPr>
        <w:spacing w:line="360" w:lineRule="auto"/>
      </w:pPr>
      <w:r>
        <w:t xml:space="preserve">Having completed the development and design of the system it is important that tests are created to validate the system.  This will require some well thought out tests. </w:t>
      </w:r>
      <w:r w:rsidR="00CC196D">
        <w:t xml:space="preserve">White box testing was used to test the system, specifically, unit testing. Unit testing was selected as it allows for specific features of the systems to be tested fully. </w:t>
      </w:r>
      <w:r w:rsidR="00561EF4">
        <w:t xml:space="preserve">The final testing that took place on the developed system consisted of  unit testing. </w:t>
      </w:r>
      <w:r w:rsidR="005934B5">
        <w:t>The unit testing conducted to test the system was conducted by the developer.</w:t>
      </w:r>
    </w:p>
    <w:p w14:paraId="7955DD0A" w14:textId="77777777" w:rsidR="00D958B9" w:rsidRPr="00CC196D" w:rsidRDefault="00D958B9" w:rsidP="00CC196D">
      <w:pPr>
        <w:spacing w:line="360" w:lineRule="auto"/>
      </w:pPr>
    </w:p>
    <w:p w14:paraId="3CC746C2" w14:textId="25B6031A" w:rsidR="000B7A76" w:rsidRDefault="000B7A76" w:rsidP="004339E2">
      <w:pPr>
        <w:pStyle w:val="Heading2"/>
        <w:spacing w:after="240" w:line="360" w:lineRule="auto"/>
        <w:rPr>
          <w:sz w:val="22"/>
          <w:szCs w:val="22"/>
        </w:rPr>
      </w:pPr>
      <w:bookmarkStart w:id="416" w:name="_Toc35521284"/>
      <w:bookmarkStart w:id="417" w:name="_Toc35609611"/>
      <w:r>
        <w:rPr>
          <w:sz w:val="22"/>
          <w:szCs w:val="22"/>
        </w:rPr>
        <w:t>5</w:t>
      </w:r>
      <w:r w:rsidRPr="00204E8B">
        <w:rPr>
          <w:sz w:val="22"/>
          <w:szCs w:val="22"/>
        </w:rPr>
        <w:t>.</w:t>
      </w:r>
      <w:r>
        <w:rPr>
          <w:sz w:val="22"/>
          <w:szCs w:val="22"/>
        </w:rPr>
        <w:t>2</w:t>
      </w:r>
      <w:r w:rsidRPr="00204E8B">
        <w:rPr>
          <w:sz w:val="22"/>
          <w:szCs w:val="22"/>
        </w:rPr>
        <w:t>.</w:t>
      </w:r>
      <w:r w:rsidR="004339E2">
        <w:rPr>
          <w:sz w:val="22"/>
          <w:szCs w:val="22"/>
        </w:rPr>
        <w:t>1</w:t>
      </w:r>
      <w:r w:rsidRPr="00204E8B">
        <w:rPr>
          <w:sz w:val="22"/>
          <w:szCs w:val="22"/>
        </w:rPr>
        <w:t xml:space="preserve"> </w:t>
      </w:r>
      <w:r>
        <w:rPr>
          <w:sz w:val="22"/>
          <w:szCs w:val="22"/>
        </w:rPr>
        <w:t>Unit testing</w:t>
      </w:r>
      <w:bookmarkEnd w:id="416"/>
      <w:bookmarkEnd w:id="417"/>
    </w:p>
    <w:p w14:paraId="52A1C1C1" w14:textId="5AB7A8EF" w:rsidR="002A0F5D" w:rsidRDefault="002A0F5D" w:rsidP="001E519C">
      <w:pPr>
        <w:spacing w:line="360" w:lineRule="auto"/>
      </w:pPr>
      <w:r>
        <w:t xml:space="preserve">The unit testing allowed for the project to be continually tested throughout the development cycle. </w:t>
      </w:r>
      <w:r w:rsidR="001E519C">
        <w:t xml:space="preserve">It ensured individual aspects of the project were working correctly. The unit test testcases interact with </w:t>
      </w:r>
      <w:r w:rsidR="00C37F1F">
        <w:t xml:space="preserve">different elements of the system directly, to ensure these aspects of the systems are working correctly. This is essential for the feature driven development methodology chosen for this project. After each feature of the project was developed, the appropriate test case was created to test it. </w:t>
      </w:r>
    </w:p>
    <w:p w14:paraId="52D8B356" w14:textId="5E64D444" w:rsidR="00C37F1F" w:rsidRDefault="00C37F1F" w:rsidP="001E519C">
      <w:pPr>
        <w:spacing w:line="360" w:lineRule="auto"/>
      </w:pPr>
    </w:p>
    <w:p w14:paraId="5D300F5D" w14:textId="5F38F5C7" w:rsidR="00C37F1F" w:rsidRDefault="00C8648C" w:rsidP="001E519C">
      <w:pPr>
        <w:spacing w:line="360" w:lineRule="auto"/>
      </w:pPr>
      <w:r>
        <w:lastRenderedPageBreak/>
        <w:t>Unit tests were not created for every aspect of the system. Tests were focused on features that impacted the behaviour of the systems. These tests included:</w:t>
      </w:r>
    </w:p>
    <w:p w14:paraId="21E4BD25" w14:textId="31279DF8" w:rsidR="00C8648C" w:rsidRDefault="00C8648C" w:rsidP="00C8648C">
      <w:pPr>
        <w:pStyle w:val="ListParagraph"/>
        <w:numPr>
          <w:ilvl w:val="0"/>
          <w:numId w:val="32"/>
        </w:numPr>
        <w:spacing w:line="360" w:lineRule="auto"/>
      </w:pPr>
      <w:r>
        <w:t>Checking the path to files that are required to run the object detection model.</w:t>
      </w:r>
    </w:p>
    <w:p w14:paraId="57E40CA2" w14:textId="4CBB8FF3" w:rsidR="00C8648C" w:rsidRDefault="00C8648C" w:rsidP="00C8648C">
      <w:pPr>
        <w:pStyle w:val="ListParagraph"/>
        <w:numPr>
          <w:ilvl w:val="0"/>
          <w:numId w:val="32"/>
        </w:numPr>
        <w:spacing w:line="360" w:lineRule="auto"/>
      </w:pPr>
      <w:r>
        <w:t>Checking the distances gathered by the ultrasonic distance sensor (HC-SR04).</w:t>
      </w:r>
    </w:p>
    <w:p w14:paraId="405AEE4C" w14:textId="5214E5CE" w:rsidR="00C8648C" w:rsidRDefault="00C8648C" w:rsidP="00C8648C">
      <w:pPr>
        <w:pStyle w:val="ListParagraph"/>
        <w:numPr>
          <w:ilvl w:val="0"/>
          <w:numId w:val="32"/>
        </w:numPr>
        <w:spacing w:line="360" w:lineRule="auto"/>
      </w:pPr>
      <w:r>
        <w:t>Checking the certainty scores outputted by the model.</w:t>
      </w:r>
    </w:p>
    <w:p w14:paraId="06C0DE4A" w14:textId="3AF16BD8" w:rsidR="00C8648C" w:rsidRPr="002A0F5D" w:rsidRDefault="00C8648C" w:rsidP="00C8648C">
      <w:pPr>
        <w:pStyle w:val="ListParagraph"/>
        <w:numPr>
          <w:ilvl w:val="0"/>
          <w:numId w:val="32"/>
        </w:numPr>
        <w:spacing w:line="360" w:lineRule="auto"/>
      </w:pPr>
      <w:r>
        <w:t xml:space="preserve">Checking the classifications outputted by the model. </w:t>
      </w:r>
    </w:p>
    <w:p w14:paraId="4B86CCC3" w14:textId="5AC31F06" w:rsidR="00C37F1F" w:rsidRDefault="00C37F1F" w:rsidP="00C37F1F">
      <w:pPr>
        <w:rPr>
          <w:highlight w:val="yellow"/>
        </w:rPr>
      </w:pPr>
    </w:p>
    <w:p w14:paraId="0A8A160E" w14:textId="47962DFF" w:rsidR="00C8648C" w:rsidRDefault="00C8648C" w:rsidP="0064718D">
      <w:pPr>
        <w:spacing w:line="360" w:lineRule="auto"/>
      </w:pPr>
      <w:r>
        <w:t>The version control system, GitHub, was used to keep track of the test scripts. As well as that, the test scripts were written independently from the development scripts, ensure the isolation of development and testing programs. To run these tests the python library unittest was implemented.</w:t>
      </w:r>
    </w:p>
    <w:p w14:paraId="26903B5C" w14:textId="1C748960" w:rsidR="00C8648C" w:rsidRDefault="00C8648C" w:rsidP="00C37F1F">
      <w:pPr>
        <w:rPr>
          <w:highlight w:val="yellow"/>
        </w:rPr>
      </w:pPr>
    </w:p>
    <w:p w14:paraId="787C0694" w14:textId="452840FB" w:rsidR="0064718D" w:rsidRPr="00564669" w:rsidRDefault="00397566" w:rsidP="00564669">
      <w:pPr>
        <w:spacing w:line="360" w:lineRule="auto"/>
        <w:rPr>
          <w:highlight w:val="yellow"/>
        </w:rPr>
      </w:pPr>
      <w:r w:rsidRPr="00397566">
        <w:t xml:space="preserve">The </w:t>
      </w:r>
      <w:r>
        <w:t>following code, shown in</w:t>
      </w:r>
      <w:r w:rsidR="00794A97">
        <w:t xml:space="preserve">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t xml:space="preserve">, is an example of the type of use cases that were created to test the developed features. These test cases were set up to run tests to validate the system feature being tested. </w:t>
      </w:r>
      <w:r w:rsidR="001F3A1E">
        <w:t xml:space="preserve">The code shown in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rsidR="00794A97">
        <w:t xml:space="preserve"> </w:t>
      </w:r>
      <w:r w:rsidR="001F3A1E">
        <w:t xml:space="preserve">tests the paths of the files that are required by the object detection model to run. In this case it is important to test the file paths required by the object detection model. This is because without the correct paths the object detection model will not be set up correctly </w:t>
      </w:r>
      <w:r w:rsidR="00F16A8D">
        <w:t>and the model then cannot run and detect objects in the user’s path.</w:t>
      </w:r>
    </w:p>
    <w:p w14:paraId="6EDAE38B" w14:textId="77777777" w:rsidR="0064718D" w:rsidRDefault="0064718D" w:rsidP="0064718D">
      <w:pPr>
        <w:rPr>
          <w:noProof/>
        </w:rPr>
      </w:pPr>
    </w:p>
    <w:p w14:paraId="257A47E8" w14:textId="77777777" w:rsidR="00794A97" w:rsidRDefault="0064718D" w:rsidP="00794A97">
      <w:pPr>
        <w:keepNext/>
      </w:pPr>
      <w:r>
        <w:rPr>
          <w:noProof/>
        </w:rPr>
        <w:lastRenderedPageBreak/>
        <w:drawing>
          <wp:inline distT="0" distB="0" distL="0" distR="0" wp14:anchorId="74A8786C" wp14:editId="52B293A2">
            <wp:extent cx="5693410" cy="5875655"/>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665" t="644"/>
                    <a:stretch/>
                  </pic:blipFill>
                  <pic:spPr bwMode="auto">
                    <a:xfrm>
                      <a:off x="0" y="0"/>
                      <a:ext cx="5693410" cy="5875655"/>
                    </a:xfrm>
                    <a:prstGeom prst="rect">
                      <a:avLst/>
                    </a:prstGeom>
                    <a:ln>
                      <a:noFill/>
                    </a:ln>
                    <a:extLst>
                      <a:ext uri="{53640926-AAD7-44D8-BBD7-CCE9431645EC}">
                        <a14:shadowObscured xmlns:a14="http://schemas.microsoft.com/office/drawing/2010/main"/>
                      </a:ext>
                    </a:extLst>
                  </pic:spPr>
                </pic:pic>
              </a:graphicData>
            </a:graphic>
          </wp:inline>
        </w:drawing>
      </w:r>
    </w:p>
    <w:p w14:paraId="4700D153" w14:textId="69C47615" w:rsidR="0064718D" w:rsidRDefault="00794A97" w:rsidP="00794A97">
      <w:pPr>
        <w:pStyle w:val="Caption"/>
      </w:pPr>
      <w:bookmarkStart w:id="418" w:name="_Ref35520886"/>
      <w:bookmarkStart w:id="419" w:name="_Toc35521206"/>
      <w:r>
        <w:t xml:space="preserve">Listing </w:t>
      </w:r>
      <w:fldSimple w:instr=" SEQ Listing \* ARABIC ">
        <w:r>
          <w:rPr>
            <w:noProof/>
          </w:rPr>
          <w:t>16</w:t>
        </w:r>
      </w:fldSimple>
      <w:r>
        <w:t>: Unit test testcase example</w:t>
      </w:r>
      <w:bookmarkEnd w:id="418"/>
      <w:bookmarkEnd w:id="419"/>
    </w:p>
    <w:p w14:paraId="78B8298D" w14:textId="77777777" w:rsidR="007E3586" w:rsidRPr="007E3586" w:rsidRDefault="007E3586" w:rsidP="007E3586"/>
    <w:p w14:paraId="5027DAB7" w14:textId="554CFEF5" w:rsidR="00564669" w:rsidRDefault="004339E2" w:rsidP="00C8648C">
      <w:pPr>
        <w:rPr>
          <w:rStyle w:val="IntenseEmphasis"/>
          <w:rFonts w:eastAsiaTheme="minorEastAsia"/>
          <w:spacing w:val="15"/>
        </w:rPr>
      </w:pPr>
      <w:r w:rsidRPr="00C8648C">
        <w:rPr>
          <w:rStyle w:val="IntenseEmphasis"/>
          <w:rFonts w:eastAsiaTheme="minorEastAsia"/>
          <w:spacing w:val="15"/>
        </w:rPr>
        <w:t>Results</w:t>
      </w:r>
    </w:p>
    <w:p w14:paraId="3DDCCAE7" w14:textId="409DF223" w:rsidR="00F04D30" w:rsidRDefault="00D068F3" w:rsidP="00D068F3">
      <w:pPr>
        <w:spacing w:line="360" w:lineRule="auto"/>
        <w:rPr>
          <w:rStyle w:val="IntenseEmphasis"/>
          <w:rFonts w:eastAsiaTheme="minorEastAsia"/>
          <w:spacing w:val="15"/>
        </w:rPr>
        <w:sectPr w:rsidR="00F04D30" w:rsidSect="008A246C">
          <w:pgSz w:w="11906" w:h="16838"/>
          <w:pgMar w:top="1440" w:right="1440" w:bottom="1440" w:left="1440" w:header="708" w:footer="708" w:gutter="0"/>
          <w:cols w:space="708"/>
          <w:docGrid w:linePitch="360"/>
        </w:sectPr>
      </w:pPr>
      <w:r>
        <w:t xml:space="preserve">As a result of the unit tests conducted on the developed system, debugging any issues in the code are made easier. If a test </w:t>
      </w:r>
      <w:r w:rsidR="00B01D79">
        <w:t xml:space="preserve">a test fails the unit test allow for the location of the failure to be pinpointed making finding a fix easier. As well as that the use of the unit tests make the code more reliable because issues with the code are fixed during the development phase. The following figure, </w:t>
      </w:r>
      <w:r w:rsidR="00222098">
        <w:fldChar w:fldCharType="begin"/>
      </w:r>
      <w:r w:rsidR="00222098">
        <w:instrText xml:space="preserve"> REF _Ref35357590 \h </w:instrText>
      </w:r>
      <w:r w:rsidR="00222098">
        <w:fldChar w:fldCharType="separate"/>
      </w:r>
      <w:r w:rsidR="00C87D57">
        <w:t xml:space="preserve">Figure </w:t>
      </w:r>
      <w:r w:rsidR="00C87D57">
        <w:rPr>
          <w:noProof/>
        </w:rPr>
        <w:t>35</w:t>
      </w:r>
      <w:r w:rsidR="00222098">
        <w:fldChar w:fldCharType="end"/>
      </w:r>
      <w:r w:rsidR="00B01D79">
        <w:t>, shows the result of some of the unit tests that have been conducted on this system.</w:t>
      </w:r>
    </w:p>
    <w:p w14:paraId="238E2A6C" w14:textId="1F6D6876" w:rsidR="008A246C" w:rsidRDefault="008A246C" w:rsidP="00D068F3">
      <w:pPr>
        <w:spacing w:line="360" w:lineRule="auto"/>
        <w:rPr>
          <w:rStyle w:val="IntenseEmphasis"/>
          <w:rFonts w:eastAsiaTheme="minorEastAsia"/>
          <w:spacing w:val="15"/>
        </w:rPr>
      </w:pPr>
    </w:p>
    <w:p w14:paraId="434D3881" w14:textId="047D8B34" w:rsidR="00F04D30" w:rsidRDefault="00F04D30" w:rsidP="00D068F3">
      <w:pPr>
        <w:spacing w:line="360" w:lineRule="auto"/>
        <w:rPr>
          <w:rStyle w:val="IntenseEmphasis"/>
          <w:rFonts w:eastAsiaTheme="minorEastAsia"/>
          <w:spacing w:val="15"/>
        </w:rPr>
      </w:pPr>
    </w:p>
    <w:p w14:paraId="5F51F14D" w14:textId="65A305A4" w:rsidR="00F04D30" w:rsidRDefault="00F04D30" w:rsidP="00D068F3">
      <w:pPr>
        <w:spacing w:line="360" w:lineRule="auto"/>
        <w:rPr>
          <w:rStyle w:val="IntenseEmphasis"/>
          <w:rFonts w:eastAsiaTheme="minorEastAsia"/>
          <w:spacing w:val="15"/>
        </w:rPr>
      </w:pPr>
    </w:p>
    <w:p w14:paraId="3A1C4948" w14:textId="77777777" w:rsidR="00F04D30" w:rsidRDefault="00F04D30" w:rsidP="00D068F3">
      <w:pPr>
        <w:spacing w:line="360" w:lineRule="auto"/>
        <w:rPr>
          <w:rStyle w:val="IntenseEmphasis"/>
          <w:rFonts w:eastAsiaTheme="minorEastAsia"/>
          <w:spacing w:val="15"/>
        </w:rPr>
      </w:pPr>
    </w:p>
    <w:p w14:paraId="7A9AE2E2" w14:textId="77777777" w:rsidR="00222098" w:rsidRDefault="00222098" w:rsidP="00222098">
      <w:pPr>
        <w:keepNext/>
        <w:spacing w:line="360" w:lineRule="auto"/>
      </w:pPr>
      <w:r>
        <w:rPr>
          <w:noProof/>
        </w:rPr>
        <w:drawing>
          <wp:inline distT="0" distB="0" distL="0" distR="0" wp14:anchorId="71DE1338" wp14:editId="3D7E2962">
            <wp:extent cx="10011879" cy="2362200"/>
            <wp:effectExtent l="0" t="0" r="889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0066798" cy="2375157"/>
                    </a:xfrm>
                    <a:prstGeom prst="rect">
                      <a:avLst/>
                    </a:prstGeom>
                  </pic:spPr>
                </pic:pic>
              </a:graphicData>
            </a:graphic>
          </wp:inline>
        </w:drawing>
      </w:r>
    </w:p>
    <w:p w14:paraId="50CDF64D" w14:textId="60DDF151" w:rsidR="00F04D30" w:rsidRPr="00F04D30" w:rsidRDefault="00222098" w:rsidP="00222098">
      <w:pPr>
        <w:pStyle w:val="Caption"/>
        <w:rPr>
          <w:rFonts w:eastAsiaTheme="minorEastAsia"/>
          <w:color w:val="5B9BD5" w:themeColor="accent1"/>
          <w:spacing w:val="15"/>
        </w:rPr>
        <w:sectPr w:rsidR="00F04D30" w:rsidRPr="00F04D30" w:rsidSect="00F04D30">
          <w:pgSz w:w="16838" w:h="11906" w:orient="landscape"/>
          <w:pgMar w:top="720" w:right="720" w:bottom="720" w:left="720" w:header="708" w:footer="708" w:gutter="0"/>
          <w:cols w:space="708"/>
          <w:docGrid w:linePitch="360"/>
        </w:sectPr>
      </w:pPr>
      <w:bookmarkStart w:id="420" w:name="_Ref35357590"/>
      <w:bookmarkStart w:id="421" w:name="_Toc35521173"/>
      <w:r>
        <w:t xml:space="preserve">Figure </w:t>
      </w:r>
      <w:fldSimple w:instr=" SEQ Figure \* ARABIC ">
        <w:r w:rsidR="005D5259">
          <w:rPr>
            <w:noProof/>
          </w:rPr>
          <w:t>35</w:t>
        </w:r>
      </w:fldSimple>
      <w:r>
        <w:t>: Unit test results</w:t>
      </w:r>
      <w:bookmarkEnd w:id="420"/>
      <w:bookmarkEnd w:id="421"/>
    </w:p>
    <w:p w14:paraId="0105A8F4" w14:textId="77777777" w:rsidR="008A246C" w:rsidRPr="008A246C" w:rsidRDefault="008A246C" w:rsidP="008A246C"/>
    <w:p w14:paraId="4BB73D78" w14:textId="444A0B7A" w:rsidR="007A7F1C" w:rsidRDefault="007A7F1C" w:rsidP="007A7F1C">
      <w:pPr>
        <w:pStyle w:val="Heading2"/>
      </w:pPr>
      <w:bookmarkStart w:id="422" w:name="_Toc21975790"/>
      <w:bookmarkStart w:id="423" w:name="_Toc35609612"/>
      <w:r>
        <w:t>5.3. S</w:t>
      </w:r>
      <w:r w:rsidR="002636E3">
        <w:t>pecific</w:t>
      </w:r>
      <w:r>
        <w:t xml:space="preserve"> Evaluation</w:t>
      </w:r>
      <w:bookmarkEnd w:id="422"/>
      <w:bookmarkEnd w:id="423"/>
    </w:p>
    <w:p w14:paraId="67A7129F" w14:textId="1D989599" w:rsidR="00B717C0" w:rsidRDefault="00B717C0" w:rsidP="00B717C0"/>
    <w:p w14:paraId="50B4341A" w14:textId="0DCFA0AF" w:rsidR="007D46E4" w:rsidRDefault="007D46E4" w:rsidP="007D46E4">
      <w:pPr>
        <w:pStyle w:val="Heading2"/>
        <w:spacing w:after="240" w:line="360" w:lineRule="auto"/>
        <w:rPr>
          <w:sz w:val="22"/>
          <w:szCs w:val="22"/>
        </w:rPr>
      </w:pPr>
      <w:r>
        <w:rPr>
          <w:sz w:val="22"/>
          <w:szCs w:val="22"/>
        </w:rPr>
        <w:t>5</w:t>
      </w:r>
      <w:r w:rsidRPr="00204E8B">
        <w:rPr>
          <w:sz w:val="22"/>
          <w:szCs w:val="22"/>
        </w:rPr>
        <w:t>.</w:t>
      </w:r>
      <w:r>
        <w:rPr>
          <w:sz w:val="22"/>
          <w:szCs w:val="22"/>
        </w:rPr>
        <w:t>3</w:t>
      </w:r>
      <w:r w:rsidRPr="00204E8B">
        <w:rPr>
          <w:sz w:val="22"/>
          <w:szCs w:val="22"/>
        </w:rPr>
        <w:t>.</w:t>
      </w:r>
      <w:r>
        <w:rPr>
          <w:sz w:val="22"/>
          <w:szCs w:val="22"/>
        </w:rPr>
        <w:t>1</w:t>
      </w:r>
      <w:r w:rsidRPr="00204E8B">
        <w:rPr>
          <w:sz w:val="22"/>
          <w:szCs w:val="22"/>
        </w:rPr>
        <w:t xml:space="preserve"> </w:t>
      </w:r>
      <w:r>
        <w:rPr>
          <w:sz w:val="22"/>
          <w:szCs w:val="22"/>
        </w:rPr>
        <w:t>General Evaluation</w:t>
      </w:r>
    </w:p>
    <w:p w14:paraId="715417E9" w14:textId="483A4AE3" w:rsidR="008355A3" w:rsidRPr="000C03D0" w:rsidRDefault="008355A3" w:rsidP="008355A3">
      <w:pPr>
        <w:pStyle w:val="ListParagraph"/>
        <w:numPr>
          <w:ilvl w:val="0"/>
          <w:numId w:val="33"/>
        </w:numPr>
        <w:rPr>
          <w:highlight w:val="yellow"/>
        </w:rPr>
      </w:pPr>
      <w:r w:rsidRPr="000C03D0">
        <w:rPr>
          <w:highlight w:val="yellow"/>
        </w:rPr>
        <w:t>Explain test carried out and results</w:t>
      </w:r>
    </w:p>
    <w:tbl>
      <w:tblPr>
        <w:tblStyle w:val="TableGrid"/>
        <w:tblW w:w="0" w:type="auto"/>
        <w:tblLook w:val="04A0" w:firstRow="1" w:lastRow="0" w:firstColumn="1" w:lastColumn="0" w:noHBand="0" w:noVBand="1"/>
      </w:tblPr>
      <w:tblGrid>
        <w:gridCol w:w="704"/>
        <w:gridCol w:w="3857"/>
        <w:gridCol w:w="2227"/>
        <w:gridCol w:w="2228"/>
      </w:tblGrid>
      <w:tr w:rsidR="007D46E4" w:rsidRPr="007D46E4" w14:paraId="493247DD" w14:textId="77777777" w:rsidTr="007D46E4">
        <w:tc>
          <w:tcPr>
            <w:tcW w:w="704" w:type="dxa"/>
            <w:shd w:val="clear" w:color="auto" w:fill="BDD6EE" w:themeFill="accent1" w:themeFillTint="66"/>
          </w:tcPr>
          <w:p w14:paraId="74680F1E" w14:textId="6B82400F" w:rsidR="007D46E4" w:rsidRPr="007D46E4" w:rsidRDefault="007D46E4" w:rsidP="007D46E4">
            <w:pPr>
              <w:rPr>
                <w:b/>
                <w:bCs/>
              </w:rPr>
            </w:pPr>
            <w:r>
              <w:rPr>
                <w:b/>
                <w:bCs/>
              </w:rPr>
              <w:t>Test</w:t>
            </w:r>
          </w:p>
        </w:tc>
        <w:tc>
          <w:tcPr>
            <w:tcW w:w="3857" w:type="dxa"/>
            <w:shd w:val="clear" w:color="auto" w:fill="BDD6EE" w:themeFill="accent1" w:themeFillTint="66"/>
          </w:tcPr>
          <w:p w14:paraId="3F813579" w14:textId="7ACAA6CC" w:rsidR="007D46E4" w:rsidRPr="007D46E4" w:rsidRDefault="007D46E4" w:rsidP="007D46E4">
            <w:pPr>
              <w:rPr>
                <w:b/>
                <w:bCs/>
              </w:rPr>
            </w:pPr>
            <w:r>
              <w:rPr>
                <w:b/>
                <w:bCs/>
              </w:rPr>
              <w:t>Object (height)</w:t>
            </w:r>
          </w:p>
        </w:tc>
        <w:tc>
          <w:tcPr>
            <w:tcW w:w="2227" w:type="dxa"/>
            <w:shd w:val="clear" w:color="auto" w:fill="BDD6EE" w:themeFill="accent1" w:themeFillTint="66"/>
          </w:tcPr>
          <w:p w14:paraId="5718D793" w14:textId="2B20338C" w:rsidR="007D46E4" w:rsidRPr="007D46E4" w:rsidRDefault="007D46E4" w:rsidP="007D46E4">
            <w:pPr>
              <w:rPr>
                <w:b/>
                <w:bCs/>
              </w:rPr>
            </w:pPr>
            <w:r>
              <w:rPr>
                <w:b/>
                <w:bCs/>
              </w:rPr>
              <w:t>Distance (feet)</w:t>
            </w:r>
          </w:p>
        </w:tc>
        <w:tc>
          <w:tcPr>
            <w:tcW w:w="2228" w:type="dxa"/>
            <w:shd w:val="clear" w:color="auto" w:fill="BDD6EE" w:themeFill="accent1" w:themeFillTint="66"/>
          </w:tcPr>
          <w:p w14:paraId="6F130EF9" w14:textId="3C28A259" w:rsidR="007D46E4" w:rsidRPr="007D46E4" w:rsidRDefault="007D46E4" w:rsidP="007D46E4">
            <w:pPr>
              <w:rPr>
                <w:b/>
                <w:bCs/>
              </w:rPr>
            </w:pPr>
            <w:r>
              <w:rPr>
                <w:b/>
                <w:bCs/>
              </w:rPr>
              <w:t>Pass/Fail (detected?)</w:t>
            </w:r>
          </w:p>
        </w:tc>
      </w:tr>
      <w:tr w:rsidR="007D46E4" w14:paraId="072E5904" w14:textId="77777777" w:rsidTr="007D46E4">
        <w:tc>
          <w:tcPr>
            <w:tcW w:w="704" w:type="dxa"/>
          </w:tcPr>
          <w:p w14:paraId="28FBC839" w14:textId="0407104F" w:rsidR="007D46E4" w:rsidRDefault="007D46E4" w:rsidP="007D46E4">
            <w:r>
              <w:t>1</w:t>
            </w:r>
          </w:p>
        </w:tc>
        <w:tc>
          <w:tcPr>
            <w:tcW w:w="3857" w:type="dxa"/>
          </w:tcPr>
          <w:p w14:paraId="59ACB681" w14:textId="572506F3" w:rsidR="007D46E4" w:rsidRDefault="007D46E4" w:rsidP="007D46E4">
            <w:r>
              <w:t>Bottle (1 foot)</w:t>
            </w:r>
          </w:p>
        </w:tc>
        <w:tc>
          <w:tcPr>
            <w:tcW w:w="2227" w:type="dxa"/>
          </w:tcPr>
          <w:p w14:paraId="5E3CEB80" w14:textId="48822C31" w:rsidR="007D46E4" w:rsidRDefault="007D46E4" w:rsidP="007D46E4">
            <w:r>
              <w:t>1 foot</w:t>
            </w:r>
          </w:p>
        </w:tc>
        <w:tc>
          <w:tcPr>
            <w:tcW w:w="2228" w:type="dxa"/>
            <w:shd w:val="clear" w:color="auto" w:fill="C5E0B3" w:themeFill="accent6" w:themeFillTint="66"/>
          </w:tcPr>
          <w:p w14:paraId="62238190" w14:textId="76F5F92F" w:rsidR="007D46E4" w:rsidRDefault="007D46E4" w:rsidP="007D46E4">
            <w:r>
              <w:t>PASS</w:t>
            </w:r>
          </w:p>
        </w:tc>
      </w:tr>
      <w:tr w:rsidR="007D46E4" w14:paraId="07F7FDCE" w14:textId="77777777" w:rsidTr="007D46E4">
        <w:tc>
          <w:tcPr>
            <w:tcW w:w="704" w:type="dxa"/>
          </w:tcPr>
          <w:p w14:paraId="1819B0EB" w14:textId="1E095BD3" w:rsidR="007D46E4" w:rsidRDefault="007D46E4" w:rsidP="007D46E4">
            <w:r>
              <w:t>1</w:t>
            </w:r>
          </w:p>
        </w:tc>
        <w:tc>
          <w:tcPr>
            <w:tcW w:w="3857" w:type="dxa"/>
          </w:tcPr>
          <w:p w14:paraId="74F2810A" w14:textId="428876D6" w:rsidR="007D46E4" w:rsidRDefault="007D46E4" w:rsidP="007D46E4">
            <w:r>
              <w:t>Suitcase (2 foot)</w:t>
            </w:r>
          </w:p>
        </w:tc>
        <w:tc>
          <w:tcPr>
            <w:tcW w:w="2227" w:type="dxa"/>
          </w:tcPr>
          <w:p w14:paraId="2CA4DF45" w14:textId="44E62F23" w:rsidR="007D46E4" w:rsidRDefault="007D46E4" w:rsidP="007D46E4">
            <w:r>
              <w:t>1 foot</w:t>
            </w:r>
          </w:p>
        </w:tc>
        <w:tc>
          <w:tcPr>
            <w:tcW w:w="2228" w:type="dxa"/>
            <w:shd w:val="clear" w:color="auto" w:fill="F7CAAC" w:themeFill="accent2" w:themeFillTint="66"/>
          </w:tcPr>
          <w:p w14:paraId="4C1620E0" w14:textId="2FCD87FA" w:rsidR="007D46E4" w:rsidRDefault="007D46E4" w:rsidP="007D46E4">
            <w:r>
              <w:t>FAIL</w:t>
            </w:r>
          </w:p>
        </w:tc>
      </w:tr>
      <w:tr w:rsidR="007D46E4" w14:paraId="7642008C" w14:textId="77777777" w:rsidTr="007D46E4">
        <w:tc>
          <w:tcPr>
            <w:tcW w:w="704" w:type="dxa"/>
          </w:tcPr>
          <w:p w14:paraId="4FD085CD" w14:textId="68147F2C" w:rsidR="007D46E4" w:rsidRDefault="007D46E4" w:rsidP="007D46E4">
            <w:r>
              <w:t>1</w:t>
            </w:r>
          </w:p>
        </w:tc>
        <w:tc>
          <w:tcPr>
            <w:tcW w:w="3857" w:type="dxa"/>
          </w:tcPr>
          <w:p w14:paraId="2D8576CE" w14:textId="0843D26D" w:rsidR="007D46E4" w:rsidRDefault="007D46E4" w:rsidP="007D46E4">
            <w:r>
              <w:t>Chair (3 foot)</w:t>
            </w:r>
          </w:p>
        </w:tc>
        <w:tc>
          <w:tcPr>
            <w:tcW w:w="2227" w:type="dxa"/>
          </w:tcPr>
          <w:p w14:paraId="0DA9EBA2" w14:textId="4DAB3BAA" w:rsidR="007D46E4" w:rsidRDefault="007D46E4" w:rsidP="007D46E4">
            <w:r>
              <w:t>1 foot</w:t>
            </w:r>
          </w:p>
        </w:tc>
        <w:tc>
          <w:tcPr>
            <w:tcW w:w="2228" w:type="dxa"/>
            <w:shd w:val="clear" w:color="auto" w:fill="C5E0B3" w:themeFill="accent6" w:themeFillTint="66"/>
          </w:tcPr>
          <w:p w14:paraId="4AC15761" w14:textId="241DA5B8" w:rsidR="007D46E4" w:rsidRDefault="007D46E4" w:rsidP="007D46E4">
            <w:r>
              <w:t>PASS</w:t>
            </w:r>
          </w:p>
        </w:tc>
      </w:tr>
      <w:tr w:rsidR="007D46E4" w14:paraId="2EF0F618" w14:textId="77777777" w:rsidTr="007D46E4">
        <w:tc>
          <w:tcPr>
            <w:tcW w:w="704" w:type="dxa"/>
          </w:tcPr>
          <w:p w14:paraId="5D1BF2AB" w14:textId="755FACCC" w:rsidR="007D46E4" w:rsidRDefault="007D46E4" w:rsidP="007D46E4">
            <w:r>
              <w:t>1</w:t>
            </w:r>
          </w:p>
        </w:tc>
        <w:tc>
          <w:tcPr>
            <w:tcW w:w="3857" w:type="dxa"/>
          </w:tcPr>
          <w:p w14:paraId="46406808" w14:textId="2CEC5B8B" w:rsidR="007D46E4" w:rsidRDefault="007D46E4" w:rsidP="007D46E4">
            <w:r>
              <w:t>Stacked Teddy Bears (4 foot)</w:t>
            </w:r>
          </w:p>
        </w:tc>
        <w:tc>
          <w:tcPr>
            <w:tcW w:w="2227" w:type="dxa"/>
          </w:tcPr>
          <w:p w14:paraId="1439750C" w14:textId="3D1CBC74" w:rsidR="007D46E4" w:rsidRDefault="007D46E4" w:rsidP="007D46E4">
            <w:r>
              <w:t>1 foot</w:t>
            </w:r>
          </w:p>
        </w:tc>
        <w:tc>
          <w:tcPr>
            <w:tcW w:w="2228" w:type="dxa"/>
            <w:shd w:val="clear" w:color="auto" w:fill="C5E0B3" w:themeFill="accent6" w:themeFillTint="66"/>
          </w:tcPr>
          <w:p w14:paraId="7B4C088D" w14:textId="555C91B2" w:rsidR="007D46E4" w:rsidRDefault="007D46E4" w:rsidP="007D46E4">
            <w:r>
              <w:t>PASS</w:t>
            </w:r>
          </w:p>
        </w:tc>
      </w:tr>
      <w:tr w:rsidR="007D46E4" w14:paraId="5F3B1EB0" w14:textId="77777777" w:rsidTr="007D46E4">
        <w:tc>
          <w:tcPr>
            <w:tcW w:w="704" w:type="dxa"/>
            <w:shd w:val="clear" w:color="auto" w:fill="BDD6EE" w:themeFill="accent1" w:themeFillTint="66"/>
          </w:tcPr>
          <w:p w14:paraId="6D1DCDB5" w14:textId="77777777" w:rsidR="007D46E4" w:rsidRDefault="007D46E4" w:rsidP="007D46E4"/>
        </w:tc>
        <w:tc>
          <w:tcPr>
            <w:tcW w:w="3857" w:type="dxa"/>
            <w:shd w:val="clear" w:color="auto" w:fill="BDD6EE" w:themeFill="accent1" w:themeFillTint="66"/>
          </w:tcPr>
          <w:p w14:paraId="4FD052CE" w14:textId="77777777" w:rsidR="007D46E4" w:rsidRDefault="007D46E4" w:rsidP="007D46E4"/>
        </w:tc>
        <w:tc>
          <w:tcPr>
            <w:tcW w:w="2227" w:type="dxa"/>
            <w:shd w:val="clear" w:color="auto" w:fill="BDD6EE" w:themeFill="accent1" w:themeFillTint="66"/>
          </w:tcPr>
          <w:p w14:paraId="2B699489" w14:textId="2FE3C383" w:rsidR="007D46E4" w:rsidRDefault="007D46E4" w:rsidP="007D46E4"/>
        </w:tc>
        <w:tc>
          <w:tcPr>
            <w:tcW w:w="2228" w:type="dxa"/>
            <w:shd w:val="clear" w:color="auto" w:fill="BDD6EE" w:themeFill="accent1" w:themeFillTint="66"/>
          </w:tcPr>
          <w:p w14:paraId="0C74284F" w14:textId="77777777" w:rsidR="007D46E4" w:rsidRDefault="007D46E4" w:rsidP="007D46E4"/>
        </w:tc>
      </w:tr>
      <w:tr w:rsidR="007D46E4" w14:paraId="0AEABF10" w14:textId="77777777" w:rsidTr="007D46E4">
        <w:tc>
          <w:tcPr>
            <w:tcW w:w="704" w:type="dxa"/>
          </w:tcPr>
          <w:p w14:paraId="7A15246B" w14:textId="72750AF0" w:rsidR="007D46E4" w:rsidRDefault="007D46E4" w:rsidP="007D46E4">
            <w:r>
              <w:t>2</w:t>
            </w:r>
          </w:p>
        </w:tc>
        <w:tc>
          <w:tcPr>
            <w:tcW w:w="3857" w:type="dxa"/>
          </w:tcPr>
          <w:p w14:paraId="1AB28CB2" w14:textId="34E2C526" w:rsidR="007D46E4" w:rsidRDefault="007D46E4" w:rsidP="007D46E4">
            <w:r>
              <w:t>Bottle (1 foot)</w:t>
            </w:r>
          </w:p>
        </w:tc>
        <w:tc>
          <w:tcPr>
            <w:tcW w:w="2227" w:type="dxa"/>
          </w:tcPr>
          <w:p w14:paraId="18231EF3" w14:textId="7AB20C28" w:rsidR="007D46E4" w:rsidRDefault="007D46E4" w:rsidP="007D46E4">
            <w:r>
              <w:t>2 foot</w:t>
            </w:r>
          </w:p>
        </w:tc>
        <w:tc>
          <w:tcPr>
            <w:tcW w:w="2228" w:type="dxa"/>
            <w:shd w:val="clear" w:color="auto" w:fill="C5E0B3" w:themeFill="accent6" w:themeFillTint="66"/>
          </w:tcPr>
          <w:p w14:paraId="16671058" w14:textId="1BE18380" w:rsidR="007D46E4" w:rsidRDefault="007D46E4" w:rsidP="007D46E4">
            <w:r>
              <w:t>PASS</w:t>
            </w:r>
          </w:p>
        </w:tc>
      </w:tr>
      <w:tr w:rsidR="007D46E4" w14:paraId="52C612F6" w14:textId="77777777" w:rsidTr="007D46E4">
        <w:tc>
          <w:tcPr>
            <w:tcW w:w="704" w:type="dxa"/>
          </w:tcPr>
          <w:p w14:paraId="6AB07A0A" w14:textId="59BA9DB0" w:rsidR="007D46E4" w:rsidRDefault="007D46E4" w:rsidP="007D46E4">
            <w:r>
              <w:t>2</w:t>
            </w:r>
          </w:p>
        </w:tc>
        <w:tc>
          <w:tcPr>
            <w:tcW w:w="3857" w:type="dxa"/>
          </w:tcPr>
          <w:p w14:paraId="1076115A" w14:textId="1B895411" w:rsidR="007D46E4" w:rsidRDefault="007D46E4" w:rsidP="007D46E4">
            <w:r>
              <w:t>Suitcase (2 foot)</w:t>
            </w:r>
          </w:p>
        </w:tc>
        <w:tc>
          <w:tcPr>
            <w:tcW w:w="2227" w:type="dxa"/>
          </w:tcPr>
          <w:p w14:paraId="0F46B870" w14:textId="7E6ADBA0" w:rsidR="007D46E4" w:rsidRDefault="007D46E4" w:rsidP="007D46E4">
            <w:r>
              <w:t>2 foot</w:t>
            </w:r>
          </w:p>
        </w:tc>
        <w:tc>
          <w:tcPr>
            <w:tcW w:w="2228" w:type="dxa"/>
            <w:shd w:val="clear" w:color="auto" w:fill="C5E0B3" w:themeFill="accent6" w:themeFillTint="66"/>
          </w:tcPr>
          <w:p w14:paraId="271E5C42" w14:textId="0A41CE9B" w:rsidR="007D46E4" w:rsidRDefault="007D46E4" w:rsidP="007D46E4">
            <w:r>
              <w:t>PASS</w:t>
            </w:r>
          </w:p>
        </w:tc>
      </w:tr>
      <w:tr w:rsidR="007D46E4" w14:paraId="43EEF1C8" w14:textId="77777777" w:rsidTr="007D46E4">
        <w:tc>
          <w:tcPr>
            <w:tcW w:w="704" w:type="dxa"/>
          </w:tcPr>
          <w:p w14:paraId="13D2500C" w14:textId="67405CD9" w:rsidR="007D46E4" w:rsidRDefault="007D46E4" w:rsidP="007D46E4">
            <w:r>
              <w:t>2</w:t>
            </w:r>
          </w:p>
        </w:tc>
        <w:tc>
          <w:tcPr>
            <w:tcW w:w="3857" w:type="dxa"/>
          </w:tcPr>
          <w:p w14:paraId="1CB235C3" w14:textId="647885F4" w:rsidR="007D46E4" w:rsidRDefault="007D46E4" w:rsidP="007D46E4">
            <w:r>
              <w:t>Chair (3 foot)</w:t>
            </w:r>
          </w:p>
        </w:tc>
        <w:tc>
          <w:tcPr>
            <w:tcW w:w="2227" w:type="dxa"/>
          </w:tcPr>
          <w:p w14:paraId="06558653" w14:textId="7EB7D327" w:rsidR="007D46E4" w:rsidRDefault="007D46E4" w:rsidP="007D46E4">
            <w:r>
              <w:t>2 foot</w:t>
            </w:r>
          </w:p>
        </w:tc>
        <w:tc>
          <w:tcPr>
            <w:tcW w:w="2228" w:type="dxa"/>
            <w:shd w:val="clear" w:color="auto" w:fill="C5E0B3" w:themeFill="accent6" w:themeFillTint="66"/>
          </w:tcPr>
          <w:p w14:paraId="1A0EC6D7" w14:textId="6B283D74" w:rsidR="007D46E4" w:rsidRDefault="007D46E4" w:rsidP="007D46E4">
            <w:r>
              <w:t>PASS</w:t>
            </w:r>
          </w:p>
        </w:tc>
      </w:tr>
      <w:tr w:rsidR="007D46E4" w14:paraId="01EEA088" w14:textId="77777777" w:rsidTr="007D46E4">
        <w:tc>
          <w:tcPr>
            <w:tcW w:w="704" w:type="dxa"/>
          </w:tcPr>
          <w:p w14:paraId="40BE7107" w14:textId="2B36F0F6" w:rsidR="007D46E4" w:rsidRDefault="007D46E4" w:rsidP="007D46E4">
            <w:r>
              <w:t>2</w:t>
            </w:r>
          </w:p>
        </w:tc>
        <w:tc>
          <w:tcPr>
            <w:tcW w:w="3857" w:type="dxa"/>
          </w:tcPr>
          <w:p w14:paraId="59A9E898" w14:textId="6D2C867C" w:rsidR="007D46E4" w:rsidRDefault="007D46E4" w:rsidP="007D46E4">
            <w:r>
              <w:t>Stacked Teddy Bears (4 foot)</w:t>
            </w:r>
          </w:p>
        </w:tc>
        <w:tc>
          <w:tcPr>
            <w:tcW w:w="2227" w:type="dxa"/>
          </w:tcPr>
          <w:p w14:paraId="6502FE8B" w14:textId="6030450C" w:rsidR="007D46E4" w:rsidRDefault="007D46E4" w:rsidP="007D46E4">
            <w:r>
              <w:t>2 foot</w:t>
            </w:r>
          </w:p>
        </w:tc>
        <w:tc>
          <w:tcPr>
            <w:tcW w:w="2228" w:type="dxa"/>
            <w:shd w:val="clear" w:color="auto" w:fill="C5E0B3" w:themeFill="accent6" w:themeFillTint="66"/>
          </w:tcPr>
          <w:p w14:paraId="3EEC1501" w14:textId="10FE7607" w:rsidR="007D46E4" w:rsidRDefault="007D46E4" w:rsidP="007D46E4">
            <w:r>
              <w:t>PASS</w:t>
            </w:r>
          </w:p>
        </w:tc>
      </w:tr>
      <w:tr w:rsidR="007D46E4" w14:paraId="1F4CBC47" w14:textId="77777777" w:rsidTr="007D46E4">
        <w:tc>
          <w:tcPr>
            <w:tcW w:w="704" w:type="dxa"/>
            <w:shd w:val="clear" w:color="auto" w:fill="BDD6EE" w:themeFill="accent1" w:themeFillTint="66"/>
          </w:tcPr>
          <w:p w14:paraId="3A913ABA" w14:textId="77777777" w:rsidR="007D46E4" w:rsidRDefault="007D46E4" w:rsidP="007D46E4"/>
        </w:tc>
        <w:tc>
          <w:tcPr>
            <w:tcW w:w="3857" w:type="dxa"/>
            <w:shd w:val="clear" w:color="auto" w:fill="BDD6EE" w:themeFill="accent1" w:themeFillTint="66"/>
          </w:tcPr>
          <w:p w14:paraId="2EA440FC" w14:textId="77777777" w:rsidR="007D46E4" w:rsidRDefault="007D46E4" w:rsidP="007D46E4"/>
        </w:tc>
        <w:tc>
          <w:tcPr>
            <w:tcW w:w="2227" w:type="dxa"/>
            <w:shd w:val="clear" w:color="auto" w:fill="BDD6EE" w:themeFill="accent1" w:themeFillTint="66"/>
          </w:tcPr>
          <w:p w14:paraId="7086C9B0" w14:textId="664CE2C3" w:rsidR="007D46E4" w:rsidRDefault="007D46E4" w:rsidP="007D46E4"/>
        </w:tc>
        <w:tc>
          <w:tcPr>
            <w:tcW w:w="2228" w:type="dxa"/>
            <w:shd w:val="clear" w:color="auto" w:fill="BDD6EE" w:themeFill="accent1" w:themeFillTint="66"/>
          </w:tcPr>
          <w:p w14:paraId="7DF446CA" w14:textId="77777777" w:rsidR="007D46E4" w:rsidRDefault="007D46E4" w:rsidP="007D46E4"/>
        </w:tc>
      </w:tr>
      <w:tr w:rsidR="007D46E4" w14:paraId="5C222D3D" w14:textId="77777777" w:rsidTr="007D46E4">
        <w:tc>
          <w:tcPr>
            <w:tcW w:w="704" w:type="dxa"/>
          </w:tcPr>
          <w:p w14:paraId="5DDFC43C" w14:textId="75C6D811" w:rsidR="007D46E4" w:rsidRDefault="007D46E4" w:rsidP="007D46E4">
            <w:r>
              <w:t>3</w:t>
            </w:r>
          </w:p>
        </w:tc>
        <w:tc>
          <w:tcPr>
            <w:tcW w:w="3857" w:type="dxa"/>
          </w:tcPr>
          <w:p w14:paraId="22142FDD" w14:textId="664588F1" w:rsidR="007D46E4" w:rsidRDefault="007D46E4" w:rsidP="007D46E4">
            <w:r>
              <w:t>Bottle (1 foot)</w:t>
            </w:r>
          </w:p>
        </w:tc>
        <w:tc>
          <w:tcPr>
            <w:tcW w:w="2227" w:type="dxa"/>
          </w:tcPr>
          <w:p w14:paraId="6C7826D5" w14:textId="14A3604B" w:rsidR="007D46E4" w:rsidRDefault="007D46E4" w:rsidP="007D46E4">
            <w:r>
              <w:t>3 foot</w:t>
            </w:r>
          </w:p>
        </w:tc>
        <w:tc>
          <w:tcPr>
            <w:tcW w:w="2228" w:type="dxa"/>
            <w:shd w:val="clear" w:color="auto" w:fill="C5E0B3" w:themeFill="accent6" w:themeFillTint="66"/>
          </w:tcPr>
          <w:p w14:paraId="5876AEF1" w14:textId="5EC37DC0" w:rsidR="007D46E4" w:rsidRDefault="007D46E4" w:rsidP="007D46E4">
            <w:r>
              <w:t>PASS</w:t>
            </w:r>
          </w:p>
        </w:tc>
      </w:tr>
      <w:tr w:rsidR="007D46E4" w14:paraId="49BCEA9A" w14:textId="77777777" w:rsidTr="007D46E4">
        <w:tc>
          <w:tcPr>
            <w:tcW w:w="704" w:type="dxa"/>
          </w:tcPr>
          <w:p w14:paraId="262E6743" w14:textId="685C080C" w:rsidR="007D46E4" w:rsidRDefault="007D46E4" w:rsidP="007D46E4">
            <w:r>
              <w:t>3</w:t>
            </w:r>
          </w:p>
        </w:tc>
        <w:tc>
          <w:tcPr>
            <w:tcW w:w="3857" w:type="dxa"/>
          </w:tcPr>
          <w:p w14:paraId="035AC7C1" w14:textId="5AB1CF72" w:rsidR="007D46E4" w:rsidRDefault="007D46E4" w:rsidP="007D46E4">
            <w:r>
              <w:t>Suitcase (2 foot)</w:t>
            </w:r>
          </w:p>
        </w:tc>
        <w:tc>
          <w:tcPr>
            <w:tcW w:w="2227" w:type="dxa"/>
          </w:tcPr>
          <w:p w14:paraId="5D3C309B" w14:textId="72703D13" w:rsidR="007D46E4" w:rsidRDefault="007D46E4" w:rsidP="007D46E4">
            <w:r>
              <w:t>3 foot</w:t>
            </w:r>
          </w:p>
        </w:tc>
        <w:tc>
          <w:tcPr>
            <w:tcW w:w="2228" w:type="dxa"/>
            <w:shd w:val="clear" w:color="auto" w:fill="C5E0B3" w:themeFill="accent6" w:themeFillTint="66"/>
          </w:tcPr>
          <w:p w14:paraId="69219E25" w14:textId="66A43147" w:rsidR="007D46E4" w:rsidRDefault="007D46E4" w:rsidP="007D46E4">
            <w:r>
              <w:t>PASS</w:t>
            </w:r>
          </w:p>
        </w:tc>
      </w:tr>
      <w:tr w:rsidR="007D46E4" w14:paraId="68E2C496" w14:textId="77777777" w:rsidTr="007D46E4">
        <w:tc>
          <w:tcPr>
            <w:tcW w:w="704" w:type="dxa"/>
          </w:tcPr>
          <w:p w14:paraId="6F80E4C4" w14:textId="2DADA893" w:rsidR="007D46E4" w:rsidRDefault="007D46E4" w:rsidP="007D46E4">
            <w:r>
              <w:t>3</w:t>
            </w:r>
          </w:p>
        </w:tc>
        <w:tc>
          <w:tcPr>
            <w:tcW w:w="3857" w:type="dxa"/>
          </w:tcPr>
          <w:p w14:paraId="478BEED6" w14:textId="56E3FAFC" w:rsidR="007D46E4" w:rsidRDefault="007D46E4" w:rsidP="007D46E4">
            <w:r>
              <w:t>Chair (3 foot)</w:t>
            </w:r>
          </w:p>
        </w:tc>
        <w:tc>
          <w:tcPr>
            <w:tcW w:w="2227" w:type="dxa"/>
          </w:tcPr>
          <w:p w14:paraId="3ED536B4" w14:textId="032083C5" w:rsidR="007D46E4" w:rsidRDefault="007D46E4" w:rsidP="007D46E4">
            <w:r>
              <w:t>3 foot</w:t>
            </w:r>
          </w:p>
        </w:tc>
        <w:tc>
          <w:tcPr>
            <w:tcW w:w="2228" w:type="dxa"/>
            <w:shd w:val="clear" w:color="auto" w:fill="C5E0B3" w:themeFill="accent6" w:themeFillTint="66"/>
          </w:tcPr>
          <w:p w14:paraId="14A068D7" w14:textId="077F136C" w:rsidR="007D46E4" w:rsidRDefault="007D46E4" w:rsidP="007D46E4">
            <w:r>
              <w:t>PASS</w:t>
            </w:r>
          </w:p>
        </w:tc>
      </w:tr>
      <w:tr w:rsidR="007D46E4" w14:paraId="0D68D71C" w14:textId="77777777" w:rsidTr="007D46E4">
        <w:tc>
          <w:tcPr>
            <w:tcW w:w="704" w:type="dxa"/>
          </w:tcPr>
          <w:p w14:paraId="5E9CAF71" w14:textId="7A28DEAC" w:rsidR="007D46E4" w:rsidRDefault="007D46E4" w:rsidP="007D46E4">
            <w:r>
              <w:t>3</w:t>
            </w:r>
          </w:p>
        </w:tc>
        <w:tc>
          <w:tcPr>
            <w:tcW w:w="3857" w:type="dxa"/>
          </w:tcPr>
          <w:p w14:paraId="346B9179" w14:textId="116BD777" w:rsidR="007D46E4" w:rsidRDefault="007D46E4" w:rsidP="007D46E4">
            <w:r>
              <w:t>Stacked Teddy Bears (4 foot)</w:t>
            </w:r>
          </w:p>
        </w:tc>
        <w:tc>
          <w:tcPr>
            <w:tcW w:w="2227" w:type="dxa"/>
          </w:tcPr>
          <w:p w14:paraId="3C03730B" w14:textId="71359ADD" w:rsidR="007D46E4" w:rsidRDefault="007D46E4" w:rsidP="007D46E4">
            <w:r>
              <w:t>3 foot</w:t>
            </w:r>
          </w:p>
        </w:tc>
        <w:tc>
          <w:tcPr>
            <w:tcW w:w="2228" w:type="dxa"/>
            <w:shd w:val="clear" w:color="auto" w:fill="C5E0B3" w:themeFill="accent6" w:themeFillTint="66"/>
          </w:tcPr>
          <w:p w14:paraId="6B614389" w14:textId="2EDF6F9F" w:rsidR="007D46E4" w:rsidRDefault="007D46E4" w:rsidP="007D46E4">
            <w:r>
              <w:t>PASS</w:t>
            </w:r>
          </w:p>
        </w:tc>
      </w:tr>
      <w:tr w:rsidR="007D46E4" w14:paraId="46E8D1A5" w14:textId="77777777" w:rsidTr="007D46E4">
        <w:tc>
          <w:tcPr>
            <w:tcW w:w="704" w:type="dxa"/>
            <w:shd w:val="clear" w:color="auto" w:fill="BDD6EE" w:themeFill="accent1" w:themeFillTint="66"/>
          </w:tcPr>
          <w:p w14:paraId="0A10F5DD" w14:textId="77777777" w:rsidR="007D46E4" w:rsidRDefault="007D46E4" w:rsidP="007D46E4"/>
        </w:tc>
        <w:tc>
          <w:tcPr>
            <w:tcW w:w="3857" w:type="dxa"/>
            <w:shd w:val="clear" w:color="auto" w:fill="BDD6EE" w:themeFill="accent1" w:themeFillTint="66"/>
          </w:tcPr>
          <w:p w14:paraId="4DDA86AE" w14:textId="77777777" w:rsidR="007D46E4" w:rsidRDefault="007D46E4" w:rsidP="007D46E4"/>
        </w:tc>
        <w:tc>
          <w:tcPr>
            <w:tcW w:w="2227" w:type="dxa"/>
            <w:shd w:val="clear" w:color="auto" w:fill="BDD6EE" w:themeFill="accent1" w:themeFillTint="66"/>
          </w:tcPr>
          <w:p w14:paraId="47B4C499" w14:textId="1DB89937" w:rsidR="007D46E4" w:rsidRDefault="007D46E4" w:rsidP="007D46E4"/>
        </w:tc>
        <w:tc>
          <w:tcPr>
            <w:tcW w:w="2228" w:type="dxa"/>
            <w:shd w:val="clear" w:color="auto" w:fill="BDD6EE" w:themeFill="accent1" w:themeFillTint="66"/>
          </w:tcPr>
          <w:p w14:paraId="7CE70CF3" w14:textId="77777777" w:rsidR="007D46E4" w:rsidRDefault="007D46E4" w:rsidP="007D46E4"/>
        </w:tc>
      </w:tr>
      <w:tr w:rsidR="007D46E4" w14:paraId="1CBCEFD7" w14:textId="77777777" w:rsidTr="007D46E4">
        <w:tc>
          <w:tcPr>
            <w:tcW w:w="704" w:type="dxa"/>
          </w:tcPr>
          <w:p w14:paraId="6CBF7B15" w14:textId="0CF3736F" w:rsidR="007D46E4" w:rsidRDefault="007D46E4" w:rsidP="007D46E4">
            <w:r>
              <w:t>4</w:t>
            </w:r>
          </w:p>
        </w:tc>
        <w:tc>
          <w:tcPr>
            <w:tcW w:w="3857" w:type="dxa"/>
          </w:tcPr>
          <w:p w14:paraId="30CABD69" w14:textId="27293BA9" w:rsidR="007D46E4" w:rsidRDefault="007D46E4" w:rsidP="007D46E4">
            <w:r>
              <w:t>Bottle (1 foot)</w:t>
            </w:r>
          </w:p>
        </w:tc>
        <w:tc>
          <w:tcPr>
            <w:tcW w:w="2227" w:type="dxa"/>
          </w:tcPr>
          <w:p w14:paraId="08E1D429" w14:textId="73E29171" w:rsidR="007D46E4" w:rsidRDefault="007D46E4" w:rsidP="007D46E4">
            <w:r>
              <w:t>4 foot</w:t>
            </w:r>
          </w:p>
        </w:tc>
        <w:tc>
          <w:tcPr>
            <w:tcW w:w="2228" w:type="dxa"/>
            <w:shd w:val="clear" w:color="auto" w:fill="C5E0B3" w:themeFill="accent6" w:themeFillTint="66"/>
          </w:tcPr>
          <w:p w14:paraId="5A94E25D" w14:textId="2E18BC08" w:rsidR="007D46E4" w:rsidRDefault="007D46E4" w:rsidP="007D46E4">
            <w:r>
              <w:t>PASS</w:t>
            </w:r>
          </w:p>
        </w:tc>
      </w:tr>
      <w:tr w:rsidR="007D46E4" w14:paraId="1288A579" w14:textId="77777777" w:rsidTr="007D46E4">
        <w:tc>
          <w:tcPr>
            <w:tcW w:w="704" w:type="dxa"/>
          </w:tcPr>
          <w:p w14:paraId="1749CDB8" w14:textId="72A0220B" w:rsidR="007D46E4" w:rsidRDefault="007D46E4" w:rsidP="007D46E4">
            <w:r>
              <w:t>4</w:t>
            </w:r>
          </w:p>
        </w:tc>
        <w:tc>
          <w:tcPr>
            <w:tcW w:w="3857" w:type="dxa"/>
          </w:tcPr>
          <w:p w14:paraId="30D7AD53" w14:textId="55F28E17" w:rsidR="007D46E4" w:rsidRDefault="007D46E4" w:rsidP="007D46E4">
            <w:r>
              <w:t>Suitcase (2 foot)</w:t>
            </w:r>
          </w:p>
        </w:tc>
        <w:tc>
          <w:tcPr>
            <w:tcW w:w="2227" w:type="dxa"/>
          </w:tcPr>
          <w:p w14:paraId="0565D1AE" w14:textId="5541F3E0" w:rsidR="007D46E4" w:rsidRDefault="007D46E4" w:rsidP="007D46E4">
            <w:r>
              <w:t>4 foot</w:t>
            </w:r>
          </w:p>
        </w:tc>
        <w:tc>
          <w:tcPr>
            <w:tcW w:w="2228" w:type="dxa"/>
            <w:shd w:val="clear" w:color="auto" w:fill="C5E0B3" w:themeFill="accent6" w:themeFillTint="66"/>
          </w:tcPr>
          <w:p w14:paraId="2E29BEC7" w14:textId="00B0727C" w:rsidR="007D46E4" w:rsidRDefault="007D46E4" w:rsidP="007D46E4">
            <w:r>
              <w:t>PASS</w:t>
            </w:r>
          </w:p>
        </w:tc>
      </w:tr>
      <w:tr w:rsidR="007D46E4" w14:paraId="66AB3D18" w14:textId="77777777" w:rsidTr="007D46E4">
        <w:tc>
          <w:tcPr>
            <w:tcW w:w="704" w:type="dxa"/>
          </w:tcPr>
          <w:p w14:paraId="1F40C9E2" w14:textId="0446ED18" w:rsidR="007D46E4" w:rsidRDefault="007D46E4" w:rsidP="007D46E4">
            <w:r>
              <w:t>4</w:t>
            </w:r>
          </w:p>
        </w:tc>
        <w:tc>
          <w:tcPr>
            <w:tcW w:w="3857" w:type="dxa"/>
          </w:tcPr>
          <w:p w14:paraId="5B7639E0" w14:textId="5E35CB50" w:rsidR="007D46E4" w:rsidRDefault="007D46E4" w:rsidP="007D46E4">
            <w:r>
              <w:t>Chair (3 foot)</w:t>
            </w:r>
          </w:p>
        </w:tc>
        <w:tc>
          <w:tcPr>
            <w:tcW w:w="2227" w:type="dxa"/>
          </w:tcPr>
          <w:p w14:paraId="138D9C0D" w14:textId="50C5AE54" w:rsidR="007D46E4" w:rsidRDefault="007D46E4" w:rsidP="007D46E4">
            <w:r>
              <w:t>4 foot</w:t>
            </w:r>
          </w:p>
        </w:tc>
        <w:tc>
          <w:tcPr>
            <w:tcW w:w="2228" w:type="dxa"/>
            <w:shd w:val="clear" w:color="auto" w:fill="C5E0B3" w:themeFill="accent6" w:themeFillTint="66"/>
          </w:tcPr>
          <w:p w14:paraId="3AA853FF" w14:textId="7838A067" w:rsidR="007D46E4" w:rsidRDefault="007D46E4" w:rsidP="007D46E4">
            <w:r>
              <w:t>PASS</w:t>
            </w:r>
          </w:p>
        </w:tc>
      </w:tr>
      <w:tr w:rsidR="007D46E4" w14:paraId="62CDC80C" w14:textId="77777777" w:rsidTr="007D46E4">
        <w:tc>
          <w:tcPr>
            <w:tcW w:w="704" w:type="dxa"/>
          </w:tcPr>
          <w:p w14:paraId="5253AB4B" w14:textId="3002772E" w:rsidR="007D46E4" w:rsidRDefault="007D46E4" w:rsidP="007D46E4">
            <w:r>
              <w:t>4</w:t>
            </w:r>
          </w:p>
        </w:tc>
        <w:tc>
          <w:tcPr>
            <w:tcW w:w="3857" w:type="dxa"/>
          </w:tcPr>
          <w:p w14:paraId="7F485DCD" w14:textId="4ABDA66E" w:rsidR="007D46E4" w:rsidRDefault="007D46E4" w:rsidP="007D46E4">
            <w:r>
              <w:t>Stacked Teddy Bears (4 foot)</w:t>
            </w:r>
          </w:p>
        </w:tc>
        <w:tc>
          <w:tcPr>
            <w:tcW w:w="2227" w:type="dxa"/>
          </w:tcPr>
          <w:p w14:paraId="6EDF3376" w14:textId="68A6A299" w:rsidR="007D46E4" w:rsidRDefault="007D46E4" w:rsidP="007D46E4">
            <w:r>
              <w:t>4 foot</w:t>
            </w:r>
          </w:p>
        </w:tc>
        <w:tc>
          <w:tcPr>
            <w:tcW w:w="2228" w:type="dxa"/>
            <w:shd w:val="clear" w:color="auto" w:fill="C5E0B3" w:themeFill="accent6" w:themeFillTint="66"/>
          </w:tcPr>
          <w:p w14:paraId="03C62032" w14:textId="71F54A88" w:rsidR="007D46E4" w:rsidRDefault="007D46E4" w:rsidP="007D46E4">
            <w:r>
              <w:t>PASS</w:t>
            </w:r>
          </w:p>
        </w:tc>
      </w:tr>
      <w:tr w:rsidR="007D46E4" w14:paraId="2FC9C25C" w14:textId="77777777" w:rsidTr="007D46E4">
        <w:tc>
          <w:tcPr>
            <w:tcW w:w="704" w:type="dxa"/>
            <w:shd w:val="clear" w:color="auto" w:fill="BDD6EE" w:themeFill="accent1" w:themeFillTint="66"/>
          </w:tcPr>
          <w:p w14:paraId="0B8062CF" w14:textId="77777777" w:rsidR="007D46E4" w:rsidRDefault="007D46E4" w:rsidP="007D46E4"/>
        </w:tc>
        <w:tc>
          <w:tcPr>
            <w:tcW w:w="3857" w:type="dxa"/>
            <w:shd w:val="clear" w:color="auto" w:fill="BDD6EE" w:themeFill="accent1" w:themeFillTint="66"/>
          </w:tcPr>
          <w:p w14:paraId="37C410BB" w14:textId="77777777" w:rsidR="007D46E4" w:rsidRDefault="007D46E4" w:rsidP="007D46E4"/>
        </w:tc>
        <w:tc>
          <w:tcPr>
            <w:tcW w:w="2227" w:type="dxa"/>
            <w:shd w:val="clear" w:color="auto" w:fill="BDD6EE" w:themeFill="accent1" w:themeFillTint="66"/>
          </w:tcPr>
          <w:p w14:paraId="575B48A2" w14:textId="164387F9" w:rsidR="007D46E4" w:rsidRDefault="007D46E4" w:rsidP="007D46E4"/>
        </w:tc>
        <w:tc>
          <w:tcPr>
            <w:tcW w:w="2228" w:type="dxa"/>
            <w:shd w:val="clear" w:color="auto" w:fill="BDD6EE" w:themeFill="accent1" w:themeFillTint="66"/>
          </w:tcPr>
          <w:p w14:paraId="63FE59D9" w14:textId="77777777" w:rsidR="007D46E4" w:rsidRDefault="007D46E4" w:rsidP="007D46E4"/>
        </w:tc>
      </w:tr>
      <w:tr w:rsidR="007D46E4" w14:paraId="49EF1671" w14:textId="77777777" w:rsidTr="007D46E4">
        <w:tc>
          <w:tcPr>
            <w:tcW w:w="704" w:type="dxa"/>
          </w:tcPr>
          <w:p w14:paraId="6A3205CE" w14:textId="69A2E1CC" w:rsidR="007D46E4" w:rsidRDefault="007D46E4" w:rsidP="007D46E4">
            <w:r>
              <w:t>5</w:t>
            </w:r>
          </w:p>
        </w:tc>
        <w:tc>
          <w:tcPr>
            <w:tcW w:w="3857" w:type="dxa"/>
          </w:tcPr>
          <w:p w14:paraId="03B5A6E8" w14:textId="31E346F3" w:rsidR="007D46E4" w:rsidRDefault="007D46E4" w:rsidP="007D46E4">
            <w:r>
              <w:t>Bottle (1 foot)</w:t>
            </w:r>
          </w:p>
        </w:tc>
        <w:tc>
          <w:tcPr>
            <w:tcW w:w="2227" w:type="dxa"/>
          </w:tcPr>
          <w:p w14:paraId="1C15AD7E" w14:textId="7725A946" w:rsidR="007D46E4" w:rsidRDefault="007D46E4" w:rsidP="007D46E4">
            <w:r>
              <w:t>5 foot</w:t>
            </w:r>
          </w:p>
        </w:tc>
        <w:tc>
          <w:tcPr>
            <w:tcW w:w="2228" w:type="dxa"/>
            <w:shd w:val="clear" w:color="auto" w:fill="C5E0B3" w:themeFill="accent6" w:themeFillTint="66"/>
          </w:tcPr>
          <w:p w14:paraId="06AD85B5" w14:textId="3855EE71" w:rsidR="007D46E4" w:rsidRDefault="007D46E4" w:rsidP="007D46E4">
            <w:r>
              <w:t>PASS</w:t>
            </w:r>
          </w:p>
        </w:tc>
      </w:tr>
      <w:tr w:rsidR="007D46E4" w14:paraId="1D6CB3D8" w14:textId="77777777" w:rsidTr="007D46E4">
        <w:tc>
          <w:tcPr>
            <w:tcW w:w="704" w:type="dxa"/>
          </w:tcPr>
          <w:p w14:paraId="743CD4E6" w14:textId="28BD30E4" w:rsidR="007D46E4" w:rsidRDefault="007D46E4" w:rsidP="007D46E4">
            <w:r>
              <w:t>5</w:t>
            </w:r>
          </w:p>
        </w:tc>
        <w:tc>
          <w:tcPr>
            <w:tcW w:w="3857" w:type="dxa"/>
          </w:tcPr>
          <w:p w14:paraId="65DDB98B" w14:textId="7ADBC9D4" w:rsidR="007D46E4" w:rsidRDefault="007D46E4" w:rsidP="007D46E4">
            <w:r>
              <w:t>Suitcase (2 foot)</w:t>
            </w:r>
          </w:p>
        </w:tc>
        <w:tc>
          <w:tcPr>
            <w:tcW w:w="2227" w:type="dxa"/>
          </w:tcPr>
          <w:p w14:paraId="5CC07251" w14:textId="5CDABD54" w:rsidR="007D46E4" w:rsidRDefault="007D46E4" w:rsidP="007D46E4">
            <w:r>
              <w:t>5 foot</w:t>
            </w:r>
          </w:p>
        </w:tc>
        <w:tc>
          <w:tcPr>
            <w:tcW w:w="2228" w:type="dxa"/>
            <w:shd w:val="clear" w:color="auto" w:fill="C5E0B3" w:themeFill="accent6" w:themeFillTint="66"/>
          </w:tcPr>
          <w:p w14:paraId="5DEE6384" w14:textId="7E672A4D" w:rsidR="007D46E4" w:rsidRDefault="007D46E4" w:rsidP="007D46E4">
            <w:r>
              <w:t>PASS</w:t>
            </w:r>
          </w:p>
        </w:tc>
      </w:tr>
      <w:tr w:rsidR="007D46E4" w14:paraId="372C2D61" w14:textId="77777777" w:rsidTr="007D46E4">
        <w:tc>
          <w:tcPr>
            <w:tcW w:w="704" w:type="dxa"/>
          </w:tcPr>
          <w:p w14:paraId="6E3C26BB" w14:textId="7D09763D" w:rsidR="007D46E4" w:rsidRDefault="007D46E4" w:rsidP="007D46E4">
            <w:r>
              <w:t>5</w:t>
            </w:r>
          </w:p>
        </w:tc>
        <w:tc>
          <w:tcPr>
            <w:tcW w:w="3857" w:type="dxa"/>
          </w:tcPr>
          <w:p w14:paraId="2D84017F" w14:textId="4E9E2E56" w:rsidR="007D46E4" w:rsidRDefault="007D46E4" w:rsidP="007D46E4">
            <w:r>
              <w:t>Chair (3 foot)</w:t>
            </w:r>
          </w:p>
        </w:tc>
        <w:tc>
          <w:tcPr>
            <w:tcW w:w="2227" w:type="dxa"/>
          </w:tcPr>
          <w:p w14:paraId="14A6B5CB" w14:textId="25646585" w:rsidR="007D46E4" w:rsidRDefault="007D46E4" w:rsidP="007D46E4">
            <w:r>
              <w:t>5 foot</w:t>
            </w:r>
          </w:p>
        </w:tc>
        <w:tc>
          <w:tcPr>
            <w:tcW w:w="2228" w:type="dxa"/>
            <w:shd w:val="clear" w:color="auto" w:fill="C5E0B3" w:themeFill="accent6" w:themeFillTint="66"/>
          </w:tcPr>
          <w:p w14:paraId="5A98E8EA" w14:textId="44C477C1" w:rsidR="007D46E4" w:rsidRDefault="007D46E4" w:rsidP="007D46E4">
            <w:r>
              <w:t>PASS</w:t>
            </w:r>
          </w:p>
        </w:tc>
      </w:tr>
      <w:tr w:rsidR="007D46E4" w14:paraId="2FA1B6EC" w14:textId="77777777" w:rsidTr="007D46E4">
        <w:tc>
          <w:tcPr>
            <w:tcW w:w="704" w:type="dxa"/>
          </w:tcPr>
          <w:p w14:paraId="34D5A9F2" w14:textId="6F09F313" w:rsidR="007D46E4" w:rsidRDefault="007D46E4" w:rsidP="007D46E4">
            <w:r>
              <w:t>5</w:t>
            </w:r>
          </w:p>
        </w:tc>
        <w:tc>
          <w:tcPr>
            <w:tcW w:w="3857" w:type="dxa"/>
          </w:tcPr>
          <w:p w14:paraId="20249ECA" w14:textId="179775B6" w:rsidR="007D46E4" w:rsidRDefault="007D46E4" w:rsidP="007D46E4">
            <w:r>
              <w:t>Stacked Teddy Bears (4 foot)</w:t>
            </w:r>
          </w:p>
        </w:tc>
        <w:tc>
          <w:tcPr>
            <w:tcW w:w="2227" w:type="dxa"/>
          </w:tcPr>
          <w:p w14:paraId="03E57C3D" w14:textId="288B8B27" w:rsidR="007D46E4" w:rsidRDefault="007D46E4" w:rsidP="007D46E4">
            <w:r>
              <w:t>5 foot</w:t>
            </w:r>
          </w:p>
        </w:tc>
        <w:tc>
          <w:tcPr>
            <w:tcW w:w="2228" w:type="dxa"/>
            <w:shd w:val="clear" w:color="auto" w:fill="C5E0B3" w:themeFill="accent6" w:themeFillTint="66"/>
          </w:tcPr>
          <w:p w14:paraId="15DBE30A" w14:textId="6A88252D" w:rsidR="007D46E4" w:rsidRDefault="007D46E4" w:rsidP="007D46E4">
            <w:r>
              <w:t>PASS</w:t>
            </w:r>
          </w:p>
        </w:tc>
      </w:tr>
    </w:tbl>
    <w:p w14:paraId="30CA8AFE" w14:textId="77777777" w:rsidR="007D46E4" w:rsidRPr="007D46E4" w:rsidRDefault="007D46E4" w:rsidP="007D46E4"/>
    <w:p w14:paraId="3417537B" w14:textId="364ACF20" w:rsidR="000C03D0" w:rsidRPr="000C03D0" w:rsidRDefault="007D46E4" w:rsidP="000C03D0">
      <w:pPr>
        <w:pStyle w:val="Heading2"/>
        <w:spacing w:after="240" w:line="360" w:lineRule="auto"/>
        <w:rPr>
          <w:sz w:val="22"/>
          <w:szCs w:val="22"/>
        </w:rPr>
      </w:pPr>
      <w:r>
        <w:rPr>
          <w:sz w:val="22"/>
          <w:szCs w:val="22"/>
        </w:rPr>
        <w:t>5</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User Testing (conducted by the developer)</w:t>
      </w:r>
    </w:p>
    <w:p w14:paraId="25D95873" w14:textId="42FB8CD7" w:rsidR="000C03D0" w:rsidRPr="000C03D0" w:rsidRDefault="000C03D0" w:rsidP="000C03D0">
      <w:pPr>
        <w:pStyle w:val="ListParagraph"/>
        <w:numPr>
          <w:ilvl w:val="0"/>
          <w:numId w:val="11"/>
        </w:numPr>
        <w:rPr>
          <w:highlight w:val="yellow"/>
        </w:rPr>
      </w:pPr>
      <w:r w:rsidRPr="000C03D0">
        <w:rPr>
          <w:highlight w:val="yellow"/>
        </w:rPr>
        <w:t>Developer of project had to conduct own user tests as unable to complete user tests of potential users</w:t>
      </w:r>
    </w:p>
    <w:p w14:paraId="4756D944" w14:textId="5B05655E" w:rsidR="000C03D0" w:rsidRPr="000C03D0" w:rsidRDefault="000C03D0" w:rsidP="000C03D0">
      <w:pPr>
        <w:pStyle w:val="ListParagraph"/>
        <w:numPr>
          <w:ilvl w:val="1"/>
          <w:numId w:val="11"/>
        </w:numPr>
        <w:rPr>
          <w:highlight w:val="yellow"/>
        </w:rPr>
      </w:pPr>
      <w:r w:rsidRPr="000C03D0">
        <w:rPr>
          <w:highlight w:val="yellow"/>
        </w:rPr>
        <w:t>Due to self-isolation from virus</w:t>
      </w:r>
    </w:p>
    <w:p w14:paraId="6E106636" w14:textId="77777777" w:rsidR="000C03D0" w:rsidRPr="00774EB2" w:rsidRDefault="000C03D0" w:rsidP="000C03D0">
      <w:pPr>
        <w:pStyle w:val="ListParagraph"/>
        <w:numPr>
          <w:ilvl w:val="0"/>
          <w:numId w:val="11"/>
        </w:numPr>
        <w:rPr>
          <w:highlight w:val="yellow"/>
        </w:rPr>
      </w:pPr>
      <w:r>
        <w:rPr>
          <w:b/>
          <w:bCs/>
          <w:highlight w:val="yellow"/>
        </w:rPr>
        <w:t>POSSIBLY INCLUDE GRAPH OF USER TASK PASSED DURING USER TESTING</w:t>
      </w:r>
    </w:p>
    <w:p w14:paraId="4C280E2A" w14:textId="37B42EF6" w:rsidR="000C03D0" w:rsidRDefault="000C03D0" w:rsidP="000C03D0"/>
    <w:p w14:paraId="167A54B5" w14:textId="77777777" w:rsidR="000C03D0" w:rsidRPr="000C03D0" w:rsidRDefault="000C03D0" w:rsidP="000C03D0"/>
    <w:p w14:paraId="01AFCF66" w14:textId="347873DC" w:rsidR="007D46E4" w:rsidRPr="007D46E4" w:rsidRDefault="007D46E4" w:rsidP="007D46E4">
      <w:pPr>
        <w:pStyle w:val="Heading2"/>
        <w:spacing w:after="240" w:line="360" w:lineRule="auto"/>
        <w:rPr>
          <w:sz w:val="22"/>
          <w:szCs w:val="22"/>
        </w:rPr>
      </w:pPr>
      <w:r>
        <w:rPr>
          <w:sz w:val="22"/>
          <w:szCs w:val="22"/>
        </w:rPr>
        <w:t>5</w:t>
      </w:r>
      <w:r w:rsidRPr="00204E8B">
        <w:rPr>
          <w:sz w:val="22"/>
          <w:szCs w:val="22"/>
        </w:rPr>
        <w:t>.</w:t>
      </w:r>
      <w:r>
        <w:rPr>
          <w:sz w:val="22"/>
          <w:szCs w:val="22"/>
        </w:rPr>
        <w:t>3</w:t>
      </w:r>
      <w:r w:rsidRPr="00204E8B">
        <w:rPr>
          <w:sz w:val="22"/>
          <w:szCs w:val="22"/>
        </w:rPr>
        <w:t>.</w:t>
      </w:r>
      <w:r>
        <w:rPr>
          <w:sz w:val="22"/>
          <w:szCs w:val="22"/>
        </w:rPr>
        <w:t>3</w:t>
      </w:r>
      <w:r w:rsidRPr="00204E8B">
        <w:rPr>
          <w:sz w:val="22"/>
          <w:szCs w:val="22"/>
        </w:rPr>
        <w:t xml:space="preserve"> </w:t>
      </w:r>
      <w:r>
        <w:rPr>
          <w:sz w:val="22"/>
          <w:szCs w:val="22"/>
        </w:rPr>
        <w:t>User testing</w:t>
      </w:r>
    </w:p>
    <w:p w14:paraId="777D1937" w14:textId="636D8B76" w:rsidR="004339E2" w:rsidRPr="004339E2" w:rsidRDefault="004339E2" w:rsidP="004339E2">
      <w:pPr>
        <w:pStyle w:val="ListParagraph"/>
        <w:numPr>
          <w:ilvl w:val="0"/>
          <w:numId w:val="11"/>
        </w:numPr>
        <w:rPr>
          <w:highlight w:val="yellow"/>
        </w:rPr>
      </w:pPr>
      <w:r w:rsidRPr="004339E2">
        <w:rPr>
          <w:highlight w:val="yellow"/>
        </w:rPr>
        <w:t>As software is user centred =&gt; user centred evaluation is important</w:t>
      </w:r>
    </w:p>
    <w:p w14:paraId="4F185C76" w14:textId="43804B5F" w:rsidR="00CE36A9" w:rsidRPr="00B51717" w:rsidRDefault="00CE36A9" w:rsidP="00CE36A9">
      <w:pPr>
        <w:pStyle w:val="ListParagraph"/>
        <w:numPr>
          <w:ilvl w:val="0"/>
          <w:numId w:val="11"/>
        </w:numPr>
        <w:rPr>
          <w:highlight w:val="yellow"/>
        </w:rPr>
      </w:pPr>
      <w:r w:rsidRPr="00B51717">
        <w:rPr>
          <w:highlight w:val="yellow"/>
        </w:rPr>
        <w:t>User evaluation</w:t>
      </w:r>
    </w:p>
    <w:p w14:paraId="2BD85966" w14:textId="2E4BD431" w:rsidR="00CE36A9" w:rsidRPr="00B51717" w:rsidRDefault="00CE36A9" w:rsidP="00CE36A9">
      <w:pPr>
        <w:pStyle w:val="ListParagraph"/>
        <w:numPr>
          <w:ilvl w:val="1"/>
          <w:numId w:val="11"/>
        </w:numPr>
        <w:rPr>
          <w:highlight w:val="yellow"/>
        </w:rPr>
      </w:pPr>
      <w:r w:rsidRPr="00B51717">
        <w:rPr>
          <w:highlight w:val="yellow"/>
        </w:rPr>
        <w:lastRenderedPageBreak/>
        <w:t>Tried to get an ideal user i.e. a blind or visually impaired user who uses a cane to navigate currently</w:t>
      </w:r>
    </w:p>
    <w:p w14:paraId="2E1821DC" w14:textId="59E8773D" w:rsidR="00CE36A9" w:rsidRPr="00B51717" w:rsidRDefault="00CE36A9" w:rsidP="00CE36A9">
      <w:pPr>
        <w:pStyle w:val="ListParagraph"/>
        <w:numPr>
          <w:ilvl w:val="2"/>
          <w:numId w:val="11"/>
        </w:numPr>
        <w:rPr>
          <w:highlight w:val="yellow"/>
        </w:rPr>
      </w:pPr>
      <w:r w:rsidRPr="00B51717">
        <w:rPr>
          <w:highlight w:val="yellow"/>
        </w:rPr>
        <w:t>Unable to find the ideal user</w:t>
      </w:r>
    </w:p>
    <w:p w14:paraId="463332B5" w14:textId="61E3A898" w:rsidR="00CE36A9" w:rsidRPr="00B51717" w:rsidRDefault="00CE36A9" w:rsidP="00CE36A9">
      <w:pPr>
        <w:pStyle w:val="ListParagraph"/>
        <w:numPr>
          <w:ilvl w:val="2"/>
          <w:numId w:val="11"/>
        </w:numPr>
        <w:rPr>
          <w:highlight w:val="yellow"/>
        </w:rPr>
      </w:pPr>
      <w:r w:rsidRPr="00B51717">
        <w:rPr>
          <w:highlight w:val="yellow"/>
        </w:rPr>
        <w:t>Result = run multiple tests to simulate user blindness to get as close to ideal user testing as possible</w:t>
      </w:r>
    </w:p>
    <w:p w14:paraId="75C7C30E" w14:textId="44A6A1CB" w:rsidR="00CE36A9" w:rsidRPr="00B51717" w:rsidRDefault="006E7DC4" w:rsidP="00CE36A9">
      <w:pPr>
        <w:pStyle w:val="ListParagraph"/>
        <w:numPr>
          <w:ilvl w:val="1"/>
          <w:numId w:val="11"/>
        </w:numPr>
        <w:rPr>
          <w:highlight w:val="yellow"/>
        </w:rPr>
      </w:pPr>
      <w:r w:rsidRPr="00B51717">
        <w:rPr>
          <w:highlight w:val="yellow"/>
        </w:rPr>
        <w:t>Draw schematic for course to be taken by testing users</w:t>
      </w:r>
    </w:p>
    <w:p w14:paraId="4799B8B2" w14:textId="53C74F22" w:rsidR="006E7DC4" w:rsidRPr="00B51717" w:rsidRDefault="006E7DC4" w:rsidP="006E7DC4">
      <w:pPr>
        <w:pStyle w:val="ListParagraph"/>
        <w:numPr>
          <w:ilvl w:val="2"/>
          <w:numId w:val="11"/>
        </w:numPr>
        <w:rPr>
          <w:highlight w:val="yellow"/>
        </w:rPr>
      </w:pPr>
      <w:r w:rsidRPr="00B51717">
        <w:rPr>
          <w:highlight w:val="yellow"/>
        </w:rPr>
        <w:t>Allow user to adjust to device for five minutes -&gt; done as none of the users being used to test device are the ideal user that this project is aimed at as mentioned previously</w:t>
      </w:r>
    </w:p>
    <w:p w14:paraId="2033ACD6" w14:textId="21E52C3A" w:rsidR="006E7DC4" w:rsidRPr="00B51717" w:rsidRDefault="006E7DC4" w:rsidP="006E7DC4">
      <w:pPr>
        <w:pStyle w:val="ListParagraph"/>
        <w:numPr>
          <w:ilvl w:val="2"/>
          <w:numId w:val="11"/>
        </w:numPr>
        <w:rPr>
          <w:highlight w:val="yellow"/>
        </w:rPr>
      </w:pPr>
      <w:r w:rsidRPr="00B51717">
        <w:rPr>
          <w:highlight w:val="yellow"/>
        </w:rPr>
        <w:t>All testers navigate the same course</w:t>
      </w:r>
    </w:p>
    <w:p w14:paraId="6FDE779F" w14:textId="0057F021" w:rsidR="006E7DC4" w:rsidRPr="00B51717" w:rsidRDefault="006E7DC4" w:rsidP="006E7DC4">
      <w:pPr>
        <w:pStyle w:val="ListParagraph"/>
        <w:numPr>
          <w:ilvl w:val="2"/>
          <w:numId w:val="11"/>
        </w:numPr>
        <w:rPr>
          <w:highlight w:val="yellow"/>
        </w:rPr>
      </w:pPr>
      <w:r w:rsidRPr="00B51717">
        <w:rPr>
          <w:highlight w:val="yellow"/>
        </w:rPr>
        <w:t>Include one unexpected obstacle interaction for each test i.e. ball appearing, person appearing suddenly etc.</w:t>
      </w:r>
    </w:p>
    <w:p w14:paraId="44B51020" w14:textId="7DFC85B2" w:rsidR="006E7DC4" w:rsidRPr="00B51717" w:rsidRDefault="006E7DC4" w:rsidP="006E7DC4">
      <w:pPr>
        <w:pStyle w:val="ListParagraph"/>
        <w:numPr>
          <w:ilvl w:val="1"/>
          <w:numId w:val="11"/>
        </w:numPr>
        <w:rPr>
          <w:highlight w:val="yellow"/>
        </w:rPr>
      </w:pPr>
      <w:r w:rsidRPr="00B51717">
        <w:rPr>
          <w:highlight w:val="yellow"/>
        </w:rPr>
        <w:t>As not ideal user being used to test – gather multiple forms of user evaluation i.e.</w:t>
      </w:r>
    </w:p>
    <w:p w14:paraId="72802883" w14:textId="5325EE5C" w:rsidR="006E7DC4" w:rsidRPr="00B51717" w:rsidRDefault="006E7DC4" w:rsidP="006E7DC4">
      <w:pPr>
        <w:pStyle w:val="ListParagraph"/>
        <w:numPr>
          <w:ilvl w:val="2"/>
          <w:numId w:val="11"/>
        </w:numPr>
        <w:rPr>
          <w:highlight w:val="yellow"/>
        </w:rPr>
      </w:pPr>
      <w:r w:rsidRPr="00B51717">
        <w:rPr>
          <w:highlight w:val="yellow"/>
        </w:rPr>
        <w:t>User questionnaires -&gt; shown in next section</w:t>
      </w:r>
    </w:p>
    <w:p w14:paraId="71362446" w14:textId="3FA6F0D7" w:rsidR="006E7DC4" w:rsidRPr="00B51717" w:rsidRDefault="006E7DC4" w:rsidP="006E7DC4">
      <w:pPr>
        <w:pStyle w:val="ListParagraph"/>
        <w:numPr>
          <w:ilvl w:val="2"/>
          <w:numId w:val="11"/>
        </w:numPr>
        <w:rPr>
          <w:highlight w:val="yellow"/>
        </w:rPr>
      </w:pPr>
      <w:r w:rsidRPr="00B51717">
        <w:rPr>
          <w:highlight w:val="yellow"/>
        </w:rPr>
        <w:t>Conduct casual interview to retrieve feedback – results of which will also be placed in next section</w:t>
      </w:r>
    </w:p>
    <w:p w14:paraId="02723390" w14:textId="6C926C93" w:rsidR="006E7DC4" w:rsidRPr="00B51717" w:rsidRDefault="006E7DC4" w:rsidP="006E7DC4">
      <w:pPr>
        <w:pStyle w:val="ListParagraph"/>
        <w:numPr>
          <w:ilvl w:val="2"/>
          <w:numId w:val="11"/>
        </w:numPr>
        <w:rPr>
          <w:highlight w:val="yellow"/>
        </w:rPr>
      </w:pPr>
      <w:r w:rsidRPr="00B51717">
        <w:rPr>
          <w:highlight w:val="yellow"/>
        </w:rPr>
        <w:t>Own observations and notes</w:t>
      </w:r>
    </w:p>
    <w:p w14:paraId="485C2A5B" w14:textId="426A55B4" w:rsidR="006E7DC4" w:rsidRPr="00B51717" w:rsidRDefault="006E7DC4" w:rsidP="006E7DC4">
      <w:pPr>
        <w:pStyle w:val="ListParagraph"/>
        <w:numPr>
          <w:ilvl w:val="2"/>
          <w:numId w:val="11"/>
        </w:numPr>
        <w:rPr>
          <w:highlight w:val="yellow"/>
        </w:rPr>
      </w:pPr>
      <w:r w:rsidRPr="00B51717">
        <w:rPr>
          <w:highlight w:val="yellow"/>
        </w:rPr>
        <w:t>Record a couple of tests</w:t>
      </w:r>
    </w:p>
    <w:p w14:paraId="0466B761" w14:textId="3C0083F8" w:rsidR="006E7DC4" w:rsidRDefault="006E7DC4" w:rsidP="006E7DC4">
      <w:pPr>
        <w:pStyle w:val="ListParagraph"/>
        <w:numPr>
          <w:ilvl w:val="3"/>
          <w:numId w:val="11"/>
        </w:numPr>
        <w:rPr>
          <w:highlight w:val="yellow"/>
        </w:rPr>
      </w:pPr>
      <w:r w:rsidRPr="00B51717">
        <w:rPr>
          <w:highlight w:val="yellow"/>
        </w:rPr>
        <w:t>Link videos in report at beginning (</w:t>
      </w:r>
      <w:proofErr w:type="spellStart"/>
      <w:r w:rsidRPr="00B51717">
        <w:rPr>
          <w:highlight w:val="yellow"/>
        </w:rPr>
        <w:t>youtube</w:t>
      </w:r>
      <w:proofErr w:type="spellEnd"/>
      <w:r w:rsidRPr="00B51717">
        <w:rPr>
          <w:highlight w:val="yellow"/>
        </w:rPr>
        <w:t xml:space="preserve"> link or googled drive link)</w:t>
      </w:r>
    </w:p>
    <w:p w14:paraId="4B0FAA7B" w14:textId="790EAEC5" w:rsidR="00774EB2" w:rsidRPr="00764F94" w:rsidRDefault="00774EB2" w:rsidP="00543DF6">
      <w:pPr>
        <w:spacing w:line="360" w:lineRule="auto"/>
        <w:rPr>
          <w:color w:val="4F81BD"/>
          <w:highlight w:val="yellow"/>
        </w:rPr>
      </w:pPr>
      <w:r w:rsidRPr="00764F94">
        <w:rPr>
          <w:color w:val="4F81BD"/>
          <w:highlight w:val="yellow"/>
        </w:rPr>
        <w:t>Test Plan</w:t>
      </w:r>
    </w:p>
    <w:p w14:paraId="4353C3C9" w14:textId="5052D13B" w:rsidR="000C03D0" w:rsidRPr="00764F94" w:rsidRDefault="000C03D0" w:rsidP="000C03D0">
      <w:pPr>
        <w:pStyle w:val="ListParagraph"/>
        <w:numPr>
          <w:ilvl w:val="0"/>
          <w:numId w:val="11"/>
        </w:numPr>
        <w:spacing w:line="360" w:lineRule="auto"/>
        <w:rPr>
          <w:highlight w:val="yellow"/>
        </w:rPr>
      </w:pPr>
      <w:r w:rsidRPr="00764F94">
        <w:rPr>
          <w:highlight w:val="yellow"/>
        </w:rPr>
        <w:t xml:space="preserve">Features looked out for during user testing to see if device passed </w:t>
      </w:r>
    </w:p>
    <w:p w14:paraId="1431A206" w14:textId="213B135B" w:rsidR="000C03D0" w:rsidRPr="00764F94" w:rsidRDefault="000C03D0" w:rsidP="000C03D0">
      <w:pPr>
        <w:pStyle w:val="ListParagraph"/>
        <w:numPr>
          <w:ilvl w:val="1"/>
          <w:numId w:val="11"/>
        </w:numPr>
        <w:spacing w:line="360" w:lineRule="auto"/>
        <w:rPr>
          <w:highlight w:val="yellow"/>
        </w:rPr>
      </w:pPr>
      <w:r w:rsidRPr="00764F94">
        <w:rPr>
          <w:highlight w:val="yellow"/>
        </w:rPr>
        <w:t>Whether system contained required features</w:t>
      </w:r>
    </w:p>
    <w:tbl>
      <w:tblPr>
        <w:tblStyle w:val="TableGrid"/>
        <w:tblW w:w="0" w:type="auto"/>
        <w:tblLook w:val="04A0" w:firstRow="1" w:lastRow="0" w:firstColumn="1" w:lastColumn="0" w:noHBand="0" w:noVBand="1"/>
      </w:tblPr>
      <w:tblGrid>
        <w:gridCol w:w="2254"/>
        <w:gridCol w:w="2254"/>
        <w:gridCol w:w="2254"/>
        <w:gridCol w:w="2254"/>
      </w:tblGrid>
      <w:tr w:rsidR="00774EB2" w14:paraId="3067802D" w14:textId="77777777" w:rsidTr="00F82403">
        <w:tc>
          <w:tcPr>
            <w:tcW w:w="2254" w:type="dxa"/>
            <w:shd w:val="clear" w:color="auto" w:fill="DEEAF6" w:themeFill="accent1" w:themeFillTint="33"/>
          </w:tcPr>
          <w:p w14:paraId="330C1B9B" w14:textId="77777777" w:rsidR="00774EB2" w:rsidRPr="00DF4451" w:rsidRDefault="00774EB2" w:rsidP="00F82403">
            <w:pPr>
              <w:rPr>
                <w:b/>
                <w:bCs/>
              </w:rPr>
            </w:pPr>
            <w:r w:rsidRPr="00DF4451">
              <w:rPr>
                <w:b/>
                <w:bCs/>
              </w:rPr>
              <w:t>Test No.</w:t>
            </w:r>
          </w:p>
        </w:tc>
        <w:tc>
          <w:tcPr>
            <w:tcW w:w="2254" w:type="dxa"/>
            <w:shd w:val="clear" w:color="auto" w:fill="DEEAF6" w:themeFill="accent1" w:themeFillTint="33"/>
          </w:tcPr>
          <w:p w14:paraId="728BEADD" w14:textId="77777777" w:rsidR="00774EB2" w:rsidRPr="00D169C2" w:rsidRDefault="00774EB2" w:rsidP="00F82403">
            <w:pPr>
              <w:rPr>
                <w:b/>
                <w:bCs/>
              </w:rPr>
            </w:pPr>
            <w:r>
              <w:rPr>
                <w:b/>
                <w:bCs/>
              </w:rPr>
              <w:t>Test Description</w:t>
            </w:r>
          </w:p>
        </w:tc>
        <w:tc>
          <w:tcPr>
            <w:tcW w:w="2254" w:type="dxa"/>
            <w:shd w:val="clear" w:color="auto" w:fill="DEEAF6" w:themeFill="accent1" w:themeFillTint="33"/>
          </w:tcPr>
          <w:p w14:paraId="7CBE0D27" w14:textId="77777777" w:rsidR="00774EB2" w:rsidRPr="00D169C2" w:rsidRDefault="00774EB2" w:rsidP="00F82403">
            <w:pPr>
              <w:rPr>
                <w:b/>
                <w:bCs/>
              </w:rPr>
            </w:pPr>
            <w:r>
              <w:rPr>
                <w:b/>
                <w:bCs/>
              </w:rPr>
              <w:t>Expected Outcome</w:t>
            </w:r>
          </w:p>
        </w:tc>
        <w:tc>
          <w:tcPr>
            <w:tcW w:w="2254" w:type="dxa"/>
            <w:shd w:val="clear" w:color="auto" w:fill="DEEAF6" w:themeFill="accent1" w:themeFillTint="33"/>
          </w:tcPr>
          <w:p w14:paraId="220B8E86" w14:textId="77777777" w:rsidR="00774EB2" w:rsidRPr="00D169C2" w:rsidRDefault="00774EB2" w:rsidP="00F82403">
            <w:pPr>
              <w:rPr>
                <w:b/>
                <w:bCs/>
              </w:rPr>
            </w:pPr>
            <w:r>
              <w:rPr>
                <w:b/>
                <w:bCs/>
              </w:rPr>
              <w:t>Pass?</w:t>
            </w:r>
          </w:p>
        </w:tc>
      </w:tr>
      <w:tr w:rsidR="00774EB2" w14:paraId="22BE2790" w14:textId="77777777" w:rsidTr="00FB10D6">
        <w:trPr>
          <w:trHeight w:val="629"/>
        </w:trPr>
        <w:tc>
          <w:tcPr>
            <w:tcW w:w="2254" w:type="dxa"/>
          </w:tcPr>
          <w:p w14:paraId="0DACFB7E" w14:textId="77777777" w:rsidR="00774EB2" w:rsidRDefault="00774EB2" w:rsidP="00F82403">
            <w:r>
              <w:t>1</w:t>
            </w:r>
          </w:p>
        </w:tc>
        <w:tc>
          <w:tcPr>
            <w:tcW w:w="2254" w:type="dxa"/>
          </w:tcPr>
          <w:p w14:paraId="4038CCA4" w14:textId="48DB03D1" w:rsidR="00774EB2" w:rsidRDefault="00774EB2" w:rsidP="00F82403">
            <w:r>
              <w:t>Does the program run automatically when</w:t>
            </w:r>
            <w:r w:rsidR="00C31C14">
              <w:t xml:space="preserve"> Raspberry</w:t>
            </w:r>
            <w:r>
              <w:t xml:space="preserve"> Pi is powered on?</w:t>
            </w:r>
          </w:p>
        </w:tc>
        <w:tc>
          <w:tcPr>
            <w:tcW w:w="2254" w:type="dxa"/>
          </w:tcPr>
          <w:p w14:paraId="5E0F8E70" w14:textId="322ECF7F" w:rsidR="00774EB2" w:rsidRDefault="00774EB2" w:rsidP="00F82403">
            <w:r>
              <w:t>The program will run automatically when the</w:t>
            </w:r>
            <w:r w:rsidR="00C31C14">
              <w:t xml:space="preserve"> Raspberry</w:t>
            </w:r>
            <w:r>
              <w:t xml:space="preserve"> Pi is powered on.</w:t>
            </w:r>
          </w:p>
        </w:tc>
        <w:tc>
          <w:tcPr>
            <w:tcW w:w="2254" w:type="dxa"/>
            <w:shd w:val="clear" w:color="auto" w:fill="C5E0B3" w:themeFill="accent6" w:themeFillTint="66"/>
          </w:tcPr>
          <w:p w14:paraId="15D836E2" w14:textId="6B570AFE" w:rsidR="00774EB2" w:rsidRDefault="003313E7" w:rsidP="00F82403">
            <w:r>
              <w:t>PASS</w:t>
            </w:r>
          </w:p>
        </w:tc>
      </w:tr>
      <w:tr w:rsidR="00774EB2" w14:paraId="36C58DD0" w14:textId="77777777" w:rsidTr="00F82403">
        <w:tc>
          <w:tcPr>
            <w:tcW w:w="2254" w:type="dxa"/>
          </w:tcPr>
          <w:p w14:paraId="74008046" w14:textId="77777777" w:rsidR="00774EB2" w:rsidRDefault="00774EB2" w:rsidP="00F82403">
            <w:r>
              <w:t>2</w:t>
            </w:r>
          </w:p>
        </w:tc>
        <w:tc>
          <w:tcPr>
            <w:tcW w:w="2254" w:type="dxa"/>
          </w:tcPr>
          <w:p w14:paraId="5245E9C6" w14:textId="5DB61AC8" w:rsidR="00774EB2" w:rsidRDefault="00774EB2" w:rsidP="00F82403">
            <w:r>
              <w:t xml:space="preserve">Does the program close correctly when the </w:t>
            </w:r>
            <w:r w:rsidR="00C31C14">
              <w:t xml:space="preserve">Raspberry </w:t>
            </w:r>
            <w:r>
              <w:t>Pi is powered off?</w:t>
            </w:r>
          </w:p>
        </w:tc>
        <w:tc>
          <w:tcPr>
            <w:tcW w:w="2254" w:type="dxa"/>
          </w:tcPr>
          <w:p w14:paraId="5F2643F1" w14:textId="14A9A72F" w:rsidR="00774EB2" w:rsidRDefault="00774EB2" w:rsidP="00F82403">
            <w:r>
              <w:t>The program will shut down correctly when the</w:t>
            </w:r>
            <w:r w:rsidR="00C31C14">
              <w:t xml:space="preserve"> Raspberry</w:t>
            </w:r>
            <w:r>
              <w:t xml:space="preserve"> Pi is powered off.</w:t>
            </w:r>
          </w:p>
        </w:tc>
        <w:tc>
          <w:tcPr>
            <w:tcW w:w="2254" w:type="dxa"/>
          </w:tcPr>
          <w:p w14:paraId="5A096DC9" w14:textId="77777777" w:rsidR="00774EB2" w:rsidRDefault="00774EB2" w:rsidP="00F82403"/>
        </w:tc>
      </w:tr>
      <w:tr w:rsidR="00774EB2" w14:paraId="635770BA" w14:textId="77777777" w:rsidTr="00FB10D6">
        <w:tc>
          <w:tcPr>
            <w:tcW w:w="2254" w:type="dxa"/>
          </w:tcPr>
          <w:p w14:paraId="53DE3D94" w14:textId="77777777" w:rsidR="00774EB2" w:rsidRDefault="00774EB2" w:rsidP="00F82403">
            <w:r>
              <w:t>3</w:t>
            </w:r>
          </w:p>
        </w:tc>
        <w:tc>
          <w:tcPr>
            <w:tcW w:w="2254" w:type="dxa"/>
          </w:tcPr>
          <w:p w14:paraId="0FED2884" w14:textId="79965DE1" w:rsidR="00774EB2" w:rsidRDefault="00774EB2" w:rsidP="00F82403">
            <w:r>
              <w:t xml:space="preserve">Does the audio come through the audio device when attached to the </w:t>
            </w:r>
            <w:r w:rsidR="00C31C14">
              <w:t xml:space="preserve">Raspberry </w:t>
            </w:r>
            <w:r>
              <w:t>Pi?</w:t>
            </w:r>
          </w:p>
        </w:tc>
        <w:tc>
          <w:tcPr>
            <w:tcW w:w="2254" w:type="dxa"/>
          </w:tcPr>
          <w:p w14:paraId="183809F3" w14:textId="77777777" w:rsidR="00774EB2" w:rsidRDefault="00774EB2" w:rsidP="00F82403">
            <w:r>
              <w:t>Audio instructions should be heard through the audio device.</w:t>
            </w:r>
          </w:p>
        </w:tc>
        <w:tc>
          <w:tcPr>
            <w:tcW w:w="2254" w:type="dxa"/>
            <w:shd w:val="clear" w:color="auto" w:fill="C5E0B3" w:themeFill="accent6" w:themeFillTint="66"/>
          </w:tcPr>
          <w:p w14:paraId="38E27962" w14:textId="4E7F785D" w:rsidR="00774EB2" w:rsidRDefault="003313E7" w:rsidP="00F82403">
            <w:r>
              <w:t>PASS</w:t>
            </w:r>
          </w:p>
        </w:tc>
      </w:tr>
      <w:tr w:rsidR="00774EB2" w14:paraId="76EB2BBC" w14:textId="77777777" w:rsidTr="00FB10D6">
        <w:tc>
          <w:tcPr>
            <w:tcW w:w="2254" w:type="dxa"/>
          </w:tcPr>
          <w:p w14:paraId="2C8C7E64" w14:textId="77777777" w:rsidR="00774EB2" w:rsidRDefault="00774EB2" w:rsidP="00F82403">
            <w:r>
              <w:t>4</w:t>
            </w:r>
          </w:p>
        </w:tc>
        <w:tc>
          <w:tcPr>
            <w:tcW w:w="2254" w:type="dxa"/>
          </w:tcPr>
          <w:p w14:paraId="24D98E9B" w14:textId="77777777" w:rsidR="00774EB2" w:rsidRDefault="00774EB2" w:rsidP="00F82403">
            <w:r>
              <w:t>Are the audio navigation instructions accurate?</w:t>
            </w:r>
          </w:p>
        </w:tc>
        <w:tc>
          <w:tcPr>
            <w:tcW w:w="2254" w:type="dxa"/>
          </w:tcPr>
          <w:p w14:paraId="4940A6B3" w14:textId="77777777" w:rsidR="00774EB2" w:rsidRDefault="00774EB2" w:rsidP="00F82403">
            <w:r>
              <w:t>The instructions should be as accurate as possible i.e. the instructions should not cause the user to bump into another object in another position.</w:t>
            </w:r>
          </w:p>
        </w:tc>
        <w:tc>
          <w:tcPr>
            <w:tcW w:w="2254" w:type="dxa"/>
            <w:shd w:val="clear" w:color="auto" w:fill="C5E0B3" w:themeFill="accent6" w:themeFillTint="66"/>
          </w:tcPr>
          <w:p w14:paraId="50480B6D" w14:textId="676DD51B" w:rsidR="00774EB2" w:rsidRDefault="003313E7" w:rsidP="00F82403">
            <w:r>
              <w:t>PASS</w:t>
            </w:r>
          </w:p>
        </w:tc>
      </w:tr>
      <w:tr w:rsidR="00774EB2" w14:paraId="03876A8B" w14:textId="77777777" w:rsidTr="00FB10D6">
        <w:tc>
          <w:tcPr>
            <w:tcW w:w="2254" w:type="dxa"/>
          </w:tcPr>
          <w:p w14:paraId="36F9D504" w14:textId="77777777" w:rsidR="00774EB2" w:rsidRDefault="00774EB2" w:rsidP="00F82403">
            <w:r>
              <w:lastRenderedPageBreak/>
              <w:t>5</w:t>
            </w:r>
          </w:p>
        </w:tc>
        <w:tc>
          <w:tcPr>
            <w:tcW w:w="2254" w:type="dxa"/>
          </w:tcPr>
          <w:p w14:paraId="296DCEE6" w14:textId="77777777" w:rsidR="00774EB2" w:rsidRDefault="00774EB2" w:rsidP="00F82403">
            <w:r>
              <w:t>Are the instructions in time with the user’s movements?</w:t>
            </w:r>
          </w:p>
        </w:tc>
        <w:tc>
          <w:tcPr>
            <w:tcW w:w="2254" w:type="dxa"/>
          </w:tcPr>
          <w:p w14:paraId="74A71C3A" w14:textId="77777777" w:rsidR="00774EB2" w:rsidRDefault="00774EB2" w:rsidP="00F82403">
            <w:r>
              <w:t>The instructions should be in real time, or as close as possible, to match the user’s movements.</w:t>
            </w:r>
          </w:p>
        </w:tc>
        <w:tc>
          <w:tcPr>
            <w:tcW w:w="2254" w:type="dxa"/>
            <w:shd w:val="clear" w:color="auto" w:fill="C5E0B3" w:themeFill="accent6" w:themeFillTint="66"/>
          </w:tcPr>
          <w:p w14:paraId="49F2D2A2" w14:textId="27D2E059" w:rsidR="00774EB2" w:rsidRDefault="003313E7" w:rsidP="00F82403">
            <w:r>
              <w:t>PASS</w:t>
            </w:r>
          </w:p>
        </w:tc>
      </w:tr>
      <w:tr w:rsidR="00774EB2" w14:paraId="66DB9AF2" w14:textId="77777777" w:rsidTr="00FB10D6">
        <w:tc>
          <w:tcPr>
            <w:tcW w:w="2254" w:type="dxa"/>
          </w:tcPr>
          <w:p w14:paraId="7D0F1A3A" w14:textId="77777777" w:rsidR="00774EB2" w:rsidRDefault="00774EB2" w:rsidP="00F82403">
            <w:r>
              <w:t>6</w:t>
            </w:r>
          </w:p>
        </w:tc>
        <w:tc>
          <w:tcPr>
            <w:tcW w:w="2254" w:type="dxa"/>
          </w:tcPr>
          <w:p w14:paraId="476E2B11" w14:textId="77777777" w:rsidR="00774EB2" w:rsidRDefault="00774EB2" w:rsidP="00F82403">
            <w:r>
              <w:t xml:space="preserve">Are the instructions accurate indoors? </w:t>
            </w:r>
          </w:p>
        </w:tc>
        <w:tc>
          <w:tcPr>
            <w:tcW w:w="2254" w:type="dxa"/>
          </w:tcPr>
          <w:p w14:paraId="6876F8B9" w14:textId="77777777" w:rsidR="00774EB2" w:rsidRDefault="00774EB2" w:rsidP="00F82403">
            <w:r>
              <w:t>The device should detect indoor objects like chairs and tables.</w:t>
            </w:r>
          </w:p>
        </w:tc>
        <w:tc>
          <w:tcPr>
            <w:tcW w:w="2254" w:type="dxa"/>
            <w:shd w:val="clear" w:color="auto" w:fill="C5E0B3" w:themeFill="accent6" w:themeFillTint="66"/>
          </w:tcPr>
          <w:p w14:paraId="3730D156" w14:textId="772265E5" w:rsidR="00774EB2" w:rsidRDefault="003313E7" w:rsidP="00F82403">
            <w:r>
              <w:t>PASS</w:t>
            </w:r>
          </w:p>
        </w:tc>
      </w:tr>
      <w:tr w:rsidR="00774EB2" w14:paraId="36350B59" w14:textId="77777777" w:rsidTr="00FB10D6">
        <w:tc>
          <w:tcPr>
            <w:tcW w:w="2254" w:type="dxa"/>
          </w:tcPr>
          <w:p w14:paraId="11D4136D" w14:textId="77777777" w:rsidR="00774EB2" w:rsidRDefault="00774EB2" w:rsidP="00F82403">
            <w:r>
              <w:t>7</w:t>
            </w:r>
          </w:p>
        </w:tc>
        <w:tc>
          <w:tcPr>
            <w:tcW w:w="2254" w:type="dxa"/>
          </w:tcPr>
          <w:p w14:paraId="0FFA0A74" w14:textId="77777777" w:rsidR="00774EB2" w:rsidRDefault="00774EB2" w:rsidP="00F82403">
            <w:r>
              <w:t>Are the instructions accurate outdoors?</w:t>
            </w:r>
          </w:p>
        </w:tc>
        <w:tc>
          <w:tcPr>
            <w:tcW w:w="2254" w:type="dxa"/>
          </w:tcPr>
          <w:p w14:paraId="066FAD0E" w14:textId="77777777" w:rsidR="00774EB2" w:rsidRDefault="00774EB2" w:rsidP="00F82403">
            <w:r>
              <w:t>The device should detect outdoor obstacles like people and cars.</w:t>
            </w:r>
          </w:p>
        </w:tc>
        <w:tc>
          <w:tcPr>
            <w:tcW w:w="2254" w:type="dxa"/>
            <w:shd w:val="clear" w:color="auto" w:fill="C5E0B3" w:themeFill="accent6" w:themeFillTint="66"/>
          </w:tcPr>
          <w:p w14:paraId="054EAC4F" w14:textId="078CCD8A" w:rsidR="00774EB2" w:rsidRDefault="003313E7" w:rsidP="00F82403">
            <w:r>
              <w:t>PASS</w:t>
            </w:r>
          </w:p>
        </w:tc>
      </w:tr>
      <w:tr w:rsidR="00774EB2" w14:paraId="2021C136" w14:textId="77777777" w:rsidTr="00F82403">
        <w:tc>
          <w:tcPr>
            <w:tcW w:w="2254" w:type="dxa"/>
          </w:tcPr>
          <w:p w14:paraId="2C011519" w14:textId="77777777" w:rsidR="00774EB2" w:rsidRDefault="00774EB2" w:rsidP="00F82403">
            <w:r>
              <w:t>8</w:t>
            </w:r>
          </w:p>
        </w:tc>
        <w:tc>
          <w:tcPr>
            <w:tcW w:w="2254" w:type="dxa"/>
          </w:tcPr>
          <w:p w14:paraId="409329A9" w14:textId="77777777" w:rsidR="00774EB2" w:rsidRDefault="00774EB2" w:rsidP="00F82403">
            <w:r>
              <w:t>Are the navigations instructions accurate in a busy area?</w:t>
            </w:r>
          </w:p>
        </w:tc>
        <w:tc>
          <w:tcPr>
            <w:tcW w:w="2254" w:type="dxa"/>
          </w:tcPr>
          <w:p w14:paraId="68B22078" w14:textId="77777777" w:rsidR="00774EB2" w:rsidRDefault="00774EB2" w:rsidP="00F82403">
            <w:r>
              <w:t>The device should still give good navigation instruction when used in busy areas like town centres.</w:t>
            </w:r>
          </w:p>
        </w:tc>
        <w:tc>
          <w:tcPr>
            <w:tcW w:w="2254" w:type="dxa"/>
          </w:tcPr>
          <w:p w14:paraId="149480E6" w14:textId="77777777" w:rsidR="00774EB2" w:rsidRDefault="00774EB2" w:rsidP="00F82403"/>
        </w:tc>
      </w:tr>
    </w:tbl>
    <w:p w14:paraId="49FDFD4C" w14:textId="77777777" w:rsidR="00774EB2" w:rsidRPr="00D169C2" w:rsidRDefault="00774EB2" w:rsidP="003313E7">
      <w:pPr>
        <w:pStyle w:val="Caption"/>
      </w:pPr>
      <w:bookmarkStart w:id="424" w:name="_Toc25511408"/>
      <w:bookmarkStart w:id="425" w:name="_Toc33974975"/>
      <w:r>
        <w:t xml:space="preserve">Table </w:t>
      </w:r>
      <w:fldSimple w:instr=" SEQ Table \* ARABIC ">
        <w:r>
          <w:rPr>
            <w:noProof/>
          </w:rPr>
          <w:t>5</w:t>
        </w:r>
      </w:fldSimple>
      <w:r>
        <w:t>: Table of test plan</w:t>
      </w:r>
      <w:bookmarkEnd w:id="424"/>
      <w:bookmarkEnd w:id="425"/>
    </w:p>
    <w:p w14:paraId="535381CD" w14:textId="77777777" w:rsidR="00774EB2" w:rsidRPr="00774EB2" w:rsidRDefault="00774EB2" w:rsidP="00774EB2">
      <w:pPr>
        <w:rPr>
          <w:highlight w:val="yellow"/>
        </w:rPr>
      </w:pPr>
    </w:p>
    <w:p w14:paraId="53427EF3" w14:textId="390D1C8D" w:rsidR="002636E3" w:rsidRDefault="002636E3" w:rsidP="002636E3"/>
    <w:p w14:paraId="0D64F012" w14:textId="2ACBD479" w:rsidR="002636E3" w:rsidRDefault="002636E3" w:rsidP="002636E3">
      <w:pPr>
        <w:pStyle w:val="Heading2"/>
      </w:pPr>
      <w:bookmarkStart w:id="426" w:name="_Toc35609613"/>
      <w:r>
        <w:t>5.4. Questionnaires and Interviews Evaluation</w:t>
      </w:r>
      <w:bookmarkEnd w:id="426"/>
    </w:p>
    <w:p w14:paraId="25413FEC" w14:textId="77777777" w:rsidR="00B70FB1" w:rsidRDefault="00B70FB1" w:rsidP="001A1B36"/>
    <w:p w14:paraId="26C9E690" w14:textId="6D346DA7" w:rsidR="001A1B36" w:rsidRPr="005F45ED" w:rsidRDefault="001A1B36" w:rsidP="001A1B36">
      <w:pPr>
        <w:pStyle w:val="ListParagraph"/>
        <w:numPr>
          <w:ilvl w:val="0"/>
          <w:numId w:val="11"/>
        </w:numPr>
        <w:rPr>
          <w:highlight w:val="yellow"/>
        </w:rPr>
      </w:pPr>
      <w:r w:rsidRPr="005F45ED">
        <w:rPr>
          <w:highlight w:val="yellow"/>
        </w:rPr>
        <w:t xml:space="preserve">Possible </w:t>
      </w:r>
      <w:r w:rsidRPr="000F26DA">
        <w:rPr>
          <w:highlight w:val="cyan"/>
        </w:rPr>
        <w:t>questionnaire</w:t>
      </w:r>
      <w:r w:rsidR="00ED371A" w:rsidRPr="000F26DA">
        <w:rPr>
          <w:highlight w:val="cyan"/>
        </w:rPr>
        <w:t xml:space="preserve"> </w:t>
      </w:r>
      <w:r w:rsidR="00ED371A" w:rsidRPr="005F45ED">
        <w:rPr>
          <w:highlight w:val="yellow"/>
        </w:rPr>
        <w:t xml:space="preserve">and </w:t>
      </w:r>
      <w:r w:rsidR="00ED371A" w:rsidRPr="000F26DA">
        <w:rPr>
          <w:highlight w:val="green"/>
        </w:rPr>
        <w:t>interview</w:t>
      </w:r>
      <w:r w:rsidRPr="000F26DA">
        <w:rPr>
          <w:highlight w:val="green"/>
        </w:rPr>
        <w:t xml:space="preserve"> questions</w:t>
      </w:r>
    </w:p>
    <w:p w14:paraId="4500ECD7" w14:textId="5B2F4C67" w:rsidR="001A1B36" w:rsidRPr="000F26DA" w:rsidRDefault="00D4693E" w:rsidP="001A1B36">
      <w:pPr>
        <w:pStyle w:val="ListParagraph"/>
        <w:numPr>
          <w:ilvl w:val="1"/>
          <w:numId w:val="11"/>
        </w:numPr>
        <w:rPr>
          <w:highlight w:val="cyan"/>
        </w:rPr>
      </w:pPr>
      <w:r w:rsidRPr="000F26DA">
        <w:rPr>
          <w:highlight w:val="cyan"/>
        </w:rPr>
        <w:t>How likely are you to recommend Navigation Assistant to a friend or colleague?</w:t>
      </w:r>
    </w:p>
    <w:p w14:paraId="509942C3" w14:textId="7FCB4122" w:rsidR="00D4693E" w:rsidRPr="000F26DA" w:rsidRDefault="00D4693E" w:rsidP="001A1B36">
      <w:pPr>
        <w:pStyle w:val="ListParagraph"/>
        <w:numPr>
          <w:ilvl w:val="1"/>
          <w:numId w:val="11"/>
        </w:numPr>
        <w:rPr>
          <w:highlight w:val="cyan"/>
        </w:rPr>
      </w:pPr>
      <w:r w:rsidRPr="000F26DA">
        <w:rPr>
          <w:highlight w:val="cyan"/>
        </w:rPr>
        <w:t>After testing Navigation Assistant what score out of 10 would you give it?</w:t>
      </w:r>
    </w:p>
    <w:p w14:paraId="338EC4D7" w14:textId="4B11ED10" w:rsidR="00D4693E" w:rsidRPr="000F26DA" w:rsidRDefault="00ED371A" w:rsidP="001A1B36">
      <w:pPr>
        <w:pStyle w:val="ListParagraph"/>
        <w:numPr>
          <w:ilvl w:val="1"/>
          <w:numId w:val="11"/>
        </w:numPr>
        <w:rPr>
          <w:highlight w:val="green"/>
        </w:rPr>
      </w:pPr>
      <w:r w:rsidRPr="000F26DA">
        <w:rPr>
          <w:highlight w:val="green"/>
        </w:rPr>
        <w:t>What do you like most about Navigation Assistant?</w:t>
      </w:r>
    </w:p>
    <w:p w14:paraId="09C048EC" w14:textId="0800FB6D" w:rsidR="00ED371A" w:rsidRPr="000F26DA" w:rsidRDefault="00ED371A" w:rsidP="001A1B36">
      <w:pPr>
        <w:pStyle w:val="ListParagraph"/>
        <w:numPr>
          <w:ilvl w:val="1"/>
          <w:numId w:val="11"/>
        </w:numPr>
        <w:rPr>
          <w:highlight w:val="cyan"/>
        </w:rPr>
      </w:pPr>
      <w:r w:rsidRPr="000F26DA">
        <w:rPr>
          <w:highlight w:val="cyan"/>
        </w:rPr>
        <w:t>How easy was Navigation Assistant to use?</w:t>
      </w:r>
    </w:p>
    <w:p w14:paraId="28BA4689" w14:textId="0BD80BE0" w:rsidR="00ED371A" w:rsidRPr="000F26DA" w:rsidRDefault="00ED371A" w:rsidP="001A1B36">
      <w:pPr>
        <w:pStyle w:val="ListParagraph"/>
        <w:numPr>
          <w:ilvl w:val="1"/>
          <w:numId w:val="11"/>
        </w:numPr>
        <w:rPr>
          <w:highlight w:val="green"/>
        </w:rPr>
      </w:pPr>
      <w:r w:rsidRPr="000F26DA">
        <w:rPr>
          <w:highlight w:val="green"/>
        </w:rPr>
        <w:t>Which feature of Navigation Assistant is most important to you?</w:t>
      </w:r>
    </w:p>
    <w:p w14:paraId="7A4C3B28" w14:textId="484A43F1" w:rsidR="00ED371A" w:rsidRPr="000F26DA" w:rsidRDefault="00ED371A" w:rsidP="001A1B36">
      <w:pPr>
        <w:pStyle w:val="ListParagraph"/>
        <w:numPr>
          <w:ilvl w:val="1"/>
          <w:numId w:val="11"/>
        </w:numPr>
        <w:rPr>
          <w:highlight w:val="green"/>
        </w:rPr>
      </w:pPr>
      <w:r w:rsidRPr="000F26DA">
        <w:rPr>
          <w:highlight w:val="green"/>
        </w:rPr>
        <w:t>Which feature of Navigation Assistant is least important to you?</w:t>
      </w:r>
    </w:p>
    <w:p w14:paraId="641D5847" w14:textId="7D94E6F5" w:rsidR="00ED371A" w:rsidRPr="000F26DA" w:rsidRDefault="00ED371A" w:rsidP="001A1B36">
      <w:pPr>
        <w:pStyle w:val="ListParagraph"/>
        <w:numPr>
          <w:ilvl w:val="1"/>
          <w:numId w:val="11"/>
        </w:numPr>
        <w:rPr>
          <w:highlight w:val="green"/>
        </w:rPr>
      </w:pPr>
      <w:r w:rsidRPr="000F26DA">
        <w:rPr>
          <w:highlight w:val="green"/>
        </w:rPr>
        <w:t>What features do you think should be added?</w:t>
      </w:r>
    </w:p>
    <w:p w14:paraId="546D341F" w14:textId="620D1B91" w:rsidR="00ED371A" w:rsidRPr="000F26DA" w:rsidRDefault="00ED371A" w:rsidP="001A1B36">
      <w:pPr>
        <w:pStyle w:val="ListParagraph"/>
        <w:numPr>
          <w:ilvl w:val="1"/>
          <w:numId w:val="11"/>
        </w:numPr>
        <w:rPr>
          <w:highlight w:val="green"/>
        </w:rPr>
      </w:pPr>
      <w:r w:rsidRPr="000F26DA">
        <w:rPr>
          <w:highlight w:val="green"/>
        </w:rPr>
        <w:t>What was your first impression of Navigation Assistant?</w:t>
      </w:r>
    </w:p>
    <w:p w14:paraId="2BE77067" w14:textId="4FE5C5DA" w:rsidR="00ED371A" w:rsidRPr="000F26DA" w:rsidRDefault="00ED371A" w:rsidP="001A1B36">
      <w:pPr>
        <w:pStyle w:val="ListParagraph"/>
        <w:numPr>
          <w:ilvl w:val="1"/>
          <w:numId w:val="11"/>
        </w:numPr>
        <w:rPr>
          <w:highlight w:val="green"/>
        </w:rPr>
      </w:pPr>
      <w:r w:rsidRPr="000F26DA">
        <w:rPr>
          <w:highlight w:val="green"/>
        </w:rPr>
        <w:t>Is there anything missing from Navigation Assistant?</w:t>
      </w:r>
    </w:p>
    <w:p w14:paraId="3CE40E2B" w14:textId="2C1A082E" w:rsidR="00ED371A" w:rsidRPr="000F26DA" w:rsidRDefault="00ED371A" w:rsidP="001A1B36">
      <w:pPr>
        <w:pStyle w:val="ListParagraph"/>
        <w:numPr>
          <w:ilvl w:val="1"/>
          <w:numId w:val="11"/>
        </w:numPr>
        <w:rPr>
          <w:highlight w:val="cyan"/>
        </w:rPr>
      </w:pPr>
      <w:r w:rsidRPr="000F26DA">
        <w:rPr>
          <w:highlight w:val="cyan"/>
        </w:rPr>
        <w:t>How would you describe Navigation Assistant in one or more words?</w:t>
      </w:r>
    </w:p>
    <w:p w14:paraId="7DB895FD" w14:textId="6FBB200B" w:rsidR="00ED371A" w:rsidRPr="000F26DA" w:rsidRDefault="00ED371A" w:rsidP="001A1B36">
      <w:pPr>
        <w:pStyle w:val="ListParagraph"/>
        <w:numPr>
          <w:ilvl w:val="1"/>
          <w:numId w:val="11"/>
        </w:numPr>
        <w:rPr>
          <w:highlight w:val="green"/>
        </w:rPr>
      </w:pPr>
      <w:r w:rsidRPr="000F26DA">
        <w:rPr>
          <w:highlight w:val="green"/>
        </w:rPr>
        <w:t>What d</w:t>
      </w:r>
      <w:r w:rsidR="000F26DA" w:rsidRPr="000F26DA">
        <w:rPr>
          <w:highlight w:val="green"/>
        </w:rPr>
        <w:t>id</w:t>
      </w:r>
      <w:r w:rsidRPr="000F26DA">
        <w:rPr>
          <w:highlight w:val="green"/>
        </w:rPr>
        <w:t xml:space="preserve"> you find most frustrating about Navigation Assistant?</w:t>
      </w:r>
    </w:p>
    <w:p w14:paraId="4B61A2A4" w14:textId="5076DDB5" w:rsidR="00ED371A" w:rsidRPr="000F26DA" w:rsidRDefault="00ED371A" w:rsidP="001A1B36">
      <w:pPr>
        <w:pStyle w:val="ListParagraph"/>
        <w:numPr>
          <w:ilvl w:val="1"/>
          <w:numId w:val="11"/>
        </w:numPr>
        <w:rPr>
          <w:highlight w:val="cyan"/>
        </w:rPr>
      </w:pPr>
      <w:r w:rsidRPr="000F26DA">
        <w:rPr>
          <w:highlight w:val="cyan"/>
        </w:rPr>
        <w:t>Overall, how easy do you find Navigation Assistant to use?</w:t>
      </w:r>
    </w:p>
    <w:p w14:paraId="7B24559F" w14:textId="112CC882" w:rsidR="00ED371A" w:rsidRPr="000F26DA" w:rsidRDefault="00ED371A" w:rsidP="001A1B36">
      <w:pPr>
        <w:pStyle w:val="ListParagraph"/>
        <w:numPr>
          <w:ilvl w:val="1"/>
          <w:numId w:val="11"/>
        </w:numPr>
        <w:rPr>
          <w:highlight w:val="cyan"/>
        </w:rPr>
      </w:pPr>
      <w:r w:rsidRPr="000F26DA">
        <w:rPr>
          <w:highlight w:val="cyan"/>
        </w:rPr>
        <w:t>If you could change one thing about Navigation Assistant what would it be and why?</w:t>
      </w:r>
    </w:p>
    <w:p w14:paraId="7E14CE4F" w14:textId="13540322" w:rsidR="00ED371A" w:rsidRPr="000F26DA" w:rsidRDefault="00ED371A" w:rsidP="001A1B36">
      <w:pPr>
        <w:pStyle w:val="ListParagraph"/>
        <w:numPr>
          <w:ilvl w:val="1"/>
          <w:numId w:val="11"/>
        </w:numPr>
        <w:rPr>
          <w:highlight w:val="green"/>
        </w:rPr>
      </w:pPr>
      <w:r w:rsidRPr="000F26DA">
        <w:rPr>
          <w:highlight w:val="green"/>
        </w:rPr>
        <w:t>How do you think Navigation Assistant can be improved?</w:t>
      </w:r>
    </w:p>
    <w:p w14:paraId="4FBDF1FE" w14:textId="77777777" w:rsidR="007B63DE" w:rsidRDefault="007B63DE" w:rsidP="009B697E">
      <w:pPr>
        <w:pStyle w:val="Heading2"/>
      </w:pPr>
    </w:p>
    <w:p w14:paraId="44F98F77" w14:textId="73C5CC52" w:rsidR="009B697E" w:rsidRDefault="007A7F1C" w:rsidP="009B697E">
      <w:pPr>
        <w:pStyle w:val="Heading2"/>
      </w:pPr>
      <w:bookmarkStart w:id="427" w:name="_Toc35609614"/>
      <w:r>
        <w:t>5.</w:t>
      </w:r>
      <w:r w:rsidR="002636E3">
        <w:t>5</w:t>
      </w:r>
      <w:r w:rsidR="009B697E">
        <w:t>. Conclusions</w:t>
      </w:r>
      <w:bookmarkEnd w:id="427"/>
    </w:p>
    <w:p w14:paraId="063C6745" w14:textId="565270BF" w:rsidR="000433F5" w:rsidRDefault="000433F5" w:rsidP="000433F5"/>
    <w:p w14:paraId="19AAEA1D" w14:textId="7A4DBE61" w:rsidR="007B01AD" w:rsidRPr="00FB0731" w:rsidRDefault="00BF764D" w:rsidP="00FB0731">
      <w:pPr>
        <w:spacing w:line="360" w:lineRule="auto"/>
      </w:pPr>
      <w:r>
        <w:t xml:space="preserve">The overall testing and evaluation of the system resulted in: the unit tests determining the system worked well and the evaluations concluding that the device detects the correct objects in the user’s path, thus making the device usable by potential </w:t>
      </w:r>
      <w:r w:rsidR="00F37E97">
        <w:t>users</w:t>
      </w:r>
      <w:r>
        <w:t>.</w:t>
      </w:r>
      <w:r w:rsidR="00F37E97">
        <w:t xml:space="preserve"> Users noted during evaluations that the system was easy to use, and the instructions were clear and understandable. Although, as a result of </w:t>
      </w:r>
      <w:r w:rsidR="00F37E97">
        <w:lastRenderedPageBreak/>
        <w:t xml:space="preserve">the evaluations carried out, the system was successful in detecting objects, their distance away and their location in the user’s path, the system could be slow. It was particularly noted that the device was slow at start up. </w:t>
      </w:r>
      <w:r w:rsidR="00FB0731">
        <w:t xml:space="preserve">This slow speed is due to the low computation power of the Raspberry Pi, however, this slow speed is addressed as part of the future work of this project, shown in the next chapter. </w:t>
      </w:r>
      <w:r w:rsidR="007B01AD">
        <w:br w:type="page"/>
      </w:r>
    </w:p>
    <w:p w14:paraId="4CE40911" w14:textId="408AE00D" w:rsidR="009B697E" w:rsidRDefault="009B697E" w:rsidP="009B697E">
      <w:pPr>
        <w:pStyle w:val="Heading1"/>
      </w:pPr>
      <w:bookmarkStart w:id="428" w:name="_Ref35517078"/>
      <w:bookmarkStart w:id="429" w:name="_Toc35609615"/>
      <w:r>
        <w:lastRenderedPageBreak/>
        <w:t xml:space="preserve">6. </w:t>
      </w:r>
      <w:r w:rsidR="0091011C">
        <w:t>Project Plan</w:t>
      </w:r>
      <w:bookmarkEnd w:id="428"/>
      <w:bookmarkEnd w:id="429"/>
    </w:p>
    <w:p w14:paraId="633CA34C" w14:textId="77777777" w:rsidR="009B697E" w:rsidRDefault="009B697E" w:rsidP="009B697E"/>
    <w:p w14:paraId="28517773" w14:textId="77777777" w:rsidR="009B697E" w:rsidRDefault="009B697E" w:rsidP="009B697E">
      <w:pPr>
        <w:pStyle w:val="Heading2"/>
      </w:pPr>
      <w:bookmarkStart w:id="430" w:name="_Toc35609616"/>
      <w:r>
        <w:t>6.1. Introduction</w:t>
      </w:r>
      <w:bookmarkEnd w:id="430"/>
    </w:p>
    <w:p w14:paraId="3500E35C" w14:textId="5E5275BD" w:rsidR="00B57847" w:rsidRDefault="00B57847" w:rsidP="007B63DE">
      <w:r>
        <w:t xml:space="preserve"> </w:t>
      </w:r>
    </w:p>
    <w:p w14:paraId="73762DBD" w14:textId="64B77070" w:rsidR="00B57847" w:rsidRDefault="000C7DA1" w:rsidP="000C7DA1">
      <w:pPr>
        <w:spacing w:line="360" w:lineRule="auto"/>
      </w:pPr>
      <w:r>
        <w:t>The following chapter will discuss the plan that was created for this project, shown in the form of a Gantt chart. As well as that, the development priority that was given to the most important features of the project, for example object detection, will also be discussed in this chapter. This chapter will also discuss how the plan created for this project was changed during the lifecycle of the project. Lastly discussed in this chapter are the future plans for the Navigation Assistant project.</w:t>
      </w:r>
    </w:p>
    <w:p w14:paraId="6C6156B8" w14:textId="77777777" w:rsidR="000C7DA1" w:rsidRPr="00AC53A9" w:rsidRDefault="000C7DA1" w:rsidP="000C7DA1">
      <w:pPr>
        <w:spacing w:line="360" w:lineRule="auto"/>
        <w:rPr>
          <w:highlight w:val="yellow"/>
        </w:rPr>
      </w:pPr>
    </w:p>
    <w:p w14:paraId="7C8F6DCA" w14:textId="5035D10B" w:rsidR="009B697E" w:rsidRDefault="009B697E" w:rsidP="009B697E">
      <w:pPr>
        <w:pStyle w:val="Heading2"/>
      </w:pPr>
      <w:bookmarkStart w:id="431" w:name="_Toc35609617"/>
      <w:r>
        <w:t xml:space="preserve">6.2. </w:t>
      </w:r>
      <w:r w:rsidR="00EF4EA5">
        <w:t>Project Plan</w:t>
      </w:r>
      <w:bookmarkEnd w:id="431"/>
    </w:p>
    <w:p w14:paraId="3BA16B7D" w14:textId="5E73CBB6" w:rsidR="00745E38" w:rsidRDefault="00745E38" w:rsidP="00745E38"/>
    <w:p w14:paraId="5C51B9A8" w14:textId="77777777" w:rsidR="00DE5B2C" w:rsidRDefault="00DE5B2C" w:rsidP="00DE5B2C">
      <w:pPr>
        <w:keepNext/>
      </w:pPr>
      <w:r w:rsidRPr="00E0485B">
        <w:rPr>
          <w:noProof/>
        </w:rPr>
        <w:drawing>
          <wp:inline distT="0" distB="0" distL="0" distR="0" wp14:anchorId="00C2B859" wp14:editId="7FD42E30">
            <wp:extent cx="6019800" cy="4697262"/>
            <wp:effectExtent l="0" t="0" r="0" b="8255"/>
            <wp:docPr id="67" name="Picture 67" descr="C:\Users\Jennifer\AppData\Local\Packages\Microsoft.Office.Desktop_8wekyb3d8bbwe\AC\INetCache\Content.MSO\E9D3DB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nnifer\AppData\Local\Packages\Microsoft.Office.Desktop_8wekyb3d8bbwe\AC\INetCache\Content.MSO\E9D3DBB3.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104798" cy="4763586"/>
                    </a:xfrm>
                    <a:prstGeom prst="rect">
                      <a:avLst/>
                    </a:prstGeom>
                    <a:noFill/>
                    <a:ln>
                      <a:noFill/>
                    </a:ln>
                  </pic:spPr>
                </pic:pic>
              </a:graphicData>
            </a:graphic>
          </wp:inline>
        </w:drawing>
      </w:r>
    </w:p>
    <w:p w14:paraId="1B5AF97C" w14:textId="657A0FC2" w:rsidR="00DE5B2C" w:rsidRDefault="00DE5B2C" w:rsidP="00DE5B2C">
      <w:pPr>
        <w:pStyle w:val="Caption"/>
      </w:pPr>
      <w:r>
        <w:t xml:space="preserve">Figure </w:t>
      </w:r>
      <w:fldSimple w:instr=" SEQ Figure \* ARABIC ">
        <w:r w:rsidR="005D5259">
          <w:rPr>
            <w:noProof/>
          </w:rPr>
          <w:t>36</w:t>
        </w:r>
      </w:fldSimple>
      <w:r>
        <w:t>: Original Gantt chart</w:t>
      </w:r>
    </w:p>
    <w:p w14:paraId="1B798802" w14:textId="70B63C57" w:rsidR="00521417" w:rsidRPr="00E40A83" w:rsidRDefault="00051088" w:rsidP="00521417">
      <w:pPr>
        <w:pStyle w:val="ListParagraph"/>
        <w:numPr>
          <w:ilvl w:val="0"/>
          <w:numId w:val="11"/>
        </w:numPr>
        <w:rPr>
          <w:highlight w:val="yellow"/>
        </w:rPr>
      </w:pPr>
      <w:r w:rsidRPr="00E40A83">
        <w:rPr>
          <w:highlight w:val="yellow"/>
        </w:rPr>
        <w:t>First aspect of project after proposal submission</w:t>
      </w:r>
    </w:p>
    <w:p w14:paraId="1A35B79D" w14:textId="78C29D29" w:rsidR="00051088" w:rsidRPr="00E40A83" w:rsidRDefault="00051088" w:rsidP="00051088">
      <w:pPr>
        <w:pStyle w:val="ListParagraph"/>
        <w:numPr>
          <w:ilvl w:val="1"/>
          <w:numId w:val="11"/>
        </w:numPr>
        <w:rPr>
          <w:highlight w:val="yellow"/>
        </w:rPr>
      </w:pPr>
      <w:r w:rsidRPr="00E40A83">
        <w:rPr>
          <w:highlight w:val="yellow"/>
        </w:rPr>
        <w:t xml:space="preserve">Research and design of whole system </w:t>
      </w:r>
    </w:p>
    <w:p w14:paraId="5D1429AD" w14:textId="6A992208" w:rsidR="00051088" w:rsidRPr="00E40A83" w:rsidRDefault="00051088" w:rsidP="00051088">
      <w:pPr>
        <w:pStyle w:val="ListParagraph"/>
        <w:numPr>
          <w:ilvl w:val="1"/>
          <w:numId w:val="11"/>
        </w:numPr>
        <w:rPr>
          <w:highlight w:val="yellow"/>
        </w:rPr>
      </w:pPr>
      <w:r w:rsidRPr="00E40A83">
        <w:rPr>
          <w:highlight w:val="yellow"/>
        </w:rPr>
        <w:lastRenderedPageBreak/>
        <w:t>Followed by development and testing feature one by one (done in parallel due to FDD methodology)</w:t>
      </w:r>
    </w:p>
    <w:p w14:paraId="0FBB7D3A" w14:textId="1A35DC23" w:rsidR="00051088" w:rsidRPr="00E40A83" w:rsidRDefault="00051088" w:rsidP="00051088">
      <w:pPr>
        <w:pStyle w:val="ListParagraph"/>
        <w:numPr>
          <w:ilvl w:val="2"/>
          <w:numId w:val="11"/>
        </w:numPr>
        <w:rPr>
          <w:highlight w:val="yellow"/>
        </w:rPr>
      </w:pPr>
      <w:r w:rsidRPr="00E40A83">
        <w:rPr>
          <w:highlight w:val="yellow"/>
        </w:rPr>
        <w:t>Worked well due to methodology</w:t>
      </w:r>
    </w:p>
    <w:p w14:paraId="1F4AE35D" w14:textId="162A06C8" w:rsidR="00051088" w:rsidRPr="00E40A83" w:rsidRDefault="00051088" w:rsidP="00051088">
      <w:pPr>
        <w:pStyle w:val="ListParagraph"/>
        <w:numPr>
          <w:ilvl w:val="2"/>
          <w:numId w:val="11"/>
        </w:numPr>
        <w:rPr>
          <w:highlight w:val="yellow"/>
        </w:rPr>
      </w:pPr>
      <w:r w:rsidRPr="00E40A83">
        <w:rPr>
          <w:highlight w:val="yellow"/>
        </w:rPr>
        <w:t>Flexibility with issues, new decisions due to dead ends (</w:t>
      </w:r>
      <w:r w:rsidRPr="00E40A83">
        <w:rPr>
          <w:b/>
          <w:bCs/>
          <w:highlight w:val="yellow"/>
        </w:rPr>
        <w:t>reference</w:t>
      </w:r>
      <w:r w:rsidRPr="00E40A83">
        <w:rPr>
          <w:highlight w:val="yellow"/>
        </w:rPr>
        <w:t>)</w:t>
      </w:r>
    </w:p>
    <w:p w14:paraId="5E8EEC8F" w14:textId="619903C0" w:rsidR="00051088" w:rsidRPr="00E40A83" w:rsidRDefault="00051088" w:rsidP="002303EE">
      <w:pPr>
        <w:pStyle w:val="ListParagraph"/>
        <w:numPr>
          <w:ilvl w:val="0"/>
          <w:numId w:val="11"/>
        </w:numPr>
        <w:rPr>
          <w:highlight w:val="yellow"/>
        </w:rPr>
      </w:pPr>
      <w:r w:rsidRPr="00E40A83">
        <w:rPr>
          <w:highlight w:val="yellow"/>
        </w:rPr>
        <w:t>Iterations</w:t>
      </w:r>
    </w:p>
    <w:p w14:paraId="6E16A53A" w14:textId="570C2515" w:rsidR="00D33DB4" w:rsidRPr="00E40A83" w:rsidRDefault="00051088" w:rsidP="00D33DB4">
      <w:pPr>
        <w:pStyle w:val="ListParagraph"/>
        <w:numPr>
          <w:ilvl w:val="0"/>
          <w:numId w:val="11"/>
        </w:numPr>
        <w:rPr>
          <w:highlight w:val="yellow"/>
        </w:rPr>
      </w:pPr>
      <w:r w:rsidRPr="00E40A83">
        <w:rPr>
          <w:highlight w:val="yellow"/>
        </w:rPr>
        <w:t>Initial feature priority consisted of</w:t>
      </w:r>
      <w:r w:rsidR="00D33DB4" w:rsidRPr="00E40A83">
        <w:rPr>
          <w:highlight w:val="yellow"/>
        </w:rPr>
        <w:t xml:space="preserve"> (</w:t>
      </w:r>
      <w:r w:rsidR="00D33DB4" w:rsidRPr="00E40A83">
        <w:rPr>
          <w:b/>
          <w:bCs/>
          <w:highlight w:val="yellow"/>
        </w:rPr>
        <w:t>check notebook</w:t>
      </w:r>
      <w:r w:rsidR="00D33DB4" w:rsidRPr="00E40A83">
        <w:rPr>
          <w:highlight w:val="yellow"/>
        </w:rPr>
        <w:t>)</w:t>
      </w:r>
    </w:p>
    <w:p w14:paraId="38342825" w14:textId="719090F8" w:rsidR="00051088" w:rsidRPr="00E40A83" w:rsidRDefault="00051088" w:rsidP="00051088">
      <w:pPr>
        <w:pStyle w:val="ListParagraph"/>
        <w:numPr>
          <w:ilvl w:val="1"/>
          <w:numId w:val="11"/>
        </w:numPr>
        <w:rPr>
          <w:highlight w:val="yellow"/>
        </w:rPr>
      </w:pPr>
      <w:r w:rsidRPr="00E40A83">
        <w:rPr>
          <w:highlight w:val="yellow"/>
        </w:rPr>
        <w:t>Hardware setup</w:t>
      </w:r>
    </w:p>
    <w:p w14:paraId="52165BB9" w14:textId="0A323FC3" w:rsidR="00051088" w:rsidRPr="00E40A83" w:rsidRDefault="00051088" w:rsidP="00051088">
      <w:pPr>
        <w:pStyle w:val="ListParagraph"/>
        <w:numPr>
          <w:ilvl w:val="1"/>
          <w:numId w:val="11"/>
        </w:numPr>
        <w:rPr>
          <w:highlight w:val="yellow"/>
        </w:rPr>
      </w:pPr>
      <w:r w:rsidRPr="00E40A83">
        <w:rPr>
          <w:highlight w:val="yellow"/>
        </w:rPr>
        <w:t>Object detection model</w:t>
      </w:r>
    </w:p>
    <w:p w14:paraId="44C4C041" w14:textId="2E47600F" w:rsidR="00051088" w:rsidRPr="00E40A83" w:rsidRDefault="00051088" w:rsidP="00051088">
      <w:pPr>
        <w:pStyle w:val="ListParagraph"/>
        <w:numPr>
          <w:ilvl w:val="1"/>
          <w:numId w:val="11"/>
        </w:numPr>
        <w:rPr>
          <w:highlight w:val="yellow"/>
        </w:rPr>
      </w:pPr>
      <w:r w:rsidRPr="00E40A83">
        <w:rPr>
          <w:highlight w:val="yellow"/>
        </w:rPr>
        <w:t>Video stream input</w:t>
      </w:r>
    </w:p>
    <w:p w14:paraId="033CE3F0" w14:textId="64BAF97B" w:rsidR="00051088" w:rsidRPr="00E40A83" w:rsidRDefault="00051088" w:rsidP="00051088">
      <w:pPr>
        <w:pStyle w:val="ListParagraph"/>
        <w:numPr>
          <w:ilvl w:val="1"/>
          <w:numId w:val="11"/>
        </w:numPr>
        <w:rPr>
          <w:highlight w:val="yellow"/>
        </w:rPr>
      </w:pPr>
      <w:r w:rsidRPr="00E40A83">
        <w:rPr>
          <w:highlight w:val="yellow"/>
        </w:rPr>
        <w:t>Instructions calculation</w:t>
      </w:r>
    </w:p>
    <w:p w14:paraId="7401C0AB" w14:textId="07F775CB" w:rsidR="00051088" w:rsidRPr="00E40A83" w:rsidRDefault="00051088" w:rsidP="00051088">
      <w:pPr>
        <w:pStyle w:val="ListParagraph"/>
        <w:numPr>
          <w:ilvl w:val="1"/>
          <w:numId w:val="11"/>
        </w:numPr>
        <w:rPr>
          <w:highlight w:val="yellow"/>
        </w:rPr>
      </w:pPr>
      <w:r w:rsidRPr="00E40A83">
        <w:rPr>
          <w:highlight w:val="yellow"/>
        </w:rPr>
        <w:t>Distance monitoring</w:t>
      </w:r>
    </w:p>
    <w:p w14:paraId="3B6E9416" w14:textId="1A46964C" w:rsidR="00D33DB4" w:rsidRPr="00E40A83" w:rsidRDefault="00D33DB4" w:rsidP="00D33DB4">
      <w:pPr>
        <w:pStyle w:val="ListParagraph"/>
        <w:numPr>
          <w:ilvl w:val="0"/>
          <w:numId w:val="11"/>
        </w:numPr>
        <w:rPr>
          <w:highlight w:val="yellow"/>
        </w:rPr>
      </w:pPr>
      <w:r w:rsidRPr="00E40A83">
        <w:rPr>
          <w:highlight w:val="yellow"/>
        </w:rPr>
        <w:t>Changed priority list because of distance calculation issues</w:t>
      </w:r>
    </w:p>
    <w:p w14:paraId="21009251" w14:textId="147E33CB" w:rsidR="00D33DB4" w:rsidRPr="00E40A83" w:rsidRDefault="00D33DB4" w:rsidP="00D33DB4">
      <w:pPr>
        <w:pStyle w:val="ListParagraph"/>
        <w:numPr>
          <w:ilvl w:val="1"/>
          <w:numId w:val="11"/>
        </w:numPr>
        <w:rPr>
          <w:highlight w:val="yellow"/>
        </w:rPr>
      </w:pPr>
      <w:r w:rsidRPr="00E40A83">
        <w:rPr>
          <w:highlight w:val="yellow"/>
        </w:rPr>
        <w:t xml:space="preserve">Distance was conducted and added to instructions last </w:t>
      </w:r>
    </w:p>
    <w:p w14:paraId="4895BD13" w14:textId="28533109" w:rsidR="00D33DB4" w:rsidRPr="00E40A83" w:rsidRDefault="00D33DB4" w:rsidP="00D33DB4">
      <w:pPr>
        <w:pStyle w:val="ListParagraph"/>
        <w:numPr>
          <w:ilvl w:val="0"/>
          <w:numId w:val="11"/>
        </w:numPr>
        <w:rPr>
          <w:highlight w:val="yellow"/>
        </w:rPr>
      </w:pPr>
      <w:r w:rsidRPr="00E40A83">
        <w:rPr>
          <w:highlight w:val="yellow"/>
        </w:rPr>
        <w:t>Gantt chart (</w:t>
      </w:r>
      <w:r w:rsidRPr="00E40A83">
        <w:rPr>
          <w:b/>
          <w:bCs/>
          <w:highlight w:val="yellow"/>
        </w:rPr>
        <w:t>original</w:t>
      </w:r>
      <w:r w:rsidRPr="00E40A83">
        <w:rPr>
          <w:highlight w:val="yellow"/>
        </w:rPr>
        <w:t>) designed / created prior to interim submission</w:t>
      </w:r>
    </w:p>
    <w:p w14:paraId="3B14AF1B" w14:textId="381536D4" w:rsidR="00D33DB4" w:rsidRPr="00E40A83" w:rsidRDefault="00D33DB4" w:rsidP="00D33DB4">
      <w:pPr>
        <w:pStyle w:val="ListParagraph"/>
        <w:numPr>
          <w:ilvl w:val="1"/>
          <w:numId w:val="11"/>
        </w:numPr>
        <w:rPr>
          <w:highlight w:val="yellow"/>
        </w:rPr>
      </w:pPr>
      <w:r w:rsidRPr="00E40A83">
        <w:rPr>
          <w:highlight w:val="yellow"/>
        </w:rPr>
        <w:t>What happened during each phase of Gantt chart</w:t>
      </w:r>
    </w:p>
    <w:p w14:paraId="20E544CD" w14:textId="682EFEA1" w:rsidR="00D33DB4" w:rsidRPr="00E40A83" w:rsidRDefault="00D33DB4" w:rsidP="00D33DB4">
      <w:pPr>
        <w:pStyle w:val="ListParagraph"/>
        <w:numPr>
          <w:ilvl w:val="0"/>
          <w:numId w:val="11"/>
        </w:numPr>
        <w:rPr>
          <w:highlight w:val="yellow"/>
        </w:rPr>
      </w:pPr>
      <w:r w:rsidRPr="00E40A83">
        <w:rPr>
          <w:b/>
          <w:bCs/>
          <w:highlight w:val="yellow"/>
        </w:rPr>
        <w:t>Explain any delays, if they effected the schedule, why or why not</w:t>
      </w:r>
    </w:p>
    <w:p w14:paraId="6DEB5933" w14:textId="05F917B8" w:rsidR="00D33DB4" w:rsidRPr="00E40A83" w:rsidRDefault="00D33DB4" w:rsidP="00D33DB4">
      <w:pPr>
        <w:pStyle w:val="ListParagraph"/>
        <w:numPr>
          <w:ilvl w:val="1"/>
          <w:numId w:val="11"/>
        </w:numPr>
        <w:rPr>
          <w:highlight w:val="yellow"/>
        </w:rPr>
      </w:pPr>
      <w:r w:rsidRPr="00E40A83">
        <w:rPr>
          <w:highlight w:val="yellow"/>
        </w:rPr>
        <w:t>Don’t think it did much (made sure to equate for excess time when planning in case of delay)</w:t>
      </w:r>
    </w:p>
    <w:p w14:paraId="400FB22E" w14:textId="5790FBBA" w:rsidR="00D33DB4" w:rsidRPr="00E40A83" w:rsidRDefault="00D33DB4" w:rsidP="00D33DB4">
      <w:pPr>
        <w:pStyle w:val="ListParagraph"/>
        <w:numPr>
          <w:ilvl w:val="1"/>
          <w:numId w:val="11"/>
        </w:numPr>
        <w:rPr>
          <w:highlight w:val="yellow"/>
        </w:rPr>
      </w:pPr>
      <w:r w:rsidRPr="00E40A83">
        <w:rPr>
          <w:highlight w:val="yellow"/>
        </w:rPr>
        <w:t>What aspects of the project were completed</w:t>
      </w:r>
    </w:p>
    <w:p w14:paraId="11CA99F1" w14:textId="2124F6E5" w:rsidR="005D5259" w:rsidRDefault="005D5259" w:rsidP="005D5259">
      <w:pPr>
        <w:rPr>
          <w:highlight w:val="yellow"/>
        </w:rPr>
      </w:pPr>
    </w:p>
    <w:p w14:paraId="7F5FC275" w14:textId="77777777" w:rsidR="005D5259" w:rsidRDefault="005D5259" w:rsidP="005D5259">
      <w:pPr>
        <w:keepNext/>
      </w:pPr>
      <w:r>
        <w:rPr>
          <w:noProof/>
        </w:rPr>
        <w:drawing>
          <wp:inline distT="0" distB="0" distL="0" distR="0" wp14:anchorId="4C9C1461" wp14:editId="1AFFF22D">
            <wp:extent cx="6397463" cy="3952875"/>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6415129" cy="3963791"/>
                    </a:xfrm>
                    <a:prstGeom prst="rect">
                      <a:avLst/>
                    </a:prstGeom>
                  </pic:spPr>
                </pic:pic>
              </a:graphicData>
            </a:graphic>
          </wp:inline>
        </w:drawing>
      </w:r>
    </w:p>
    <w:p w14:paraId="222083CA" w14:textId="1D26919B" w:rsidR="005D5259" w:rsidRPr="005D5259" w:rsidRDefault="005D5259" w:rsidP="005D5259">
      <w:pPr>
        <w:pStyle w:val="Caption"/>
        <w:rPr>
          <w:highlight w:val="yellow"/>
        </w:rPr>
      </w:pPr>
      <w:r>
        <w:t xml:space="preserve">Figure </w:t>
      </w:r>
      <w:fldSimple w:instr=" SEQ Figure \* ARABIC ">
        <w:r>
          <w:rPr>
            <w:noProof/>
          </w:rPr>
          <w:t>37</w:t>
        </w:r>
      </w:fldSimple>
      <w:r>
        <w:t>: Gantt chart showing actual project progress</w:t>
      </w:r>
    </w:p>
    <w:p w14:paraId="63871601" w14:textId="07721C56" w:rsidR="00D33DB4" w:rsidRPr="00E40A83" w:rsidRDefault="00D33DB4" w:rsidP="00D33DB4">
      <w:pPr>
        <w:pStyle w:val="ListParagraph"/>
        <w:numPr>
          <w:ilvl w:val="1"/>
          <w:numId w:val="11"/>
        </w:numPr>
        <w:rPr>
          <w:highlight w:val="yellow"/>
        </w:rPr>
      </w:pPr>
      <w:r w:rsidRPr="00E40A83">
        <w:rPr>
          <w:highlight w:val="yellow"/>
        </w:rPr>
        <w:t>Compare changes between the two</w:t>
      </w:r>
    </w:p>
    <w:p w14:paraId="3FB5BCB9" w14:textId="4168944A" w:rsidR="00D33DB4" w:rsidRPr="00E40A83" w:rsidRDefault="00D33DB4" w:rsidP="00D33DB4">
      <w:pPr>
        <w:pStyle w:val="ListParagraph"/>
        <w:numPr>
          <w:ilvl w:val="2"/>
          <w:numId w:val="11"/>
        </w:numPr>
        <w:rPr>
          <w:highlight w:val="yellow"/>
        </w:rPr>
      </w:pPr>
      <w:r w:rsidRPr="00E40A83">
        <w:rPr>
          <w:highlight w:val="yellow"/>
        </w:rPr>
        <w:t xml:space="preserve">Why these changes </w:t>
      </w:r>
      <w:proofErr w:type="spellStart"/>
      <w:r w:rsidRPr="00E40A83">
        <w:rPr>
          <w:highlight w:val="yellow"/>
        </w:rPr>
        <w:t>occured</w:t>
      </w:r>
      <w:proofErr w:type="spellEnd"/>
    </w:p>
    <w:p w14:paraId="6D2FA5B7" w14:textId="28BA2B29" w:rsidR="00745E38" w:rsidRPr="001A11DA" w:rsidRDefault="00745E38" w:rsidP="00745E38">
      <w:pPr>
        <w:pStyle w:val="ListParagraph"/>
        <w:numPr>
          <w:ilvl w:val="0"/>
          <w:numId w:val="11"/>
        </w:numPr>
        <w:rPr>
          <w:highlight w:val="yellow"/>
        </w:rPr>
      </w:pPr>
      <w:r w:rsidRPr="001A11DA">
        <w:rPr>
          <w:highlight w:val="yellow"/>
        </w:rPr>
        <w:t>Include original Gantt chart</w:t>
      </w:r>
    </w:p>
    <w:p w14:paraId="735983D7" w14:textId="606134D4" w:rsidR="00745E38" w:rsidRPr="001A11DA" w:rsidRDefault="00745E38" w:rsidP="00745E38">
      <w:pPr>
        <w:pStyle w:val="ListParagraph"/>
        <w:numPr>
          <w:ilvl w:val="1"/>
          <w:numId w:val="11"/>
        </w:numPr>
        <w:rPr>
          <w:highlight w:val="yellow"/>
        </w:rPr>
      </w:pPr>
      <w:r w:rsidRPr="001A11DA">
        <w:rPr>
          <w:highlight w:val="yellow"/>
        </w:rPr>
        <w:lastRenderedPageBreak/>
        <w:t>Develop new Gantt chart and compare the two charts and how they have changes over the course of the project</w:t>
      </w:r>
    </w:p>
    <w:p w14:paraId="2573E1F5" w14:textId="77777777" w:rsidR="007B63DE" w:rsidRDefault="007B63DE" w:rsidP="009B697E">
      <w:pPr>
        <w:pStyle w:val="Heading2"/>
      </w:pPr>
    </w:p>
    <w:p w14:paraId="69B04C58" w14:textId="347061B4" w:rsidR="00536DA2" w:rsidRDefault="009B697E" w:rsidP="009B697E">
      <w:pPr>
        <w:pStyle w:val="Heading2"/>
      </w:pPr>
      <w:bookmarkStart w:id="432" w:name="_Toc35609618"/>
      <w:r>
        <w:t>6.3. Future Work</w:t>
      </w:r>
      <w:bookmarkEnd w:id="432"/>
    </w:p>
    <w:p w14:paraId="566100A5" w14:textId="2DD24284" w:rsidR="00C62F8F" w:rsidRDefault="00C62F8F" w:rsidP="00C62F8F"/>
    <w:p w14:paraId="3FD6D938" w14:textId="77777777" w:rsidR="005C73FF" w:rsidRDefault="00F93941" w:rsidP="007618F2">
      <w:pPr>
        <w:spacing w:line="360" w:lineRule="auto"/>
      </w:pPr>
      <w:r>
        <w:t xml:space="preserve">This project, Navigation Assistant, has the potential to improve and expand in the future. </w:t>
      </w:r>
      <w:r w:rsidR="007618F2">
        <w:t xml:space="preserve">Although the project objective, laid out in the opening chapter of this report, was met there is still room to improve with regards to this project. The first feature that could be improved in the future is the </w:t>
      </w:r>
      <w:r w:rsidR="00A9432F">
        <w:t xml:space="preserve">object detection speed on the Raspberry Pi. </w:t>
      </w:r>
      <w:r w:rsidR="00A260B2">
        <w:t xml:space="preserve">Although the object detection works well for the project demonstration there is room to improve its speed in the future. </w:t>
      </w:r>
    </w:p>
    <w:p w14:paraId="3BB43CF7" w14:textId="77777777" w:rsidR="005C73FF" w:rsidRDefault="005C73FF" w:rsidP="007618F2">
      <w:pPr>
        <w:spacing w:line="360" w:lineRule="auto"/>
      </w:pPr>
    </w:p>
    <w:p w14:paraId="7C55232B" w14:textId="7E6A4174" w:rsidR="00A260B2" w:rsidRDefault="00A260B2" w:rsidP="007618F2">
      <w:pPr>
        <w:spacing w:line="360" w:lineRule="auto"/>
      </w:pPr>
      <w:r>
        <w:t xml:space="preserve">Another improvement that could be made to Navigation Assistant is to include a GPS feature. This feature, if added to this project in the future, could provide the user with the ability to navigate to a desired address using audio directions. </w:t>
      </w:r>
      <w:r w:rsidR="005C73FF">
        <w:t>This would also involve the use of a microphone to gather the users inputted address.</w:t>
      </w:r>
    </w:p>
    <w:p w14:paraId="4D5E070F" w14:textId="77777777" w:rsidR="00DD3B7B" w:rsidRDefault="00DD3B7B" w:rsidP="007618F2">
      <w:pPr>
        <w:spacing w:line="360" w:lineRule="auto"/>
      </w:pPr>
    </w:p>
    <w:p w14:paraId="3F6C66FD" w14:textId="09585FA3" w:rsidR="005C73FF" w:rsidRDefault="00DD3B7B" w:rsidP="007618F2">
      <w:pPr>
        <w:spacing w:line="360" w:lineRule="auto"/>
      </w:pPr>
      <w:r>
        <w:t xml:space="preserve">As well as that, future work could be carried out to improve the look of the Navigation Assistant device. A recurring issue that was mentioned by users in the user evaluations conducted, previously discussed in chapter 5 of this report, was the look of the device and how it was attached to the user. </w:t>
      </w:r>
      <w:r w:rsidR="009707E0">
        <w:t>Improvements in the way that the device is attached to the user could be considered in the future work of this project. Once consideration could be to attach the device to the visually impaired user</w:t>
      </w:r>
      <w:r w:rsidR="004D7BC2">
        <w:t>’</w:t>
      </w:r>
      <w:r w:rsidR="009707E0">
        <w:t>s white cane, if they use one.</w:t>
      </w:r>
    </w:p>
    <w:p w14:paraId="6FAF2A2F" w14:textId="73BED981" w:rsidR="005C73FF" w:rsidRDefault="005C73FF" w:rsidP="007618F2">
      <w:pPr>
        <w:spacing w:line="360" w:lineRule="auto"/>
      </w:pPr>
    </w:p>
    <w:p w14:paraId="7BAB12D6" w14:textId="2BFC52DB" w:rsidR="004D7BC2" w:rsidRDefault="004D7BC2" w:rsidP="007618F2">
      <w:pPr>
        <w:spacing w:line="360" w:lineRule="auto"/>
      </w:pPr>
      <w:r>
        <w:t xml:space="preserve">The final improvement that could be made to the Navigation Assistant project as part of its future work is the way in which the user is warned about up and coming objects in their path. </w:t>
      </w:r>
      <w:r w:rsidR="00513A05">
        <w:t>As mentioned previously in this report there is the possibility of including haptics warnings to the user as well as audio warnings.</w:t>
      </w:r>
      <w:r w:rsidR="008702AC">
        <w:t xml:space="preserve"> This combination of audio and haptic warning would open this project to not only visually impaired or blind people, but also visually impaired users who are also hard of hearing. </w:t>
      </w:r>
    </w:p>
    <w:p w14:paraId="4BAAD6CA" w14:textId="0A035422" w:rsidR="007618F2" w:rsidRDefault="007618F2" w:rsidP="00C62F8F"/>
    <w:p w14:paraId="3CBF5526" w14:textId="77777777" w:rsidR="008702AC" w:rsidRDefault="008702AC" w:rsidP="00C62F8F"/>
    <w:p w14:paraId="6D1E59F9" w14:textId="2DADBCA6" w:rsidR="00204344" w:rsidRPr="008702AC" w:rsidRDefault="00204344" w:rsidP="008702AC">
      <w:pPr>
        <w:rPr>
          <w:highlight w:val="yellow"/>
        </w:rPr>
      </w:pPr>
    </w:p>
    <w:p w14:paraId="79C355FF" w14:textId="61DF163A" w:rsidR="0091011C" w:rsidRDefault="0091011C" w:rsidP="0091011C">
      <w:pPr>
        <w:pStyle w:val="Heading1"/>
      </w:pPr>
      <w:bookmarkStart w:id="433" w:name="_Toc35609619"/>
      <w:r>
        <w:lastRenderedPageBreak/>
        <w:t>7. Conclusion</w:t>
      </w:r>
      <w:bookmarkEnd w:id="433"/>
    </w:p>
    <w:p w14:paraId="55C71271" w14:textId="36B77792" w:rsidR="0091011C" w:rsidRDefault="0091011C" w:rsidP="0091011C"/>
    <w:p w14:paraId="3772E52C" w14:textId="2360926F" w:rsidR="003F5E20" w:rsidRDefault="003F5E20" w:rsidP="00840E35">
      <w:pPr>
        <w:spacing w:line="360" w:lineRule="auto"/>
      </w:pPr>
      <w:r>
        <w:t xml:space="preserve">This chapter reflects on the project as a whole. Included in this chapter is a discussion about how the projects objective, laid out in the first chapter of this report, was met. Also included in this chapter are </w:t>
      </w:r>
      <w:r w:rsidR="00840E35">
        <w:t>the</w:t>
      </w:r>
      <w:r>
        <w:t xml:space="preserve"> experiences have been taken away from this project and if this project was to be undertaken again what changes would be made. </w:t>
      </w:r>
    </w:p>
    <w:p w14:paraId="12ADBEEE" w14:textId="2E8265F6" w:rsidR="00171A47" w:rsidRDefault="00171A47" w:rsidP="0091011C"/>
    <w:p w14:paraId="5B8E5C5E" w14:textId="32FD3A78" w:rsidR="00171A47" w:rsidRDefault="00E23F06" w:rsidP="00E23F06">
      <w:pPr>
        <w:spacing w:line="360" w:lineRule="auto"/>
      </w:pPr>
      <w:r>
        <w:t>The objective of this project was to develop a portable and easy to use device that allows a visually impaired or blind user to avoid upcoming obstacles in their path with the use of audio navigational instructions. The objective, set out in the first chapter of this report, was met by the developing of an object detection program that runs on the Raspberry Pi</w:t>
      </w:r>
      <w:r w:rsidR="001426F2">
        <w:t>, making it a portable solution</w:t>
      </w:r>
      <w:r>
        <w:t>.</w:t>
      </w:r>
      <w:r w:rsidR="001426F2">
        <w:t xml:space="preserve"> </w:t>
      </w:r>
      <w:r w:rsidR="005F1F78">
        <w:t>The inspiration behind this project was drawn from the fact that assistive technology for the visually impaired or blind is an ever-evolving field of computer science.</w:t>
      </w:r>
      <w:r w:rsidR="00025195">
        <w:t xml:space="preserve"> Even though there have been various amounts of information and research projects about using technology for assistive purposes for the visually impaired and blind, some of which were discussed previously in the research chapter of this report, none of these have become a staple in the lives of the visually impaired or blind.  As a result of this different technologies, some of which were previously discussed, are frequently created to aid in the independent living of the visually impaired and blind. It is for this reason that Navigation Assistant was created. </w:t>
      </w:r>
    </w:p>
    <w:p w14:paraId="37B8CFD5" w14:textId="4809E7BC" w:rsidR="00025195" w:rsidRDefault="00025195" w:rsidP="00E23F06">
      <w:pPr>
        <w:spacing w:line="360" w:lineRule="auto"/>
      </w:pPr>
    </w:p>
    <w:p w14:paraId="50CCC7B7" w14:textId="35F9DB54" w:rsidR="0064403E" w:rsidRPr="008B6072" w:rsidRDefault="00025195" w:rsidP="008B6072">
      <w:pPr>
        <w:spacing w:line="360" w:lineRule="auto"/>
      </w:pPr>
      <w:r>
        <w:t xml:space="preserve">This project </w:t>
      </w:r>
      <w:r w:rsidR="008B6072">
        <w:t xml:space="preserve">demonstrates a proof of concept system that demonstrates the possibility of the Raspberry Pi being used as an assistive technology solution for the visually impaired or blind. In addition to that, this project offers an additional feature not included in more traditional navigation options used by the visually impaired or blind, i.e. the white cane or guide dog. This additional feature is the audio instructions used to inform users about upcoming objects in their path. As a result of this, the developed project can be used in combination with the more traditional aids, mentioned previously, to have more rounded navigation possibilities for the visually impaired or blind. </w:t>
      </w:r>
    </w:p>
    <w:p w14:paraId="193B3246" w14:textId="4D5FE880" w:rsidR="00171A47" w:rsidRDefault="00171A47" w:rsidP="00171A47">
      <w:pPr>
        <w:spacing w:before="240"/>
        <w:rPr>
          <w:highlight w:val="yellow"/>
        </w:rPr>
      </w:pPr>
    </w:p>
    <w:p w14:paraId="47F89AC8" w14:textId="2A548106" w:rsidR="0064403E" w:rsidRPr="008B6072" w:rsidRDefault="008B6072" w:rsidP="004D4B54">
      <w:pPr>
        <w:spacing w:before="240" w:line="360" w:lineRule="auto"/>
      </w:pPr>
      <w:r>
        <w:t xml:space="preserve">If this project were to be undertaken again a couple of changes would be made. </w:t>
      </w:r>
      <w:r w:rsidR="004D4B54">
        <w:t xml:space="preserve">There would be more consideration for the ability of the hardware being used. Although the object detection ran on the Raspberry Pi more consideration would be taken into increasing the speed of the object </w:t>
      </w:r>
      <w:r w:rsidR="004D4B54">
        <w:lastRenderedPageBreak/>
        <w:t>detection if the project was undertaken again. As well as that, there would be a quicker reaction to changes that need to be made in the project. Although the form of agile methodology used, feature driven development, allow</w:t>
      </w:r>
      <w:r w:rsidR="002D49A3">
        <w:t>ed</w:t>
      </w:r>
      <w:r w:rsidR="004D4B54">
        <w:t xml:space="preserve"> for changes to be made during the course of </w:t>
      </w:r>
      <w:r w:rsidR="002D49A3">
        <w:t xml:space="preserve">this project, changes were still unwanted from a developer’s perspective. As a result of this, time was, at points, wasted trying to prevent changes. For example, when it was attempted to get a single lens camera to detect the distance between the user and the detected object instead of accepting that a distance sensor would be needed. Although this lack of adapting to change did not delay the final developed project, there was a possibility of critical features or testing not being carried out as a result of this change prevention. </w:t>
      </w:r>
      <w:r w:rsidR="00012557">
        <w:t xml:space="preserve">Therefore, if this project was to be undertaken again a quicker reaction to change would be undertaken. </w:t>
      </w:r>
    </w:p>
    <w:p w14:paraId="4AD32DF7" w14:textId="06E68592" w:rsidR="008B6072" w:rsidRDefault="008B6072" w:rsidP="008B6072">
      <w:pPr>
        <w:spacing w:before="240"/>
        <w:rPr>
          <w:highlight w:val="yellow"/>
        </w:rPr>
      </w:pPr>
    </w:p>
    <w:p w14:paraId="549EE2F7" w14:textId="7FBD98C1" w:rsidR="00012557" w:rsidRPr="00012557" w:rsidRDefault="00012557" w:rsidP="002E4B51">
      <w:pPr>
        <w:spacing w:before="240" w:line="360" w:lineRule="auto"/>
      </w:pPr>
      <w:r w:rsidRPr="00012557">
        <w:t xml:space="preserve">Lastly, as a result of this project there are many experiences that can be taken away. </w:t>
      </w:r>
      <w:r w:rsidR="002E4B51">
        <w:t xml:space="preserve">Firstly, as a result of being placed in uncomfortable situations, like technologies not working as expected and plans changing unexpectedly, the knowledge that has been gained from this project </w:t>
      </w:r>
      <w:r w:rsidR="002E4B51">
        <w:t>has strengthened</w:t>
      </w:r>
      <w:r w:rsidR="002E4B51">
        <w:t>.  As well as that the lifecycle of this project mimics that of the projects carried out in industry, providing knowledge in regard to this. One of the biggest experiences gained from this project is the ability to critique own work and receive critiques from other, like users, and the ability to adapt to plans to change. The experiences gained as a result of this project will be used again in industry upon completion of this degree. In addition to that, the ability of knowing how to enhance a development project with design, research, testing and validation is an invaluable experience. Overall, through the lifecycle of this project the knowledge and skills learned during the years of studying computer science have been solidified.</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281F8C9C" w14:textId="3F0EB27F" w:rsidR="00BC488B" w:rsidRDefault="00BC488B"/>
    <w:p w14:paraId="31E282B0" w14:textId="58D071FB" w:rsidR="00D02F5F" w:rsidRDefault="00D02F5F"/>
    <w:p w14:paraId="4FB198DB" w14:textId="77777777" w:rsidR="00640292" w:rsidRDefault="00640292"/>
    <w:p w14:paraId="2976BBB9" w14:textId="77777777" w:rsidR="00D02F5F" w:rsidRDefault="00D02F5F"/>
    <w:p w14:paraId="20E8172F" w14:textId="77777777" w:rsidR="00C93834" w:rsidRDefault="00C93834"/>
    <w:p w14:paraId="2A813CC4" w14:textId="77777777" w:rsidR="008A58DD" w:rsidRDefault="008A58DD" w:rsidP="008A58DD">
      <w:pPr>
        <w:pStyle w:val="Heading1"/>
      </w:pPr>
      <w:bookmarkStart w:id="434" w:name="_Toc35609620"/>
      <w:r>
        <w:lastRenderedPageBreak/>
        <w:t>Bibliography</w:t>
      </w:r>
      <w:bookmarkEnd w:id="434"/>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proofErr w:type="spellStart"/>
      <w:r w:rsidRPr="00C121EA">
        <w:rPr>
          <w:rFonts w:ascii="Calibri" w:hAnsi="Calibri" w:cs="Calibri"/>
          <w:szCs w:val="24"/>
        </w:rPr>
        <w:t>MaxiAids</w:t>
      </w:r>
      <w:proofErr w:type="spellEnd"/>
      <w:r w:rsidRPr="00C121EA">
        <w:rPr>
          <w:rFonts w:ascii="Calibri" w:hAnsi="Calibri" w:cs="Calibri"/>
          <w:szCs w:val="24"/>
        </w:rPr>
        <w:t xml:space="preserve">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proofErr w:type="spellStart"/>
      <w:r w:rsidRPr="00C121EA">
        <w:rPr>
          <w:rFonts w:ascii="Calibri" w:hAnsi="Calibri" w:cs="Calibri"/>
          <w:szCs w:val="24"/>
        </w:rPr>
        <w:t>CareTec</w:t>
      </w:r>
      <w:proofErr w:type="spellEnd"/>
      <w:r w:rsidRPr="00C121EA">
        <w:rPr>
          <w:rFonts w:ascii="Calibri" w:hAnsi="Calibri" w:cs="Calibri"/>
          <w:szCs w:val="24"/>
        </w:rPr>
        <w:t xml:space="preserve">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w:t>
      </w:r>
      <w:proofErr w:type="spellStart"/>
      <w:r w:rsidRPr="00C121EA">
        <w:rPr>
          <w:rFonts w:cstheme="minorHAnsi"/>
        </w:rPr>
        <w:t>Ezhilarasi</w:t>
      </w:r>
      <w:proofErr w:type="spellEnd"/>
      <w:r w:rsidRPr="00C121EA">
        <w:rPr>
          <w:rFonts w:cstheme="minorHAnsi"/>
        </w:rPr>
        <w:t xml:space="preserve">, R. </w:t>
      </w:r>
      <w:proofErr w:type="spellStart"/>
      <w:r w:rsidRPr="00C121EA">
        <w:rPr>
          <w:rFonts w:cstheme="minorHAnsi"/>
        </w:rPr>
        <w:t>Jeyameenachi</w:t>
      </w:r>
      <w:proofErr w:type="spellEnd"/>
      <w:r w:rsidRPr="00C121EA">
        <w:rPr>
          <w:rFonts w:cstheme="minorHAnsi"/>
        </w:rPr>
        <w:t xml:space="preserve">,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w:t>
      </w:r>
      <w:proofErr w:type="spellStart"/>
      <w:r w:rsidRPr="00C121EA">
        <w:rPr>
          <w:rFonts w:eastAsia="Arial" w:cstheme="minorHAnsi"/>
        </w:rPr>
        <w:t>Gopu</w:t>
      </w:r>
      <w:proofErr w:type="spellEnd"/>
      <w:r w:rsidRPr="00C121EA">
        <w:rPr>
          <w:rFonts w:eastAsia="Arial" w:cstheme="minorHAnsi"/>
        </w:rPr>
        <w:t xml:space="preserve"> </w:t>
      </w:r>
      <w:proofErr w:type="spellStart"/>
      <w:r w:rsidRPr="00C121EA">
        <w:rPr>
          <w:rFonts w:eastAsia="Arial" w:cstheme="minorHAnsi"/>
        </w:rPr>
        <w:t>Darson</w:t>
      </w:r>
      <w:proofErr w:type="spellEnd"/>
      <w:r w:rsidRPr="00C121EA">
        <w:rPr>
          <w:rFonts w:eastAsia="Arial" w:cstheme="minorHAnsi"/>
        </w:rPr>
        <w:t xml:space="preserve">,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proofErr w:type="spellStart"/>
      <w:r w:rsidRPr="00C121EA">
        <w:rPr>
          <w:rFonts w:cstheme="minorHAnsi"/>
        </w:rPr>
        <w:t>Anushree</w:t>
      </w:r>
      <w:proofErr w:type="spellEnd"/>
      <w:r w:rsidRPr="00C121EA">
        <w:rPr>
          <w:rFonts w:cstheme="minorHAnsi"/>
        </w:rPr>
        <w:t xml:space="preserve"> </w:t>
      </w:r>
      <w:proofErr w:type="spellStart"/>
      <w:r w:rsidRPr="00C121EA">
        <w:rPr>
          <w:rFonts w:cstheme="minorHAnsi"/>
        </w:rPr>
        <w:t>Harsur</w:t>
      </w:r>
      <w:proofErr w:type="spellEnd"/>
      <w:r w:rsidRPr="00C121EA">
        <w:rPr>
          <w:rFonts w:cstheme="minorHAnsi"/>
        </w:rPr>
        <w:t xml:space="preserve">, </w:t>
      </w:r>
      <w:proofErr w:type="spellStart"/>
      <w:r w:rsidRPr="00C121EA">
        <w:rPr>
          <w:rFonts w:cstheme="minorHAnsi"/>
        </w:rPr>
        <w:t>Chitra.M</w:t>
      </w:r>
      <w:proofErr w:type="spellEnd"/>
      <w:r w:rsidRPr="00C121EA">
        <w:rPr>
          <w:rFonts w:cstheme="minorHAnsi"/>
        </w:rPr>
        <w:t xml:space="preserve">,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proofErr w:type="spellStart"/>
      <w:r w:rsidRPr="00C121EA">
        <w:rPr>
          <w:rFonts w:cstheme="minorHAnsi"/>
        </w:rPr>
        <w:t>Ayush</w:t>
      </w:r>
      <w:proofErr w:type="spellEnd"/>
      <w:r w:rsidRPr="00C121EA">
        <w:rPr>
          <w:rFonts w:cstheme="minorHAnsi"/>
        </w:rPr>
        <w:t xml:space="preserve"> </w:t>
      </w:r>
      <w:proofErr w:type="spellStart"/>
      <w:r w:rsidRPr="00C121EA">
        <w:rPr>
          <w:rFonts w:cstheme="minorHAnsi"/>
        </w:rPr>
        <w:t>Wattal</w:t>
      </w:r>
      <w:proofErr w:type="spellEnd"/>
      <w:r w:rsidRPr="00C121EA">
        <w:rPr>
          <w:rFonts w:cstheme="minorHAnsi"/>
        </w:rPr>
        <w:t xml:space="preserve">,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proofErr w:type="spellStart"/>
      <w:r w:rsidRPr="00C121EA">
        <w:rPr>
          <w:rFonts w:cstheme="minorHAnsi"/>
        </w:rPr>
        <w:t>V.S.S.Kaushalya</w:t>
      </w:r>
      <w:proofErr w:type="spellEnd"/>
      <w:r w:rsidRPr="00C121EA">
        <w:rPr>
          <w:rFonts w:cstheme="minorHAnsi"/>
        </w:rPr>
        <w:t xml:space="preserve">, </w:t>
      </w:r>
      <w:proofErr w:type="spellStart"/>
      <w:r w:rsidRPr="00C121EA">
        <w:rPr>
          <w:rFonts w:cstheme="minorHAnsi"/>
        </w:rPr>
        <w:t>K.D.D.P.Premarathne</w:t>
      </w:r>
      <w:proofErr w:type="spellEnd"/>
      <w:r w:rsidRPr="00C121EA">
        <w:rPr>
          <w:rFonts w:cstheme="minorHAnsi"/>
        </w:rPr>
        <w:t xml:space="preserve">, </w:t>
      </w:r>
      <w:proofErr w:type="spellStart"/>
      <w:r w:rsidRPr="00C121EA">
        <w:rPr>
          <w:rFonts w:cstheme="minorHAnsi"/>
        </w:rPr>
        <w:t>H.M.Shadir</w:t>
      </w:r>
      <w:proofErr w:type="spellEnd"/>
      <w:r w:rsidRPr="00C121EA">
        <w:rPr>
          <w:rFonts w:cstheme="minorHAnsi"/>
        </w:rPr>
        <w:t xml:space="preserve">, </w:t>
      </w:r>
      <w:proofErr w:type="spellStart"/>
      <w:r w:rsidRPr="00C121EA">
        <w:rPr>
          <w:rFonts w:cstheme="minorHAnsi"/>
        </w:rPr>
        <w:t>P.Krithika</w:t>
      </w:r>
      <w:proofErr w:type="spellEnd"/>
      <w:r w:rsidRPr="00C121EA">
        <w:rPr>
          <w:rFonts w:cstheme="minorHAnsi"/>
        </w:rPr>
        <w:t xml:space="preserve">, </w:t>
      </w:r>
      <w:proofErr w:type="spellStart"/>
      <w:r w:rsidRPr="00C121EA">
        <w:rPr>
          <w:rFonts w:cstheme="minorHAnsi"/>
        </w:rPr>
        <w:t>S.G.S.Fernando</w:t>
      </w:r>
      <w:proofErr w:type="spellEnd"/>
      <w:r w:rsidRPr="00C121EA">
        <w:rPr>
          <w:rFonts w:cstheme="minorHAnsi"/>
        </w:rPr>
        <w:t xml:space="preserve">,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lastRenderedPageBreak/>
        <w:t xml:space="preserve">Image Recognition With TensorFlow on Raspberry Pi, 2019. Image Recognition With TensorFlow on Raspberry Pi [WWW Document]. </w:t>
      </w:r>
      <w:proofErr w:type="spellStart"/>
      <w:r w:rsidRPr="00C121EA">
        <w:rPr>
          <w:rFonts w:ascii="Calibri" w:hAnsi="Calibri" w:cs="Calibri"/>
          <w:szCs w:val="24"/>
        </w:rPr>
        <w:t>Instructables</w:t>
      </w:r>
      <w:proofErr w:type="spellEnd"/>
      <w:r w:rsidRPr="00C121EA">
        <w:rPr>
          <w:rFonts w:ascii="Calibri" w:hAnsi="Calibri" w:cs="Calibri"/>
          <w:szCs w:val="24"/>
        </w:rPr>
        <w:t>.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 xml:space="preserve">What is </w:t>
      </w:r>
      <w:proofErr w:type="spellStart"/>
      <w:r w:rsidR="00EC144B" w:rsidRPr="00C121EA">
        <w:rPr>
          <w:rFonts w:ascii="Calibri" w:hAnsi="Calibri" w:cs="Calibri"/>
          <w:szCs w:val="24"/>
        </w:rPr>
        <w:t>Keras</w:t>
      </w:r>
      <w:proofErr w:type="spellEnd"/>
      <w:r w:rsidR="00EC144B" w:rsidRPr="00C121EA">
        <w:rPr>
          <w:rFonts w:ascii="Calibri" w:hAnsi="Calibri" w:cs="Calibri"/>
          <w:szCs w:val="24"/>
        </w:rPr>
        <w:t>?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61"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62"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proofErr w:type="spellStart"/>
      <w:r w:rsidRPr="00C121EA">
        <w:t>matterport</w:t>
      </w:r>
      <w:proofErr w:type="spellEnd"/>
      <w:r w:rsidRPr="00C121EA">
        <w:t>/</w:t>
      </w:r>
      <w:proofErr w:type="spellStart"/>
      <w:r w:rsidRPr="00C121EA">
        <w:t>Mask_RCNN</w:t>
      </w:r>
      <w:proofErr w:type="spellEnd"/>
      <w:r w:rsidRPr="00C121EA">
        <w:t xml:space="preserve">: Mask R-CNN for object detection and instance segmentation on </w:t>
      </w:r>
      <w:proofErr w:type="spellStart"/>
      <w:r w:rsidRPr="00C121EA">
        <w:t>Keras</w:t>
      </w:r>
      <w:proofErr w:type="spellEnd"/>
      <w:r w:rsidRPr="00C121EA">
        <w:t xml:space="preserve"> and TensorFlow, 2017. URL </w:t>
      </w:r>
      <w:hyperlink r:id="rId63"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proofErr w:type="spellStart"/>
      <w:r w:rsidRPr="00C121EA">
        <w:t>Thushan</w:t>
      </w:r>
      <w:proofErr w:type="spellEnd"/>
      <w:r w:rsidRPr="00C121EA">
        <w:t xml:space="preserve"> </w:t>
      </w:r>
      <w:proofErr w:type="spellStart"/>
      <w:r w:rsidRPr="00C121EA">
        <w:t>Ganegedara</w:t>
      </w:r>
      <w:proofErr w:type="spellEnd"/>
      <w:r w:rsidRPr="00C121EA">
        <w:rPr>
          <w:rFonts w:ascii="Calibri" w:hAnsi="Calibri" w:cs="Calibri"/>
          <w:szCs w:val="24"/>
        </w:rPr>
        <w:t>,</w:t>
      </w:r>
      <w:r w:rsidRPr="00C121EA">
        <w:t xml:space="preserve"> 2019. Intuitive Guide to Convolutional Neural Networks, 2019. URL </w:t>
      </w:r>
      <w:hyperlink r:id="rId64"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65"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w:t>
      </w:r>
      <w:proofErr w:type="spellStart"/>
      <w:r w:rsidRPr="00C121EA">
        <w:t>Color</w:t>
      </w:r>
      <w:proofErr w:type="spellEnd"/>
      <w:r w:rsidRPr="00C121EA">
        <w:t xml:space="preserve">: Instance Segmentation with Mask R-CNN and TensorFlow. URL </w:t>
      </w:r>
      <w:hyperlink r:id="rId66"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proofErr w:type="spellStart"/>
      <w:r w:rsidRPr="002A3FA6">
        <w:rPr>
          <w:rFonts w:ascii="Calibri" w:hAnsi="Calibri" w:cs="Calibri"/>
          <w:szCs w:val="24"/>
        </w:rPr>
        <w:t>LeanKit</w:t>
      </w:r>
      <w:proofErr w:type="spellEnd"/>
      <w:r w:rsidRPr="002A3FA6">
        <w:rPr>
          <w:rFonts w:ascii="Calibri" w:hAnsi="Calibri" w:cs="Calibri"/>
          <w:szCs w:val="24"/>
        </w:rPr>
        <w:t xml:space="preserve">, 2019. Top 6 Software Development Methodologies [WWW Document]. </w:t>
      </w:r>
      <w:proofErr w:type="spellStart"/>
      <w:r w:rsidRPr="002A3FA6">
        <w:rPr>
          <w:rFonts w:ascii="Calibri" w:hAnsi="Calibri" w:cs="Calibri"/>
          <w:szCs w:val="24"/>
        </w:rPr>
        <w:t>LeanKit</w:t>
      </w:r>
      <w:proofErr w:type="spellEnd"/>
      <w:r w:rsidRPr="002A3FA6">
        <w:rPr>
          <w:rFonts w:ascii="Calibri" w:hAnsi="Calibri" w:cs="Calibri"/>
          <w:szCs w:val="24"/>
        </w:rPr>
        <w:t xml:space="preserve">.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Paul Dolman-</w:t>
      </w:r>
      <w:proofErr w:type="spellStart"/>
      <w:r w:rsidRPr="002A3FA6">
        <w:rPr>
          <w:rFonts w:ascii="Calibri" w:hAnsi="Calibri" w:cs="Calibri"/>
          <w:szCs w:val="24"/>
        </w:rPr>
        <w:t>Darrall</w:t>
      </w:r>
      <w:proofErr w:type="spellEnd"/>
      <w:r w:rsidRPr="002A3FA6">
        <w:rPr>
          <w:rFonts w:ascii="Calibri" w:hAnsi="Calibri" w:cs="Calibri"/>
          <w:szCs w:val="24"/>
        </w:rPr>
        <w:t xml:space="preserve">, 2019. </w:t>
      </w:r>
      <w:r w:rsidR="00EC144B" w:rsidRPr="002A3FA6">
        <w:rPr>
          <w:rFonts w:ascii="Calibri" w:hAnsi="Calibri" w:cs="Calibri"/>
          <w:szCs w:val="24"/>
        </w:rPr>
        <w:t xml:space="preserve">Scrum - the diagram. </w:t>
      </w:r>
      <w:proofErr w:type="spellStart"/>
      <w:r w:rsidR="00EC144B" w:rsidRPr="002A3FA6">
        <w:rPr>
          <w:rFonts w:ascii="Calibri" w:hAnsi="Calibri" w:cs="Calibri"/>
          <w:szCs w:val="24"/>
        </w:rPr>
        <w:t>Emergn</w:t>
      </w:r>
      <w:proofErr w:type="spellEnd"/>
      <w:r w:rsidR="00EC144B" w:rsidRPr="002A3FA6">
        <w:rPr>
          <w:rFonts w:ascii="Calibri" w:hAnsi="Calibri" w:cs="Calibri"/>
          <w:szCs w:val="24"/>
        </w:rPr>
        <w:t>.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w:t>
      </w:r>
      <w:proofErr w:type="spellStart"/>
      <w:r w:rsidRPr="00FF51C5">
        <w:t>Ève</w:t>
      </w:r>
      <w:proofErr w:type="spellEnd"/>
      <w:r>
        <w:t xml:space="preserve"> </w:t>
      </w:r>
      <w:proofErr w:type="spellStart"/>
      <w:r>
        <w:t>Mottard</w:t>
      </w:r>
      <w:proofErr w:type="spellEnd"/>
      <w:r>
        <w:t xml:space="preserve">, </w:t>
      </w:r>
      <w:r w:rsidRPr="00FF51C5">
        <w:t>Frédéric</w:t>
      </w:r>
      <w:r>
        <w:t xml:space="preserve"> Dumont, </w:t>
      </w:r>
      <w:proofErr w:type="spellStart"/>
      <w:r>
        <w:t>Lise</w:t>
      </w:r>
      <w:proofErr w:type="spellEnd"/>
      <w:r>
        <w:t xml:space="preserve"> </w:t>
      </w:r>
      <w:proofErr w:type="spellStart"/>
      <w:r w:rsidRPr="00FF51C5">
        <w:t>Côté</w:t>
      </w:r>
      <w:proofErr w:type="spellEnd"/>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67"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68"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t xml:space="preserve">Jason </w:t>
      </w:r>
      <w:r w:rsidR="00EA0A67">
        <w:t xml:space="preserve">Brownlee, 2020. A Gentle Introduction to Computer Vision. URL </w:t>
      </w:r>
      <w:hyperlink r:id="rId69"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70"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lastRenderedPageBreak/>
        <w:t xml:space="preserve">Best Guide To Know About Computer Vision Techniques [WWW Document], 2019. URL </w:t>
      </w:r>
      <w:hyperlink r:id="rId71"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proofErr w:type="spellStart"/>
      <w:r>
        <w:t>Natallia</w:t>
      </w:r>
      <w:proofErr w:type="spellEnd"/>
      <w:r>
        <w:t xml:space="preserve"> </w:t>
      </w:r>
      <w:proofErr w:type="spellStart"/>
      <w:r w:rsidR="009C3460">
        <w:t>Sakovich</w:t>
      </w:r>
      <w:proofErr w:type="spellEnd"/>
      <w:r w:rsidR="009C3460">
        <w:t>, 2020</w:t>
      </w:r>
      <w:r>
        <w:t xml:space="preserve">. Best programming languages for image recognition | </w:t>
      </w:r>
      <w:proofErr w:type="spellStart"/>
      <w:r>
        <w:t>SaM</w:t>
      </w:r>
      <w:proofErr w:type="spellEnd"/>
      <w:r>
        <w:t xml:space="preserve"> Solutions. URL </w:t>
      </w:r>
      <w:hyperlink r:id="rId72"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w:t>
      </w:r>
      <w:proofErr w:type="spellStart"/>
      <w:r>
        <w:t>Hashan</w:t>
      </w:r>
      <w:proofErr w:type="spellEnd"/>
      <w:r>
        <w:t xml:space="preserve"> </w:t>
      </w:r>
      <w:proofErr w:type="spellStart"/>
      <w:r>
        <w:t>Punchihewa</w:t>
      </w:r>
      <w:proofErr w:type="spellEnd"/>
      <w:r>
        <w:t xml:space="preserve">, Julie Emile, Jack Morrison, 2018. Convolutional Neural Networks, URL </w:t>
      </w:r>
      <w:hyperlink r:id="rId73"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74"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w:t>
      </w:r>
      <w:proofErr w:type="spellStart"/>
      <w:r>
        <w:t>Hollemans</w:t>
      </w:r>
      <w:proofErr w:type="spellEnd"/>
      <w:r>
        <w:t xml:space="preserve">, 2018. MobileNet version 2. URL </w:t>
      </w:r>
      <w:hyperlink r:id="rId75"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76" w:history="1">
        <w:r w:rsidRPr="00814666">
          <w:rPr>
            <w:rStyle w:val="Hyperlink"/>
            <w:color w:val="auto"/>
            <w:u w:val="none"/>
          </w:rPr>
          <w:t>https://thepihut.com/blogs/raspberry-pi-tutorials/hc-sr04-ultrasonic-range-sensor-on-the-raspberry-pi</w:t>
        </w:r>
      </w:hyperlink>
      <w:r>
        <w:t xml:space="preserve"> (accessed 01.03.20)</w:t>
      </w:r>
    </w:p>
    <w:p w14:paraId="2AE50A73" w14:textId="625DCB09" w:rsidR="0004701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77" w:history="1">
        <w:r w:rsidR="00D74E67" w:rsidRPr="00D74E67">
          <w:rPr>
            <w:rStyle w:val="Hyperlink"/>
            <w:color w:val="auto"/>
            <w:u w:val="none"/>
          </w:rPr>
          <w:t>https://randomnerdtutorials.com/complete-guide-for-ultrasonic-sensor-hc-sr04/</w:t>
        </w:r>
      </w:hyperlink>
      <w:r w:rsidR="00D74E67">
        <w:t xml:space="preserve"> (accessed 01.03.20)</w:t>
      </w:r>
    </w:p>
    <w:p w14:paraId="43430F2E" w14:textId="61302AFB" w:rsidR="00F73902" w:rsidRDefault="00F73902" w:rsidP="00047019">
      <w:pPr>
        <w:pStyle w:val="ListParagraph"/>
        <w:numPr>
          <w:ilvl w:val="0"/>
          <w:numId w:val="6"/>
        </w:numPr>
      </w:pPr>
      <w:r>
        <w:t xml:space="preserve">Adrian </w:t>
      </w:r>
      <w:proofErr w:type="spellStart"/>
      <w:r>
        <w:t>Rosebrock</w:t>
      </w:r>
      <w:proofErr w:type="spellEnd"/>
      <w:r>
        <w:t xml:space="preserve">, 2015. Find distance from camera to object using Python and OpenCV. URL </w:t>
      </w:r>
      <w:hyperlink r:id="rId78" w:history="1">
        <w:r w:rsidRPr="007426FE">
          <w:rPr>
            <w:rStyle w:val="Hyperlink"/>
            <w:color w:val="auto"/>
            <w:u w:val="none"/>
          </w:rPr>
          <w:t>https://www.pyimagesearch.com/2015/01/19/find-distance-camera-objectmarker-using-python-opencv/</w:t>
        </w:r>
      </w:hyperlink>
      <w:r>
        <w:t xml:space="preserve"> (accessed 22.02.20)</w:t>
      </w:r>
    </w:p>
    <w:p w14:paraId="0FEDBB93" w14:textId="4DD8F315" w:rsidR="004B3DE9" w:rsidRDefault="004B3DE9" w:rsidP="00047019">
      <w:pPr>
        <w:pStyle w:val="ListParagraph"/>
        <w:numPr>
          <w:ilvl w:val="0"/>
          <w:numId w:val="6"/>
        </w:numPr>
      </w:pPr>
      <w:r>
        <w:t xml:space="preserve">Jay K </w:t>
      </w:r>
      <w:proofErr w:type="spellStart"/>
      <w:r>
        <w:t>Daftary</w:t>
      </w:r>
      <w:proofErr w:type="spellEnd"/>
      <w:r w:rsidR="00A66AE9">
        <w:t xml:space="preserve">, 2012. Calculate the distance to object from camera. URL </w:t>
      </w:r>
      <w:hyperlink r:id="rId79" w:history="1">
        <w:r w:rsidR="00A66AE9" w:rsidRPr="00A66AE9">
          <w:rPr>
            <w:rStyle w:val="Hyperlink"/>
            <w:color w:val="auto"/>
            <w:u w:val="none"/>
          </w:rPr>
          <w:t>https://www.techjini.com/blog/calculate-the-distance-to-object-from-camera/</w:t>
        </w:r>
      </w:hyperlink>
      <w:r w:rsidR="00A66AE9" w:rsidRPr="00A66AE9">
        <w:t xml:space="preserve"> </w:t>
      </w:r>
      <w:r w:rsidR="00A66AE9">
        <w:t>(accessed 22.02.20)</w:t>
      </w:r>
    </w:p>
    <w:p w14:paraId="16F249FE" w14:textId="0A7EA51F" w:rsidR="00D02F5F" w:rsidRDefault="00D02F5F" w:rsidP="00047019">
      <w:pPr>
        <w:pStyle w:val="ListParagraph"/>
        <w:numPr>
          <w:ilvl w:val="0"/>
          <w:numId w:val="6"/>
        </w:numPr>
      </w:pPr>
      <w:r>
        <w:t xml:space="preserve">HC-SR04 Ultrasonic Range Sensor on the Raspberry Pi [WWW Document], 2013. URL </w:t>
      </w:r>
      <w:hyperlink r:id="rId80" w:history="1">
        <w:r w:rsidRPr="00D02F5F">
          <w:rPr>
            <w:rStyle w:val="Hyperlink"/>
            <w:color w:val="auto"/>
            <w:u w:val="none"/>
          </w:rPr>
          <w:t>https://thepihut.com/blogs/raspberry-pi-tutorials/hc-sr04-ultrasonic-range-sensor-on-the-raspberry-pi</w:t>
        </w:r>
      </w:hyperlink>
      <w:r w:rsidRPr="00D02F5F">
        <w:t xml:space="preserve"> </w:t>
      </w:r>
      <w:r>
        <w:t>(accessed 22.02.20)</w:t>
      </w:r>
    </w:p>
    <w:p w14:paraId="37915E58" w14:textId="4FD874EE" w:rsidR="004151B3" w:rsidRPr="008B04A9" w:rsidRDefault="004151B3" w:rsidP="00047019">
      <w:pPr>
        <w:pStyle w:val="ListParagraph"/>
        <w:numPr>
          <w:ilvl w:val="0"/>
          <w:numId w:val="6"/>
        </w:numPr>
      </w:pPr>
      <w:r>
        <w:t xml:space="preserve">eSpeak: Speech Synthesizer [WWW Document], 2020. URL </w:t>
      </w:r>
      <w:hyperlink r:id="rId81" w:history="1">
        <w:r w:rsidRPr="004151B3">
          <w:rPr>
            <w:rStyle w:val="Hyperlink"/>
            <w:color w:val="auto"/>
            <w:u w:val="none"/>
          </w:rPr>
          <w:t>http://espeak.sourceforge.net/</w:t>
        </w:r>
      </w:hyperlink>
      <w:r w:rsidRPr="004151B3">
        <w:t xml:space="preserve"> </w:t>
      </w:r>
      <w:r>
        <w:t>(accesses 28.02.20)</w:t>
      </w:r>
    </w:p>
    <w:p w14:paraId="47916BD8" w14:textId="41219181" w:rsidR="008A58DD" w:rsidRDefault="008A58DD" w:rsidP="008A58DD"/>
    <w:p w14:paraId="3FD7CEBD" w14:textId="5523106F" w:rsidR="00EE53A4" w:rsidRDefault="00EE53A4" w:rsidP="008A58DD"/>
    <w:p w14:paraId="3D3A621E" w14:textId="03D2F30B" w:rsidR="00EE53A4" w:rsidRDefault="00EE53A4" w:rsidP="008A58DD"/>
    <w:p w14:paraId="4EC28DD0" w14:textId="18C753D5" w:rsidR="00EE53A4" w:rsidRDefault="00EE53A4" w:rsidP="008A58DD"/>
    <w:p w14:paraId="31E7E21B" w14:textId="27D9E37A" w:rsidR="00EE53A4" w:rsidRDefault="00EE53A4" w:rsidP="008A58DD"/>
    <w:p w14:paraId="6CF8859A" w14:textId="152A4D53" w:rsidR="00EE53A4" w:rsidRDefault="00EE53A4" w:rsidP="008A58DD"/>
    <w:p w14:paraId="12E51DAE" w14:textId="7AB05C59" w:rsidR="00EE53A4" w:rsidRDefault="00EE53A4" w:rsidP="008A58DD"/>
    <w:p w14:paraId="5AD3AEC1" w14:textId="05E3F5AA" w:rsidR="00EE53A4" w:rsidRDefault="00EE53A4" w:rsidP="008A58DD"/>
    <w:p w14:paraId="15541C2E" w14:textId="56C9C4A3" w:rsidR="00EE53A4" w:rsidRDefault="00EE53A4" w:rsidP="008A58DD"/>
    <w:p w14:paraId="15897656" w14:textId="558D81E8" w:rsidR="00EE53A4" w:rsidRDefault="00EE53A4" w:rsidP="008A58DD"/>
    <w:p w14:paraId="19BEB468" w14:textId="77777777" w:rsidR="00F73902" w:rsidRDefault="00F73902" w:rsidP="008A58DD">
      <w:bookmarkStart w:id="435" w:name="_GoBack"/>
      <w:bookmarkEnd w:id="435"/>
    </w:p>
    <w:p w14:paraId="27CDD9EE" w14:textId="524482B6" w:rsidR="001304EB" w:rsidRDefault="001304EB" w:rsidP="001304EB">
      <w:pPr>
        <w:pStyle w:val="Heading1"/>
      </w:pPr>
      <w:bookmarkStart w:id="436" w:name="_Toc35609621"/>
      <w:r>
        <w:lastRenderedPageBreak/>
        <w:t>Appendix</w:t>
      </w:r>
      <w:bookmarkEnd w:id="436"/>
    </w:p>
    <w:p w14:paraId="295769EB" w14:textId="3AC98464" w:rsidR="006358CC" w:rsidRDefault="006358CC" w:rsidP="006358CC"/>
    <w:p w14:paraId="7D452BF5" w14:textId="57550966" w:rsidR="006358CC" w:rsidRDefault="006358CC" w:rsidP="006358CC">
      <w:pPr>
        <w:pStyle w:val="Heading3"/>
        <w:spacing w:line="360" w:lineRule="auto"/>
        <w:rPr>
          <w:rStyle w:val="IntenseEmphasis"/>
          <w:rFonts w:asciiTheme="minorHAnsi" w:eastAsiaTheme="minorEastAsia" w:hAnsiTheme="minorHAnsi" w:cstheme="minorBidi"/>
          <w:spacing w:val="15"/>
          <w:sz w:val="22"/>
          <w:szCs w:val="22"/>
        </w:rPr>
      </w:pPr>
      <w:bookmarkStart w:id="437" w:name="_Toc35099885"/>
      <w:bookmarkStart w:id="438" w:name="_Toc35170089"/>
      <w:bookmarkStart w:id="439" w:name="_Toc35521295"/>
      <w:bookmarkStart w:id="440" w:name="_Toc35609622"/>
      <w:r>
        <w:rPr>
          <w:rStyle w:val="IntenseEmphasis"/>
          <w:rFonts w:asciiTheme="minorHAnsi" w:eastAsiaTheme="minorEastAsia" w:hAnsiTheme="minorHAnsi" w:cstheme="minorBidi"/>
          <w:spacing w:val="15"/>
          <w:sz w:val="22"/>
          <w:szCs w:val="22"/>
        </w:rPr>
        <w:t>User Evaluation Questionnaire 1</w:t>
      </w:r>
      <w:bookmarkEnd w:id="437"/>
      <w:bookmarkEnd w:id="438"/>
      <w:bookmarkEnd w:id="439"/>
      <w:bookmarkEnd w:id="440"/>
    </w:p>
    <w:p w14:paraId="144F4BF4" w14:textId="0B74DF11" w:rsidR="00EE53A4" w:rsidRDefault="00F11FE3" w:rsidP="00EE53A4">
      <w:r>
        <w:rPr>
          <w:noProof/>
        </w:rPr>
        <w:drawing>
          <wp:inline distT="0" distB="0" distL="0" distR="0" wp14:anchorId="40AE1813" wp14:editId="5794A84E">
            <wp:extent cx="5503333" cy="8046319"/>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508595" cy="8054013"/>
                    </a:xfrm>
                    <a:prstGeom prst="rect">
                      <a:avLst/>
                    </a:prstGeom>
                  </pic:spPr>
                </pic:pic>
              </a:graphicData>
            </a:graphic>
          </wp:inline>
        </w:drawing>
      </w:r>
    </w:p>
    <w:p w14:paraId="1D9E438E" w14:textId="2385AD3B" w:rsidR="00F11FE3" w:rsidRPr="00EE53A4" w:rsidRDefault="00F11FE3" w:rsidP="00EE53A4">
      <w:r>
        <w:rPr>
          <w:noProof/>
        </w:rPr>
        <w:lastRenderedPageBreak/>
        <w:drawing>
          <wp:inline distT="0" distB="0" distL="0" distR="0" wp14:anchorId="5A53754B" wp14:editId="47D24A58">
            <wp:extent cx="6037821" cy="1879600"/>
            <wp:effectExtent l="0" t="0" r="127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6064729" cy="1887977"/>
                    </a:xfrm>
                    <a:prstGeom prst="rect">
                      <a:avLst/>
                    </a:prstGeom>
                  </pic:spPr>
                </pic:pic>
              </a:graphicData>
            </a:graphic>
          </wp:inline>
        </w:drawing>
      </w:r>
    </w:p>
    <w:p w14:paraId="283D1189" w14:textId="44F381D2" w:rsidR="006358CC" w:rsidRPr="00231A46" w:rsidRDefault="006358CC" w:rsidP="006358CC">
      <w:pPr>
        <w:pStyle w:val="Heading3"/>
        <w:spacing w:line="360" w:lineRule="auto"/>
        <w:rPr>
          <w:rFonts w:asciiTheme="minorHAnsi" w:eastAsiaTheme="minorEastAsia" w:hAnsiTheme="minorHAnsi" w:cstheme="minorBidi"/>
          <w:i/>
          <w:iCs/>
          <w:color w:val="5B9BD5" w:themeColor="accent1"/>
          <w:spacing w:val="15"/>
          <w:sz w:val="22"/>
          <w:szCs w:val="22"/>
        </w:rPr>
      </w:pPr>
      <w:bookmarkStart w:id="441" w:name="_Toc35099888"/>
      <w:bookmarkStart w:id="442" w:name="_Toc35170092"/>
      <w:bookmarkStart w:id="443" w:name="_Toc35521296"/>
      <w:bookmarkStart w:id="444" w:name="_Toc35609623"/>
      <w:r>
        <w:rPr>
          <w:rStyle w:val="IntenseEmphasis"/>
          <w:rFonts w:asciiTheme="minorHAnsi" w:eastAsiaTheme="minorEastAsia" w:hAnsiTheme="minorHAnsi" w:cstheme="minorBidi"/>
          <w:spacing w:val="15"/>
          <w:sz w:val="22"/>
          <w:szCs w:val="22"/>
        </w:rPr>
        <w:lastRenderedPageBreak/>
        <w:t>User Evaluation Questionnaire 2</w:t>
      </w:r>
      <w:bookmarkEnd w:id="441"/>
      <w:bookmarkEnd w:id="442"/>
      <w:bookmarkEnd w:id="443"/>
      <w:bookmarkEnd w:id="444"/>
    </w:p>
    <w:p w14:paraId="703529F2" w14:textId="0B2D3C6F" w:rsidR="006358CC" w:rsidRDefault="00F11FE3" w:rsidP="006358CC">
      <w:r>
        <w:rPr>
          <w:noProof/>
        </w:rPr>
        <w:drawing>
          <wp:inline distT="0" distB="0" distL="0" distR="0" wp14:anchorId="691285AA" wp14:editId="7A362B6F">
            <wp:extent cx="5731510" cy="7464425"/>
            <wp:effectExtent l="0" t="0" r="254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1510" cy="7464425"/>
                    </a:xfrm>
                    <a:prstGeom prst="rect">
                      <a:avLst/>
                    </a:prstGeom>
                  </pic:spPr>
                </pic:pic>
              </a:graphicData>
            </a:graphic>
          </wp:inline>
        </w:drawing>
      </w:r>
    </w:p>
    <w:p w14:paraId="61743295" w14:textId="6212440C" w:rsidR="00F11FE3" w:rsidRPr="006358CC" w:rsidRDefault="00F11FE3" w:rsidP="006358CC">
      <w:r>
        <w:rPr>
          <w:noProof/>
        </w:rPr>
        <w:lastRenderedPageBreak/>
        <w:drawing>
          <wp:inline distT="0" distB="0" distL="0" distR="0" wp14:anchorId="71C9624A" wp14:editId="5C4AE684">
            <wp:extent cx="5731510" cy="1630045"/>
            <wp:effectExtent l="0" t="0" r="254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1510" cy="1630045"/>
                    </a:xfrm>
                    <a:prstGeom prst="rect">
                      <a:avLst/>
                    </a:prstGeom>
                  </pic:spPr>
                </pic:pic>
              </a:graphicData>
            </a:graphic>
          </wp:inline>
        </w:drawing>
      </w:r>
    </w:p>
    <w:p w14:paraId="21616727" w14:textId="407A33FD" w:rsidR="00EE53A4" w:rsidRDefault="00EE53A4" w:rsidP="00EE53A4">
      <w:pPr>
        <w:pStyle w:val="Heading3"/>
        <w:spacing w:line="360" w:lineRule="auto"/>
        <w:rPr>
          <w:rStyle w:val="IntenseEmphasis"/>
          <w:rFonts w:asciiTheme="minorHAnsi" w:eastAsiaTheme="minorEastAsia" w:hAnsiTheme="minorHAnsi" w:cstheme="minorBidi"/>
          <w:spacing w:val="15"/>
          <w:sz w:val="22"/>
          <w:szCs w:val="22"/>
        </w:rPr>
      </w:pPr>
      <w:bookmarkStart w:id="445" w:name="_Toc35099889"/>
      <w:bookmarkStart w:id="446" w:name="_Toc35170093"/>
      <w:bookmarkStart w:id="447" w:name="_Toc35521297"/>
      <w:bookmarkStart w:id="448" w:name="_Toc35609624"/>
      <w:r>
        <w:rPr>
          <w:rStyle w:val="IntenseEmphasis"/>
          <w:rFonts w:asciiTheme="minorHAnsi" w:eastAsiaTheme="minorEastAsia" w:hAnsiTheme="minorHAnsi" w:cstheme="minorBidi"/>
          <w:spacing w:val="15"/>
          <w:sz w:val="22"/>
          <w:szCs w:val="22"/>
        </w:rPr>
        <w:lastRenderedPageBreak/>
        <w:t>User Evaluation Questionnaire 3</w:t>
      </w:r>
      <w:bookmarkEnd w:id="445"/>
      <w:bookmarkEnd w:id="446"/>
      <w:bookmarkEnd w:id="447"/>
      <w:bookmarkEnd w:id="448"/>
    </w:p>
    <w:p w14:paraId="2B29492D" w14:textId="198CEB37" w:rsidR="00F11FE3" w:rsidRDefault="00F11FE3" w:rsidP="00F11FE3">
      <w:r>
        <w:rPr>
          <w:noProof/>
        </w:rPr>
        <w:drawing>
          <wp:inline distT="0" distB="0" distL="0" distR="0" wp14:anchorId="2D50E676" wp14:editId="5975DC2F">
            <wp:extent cx="5731510" cy="7522845"/>
            <wp:effectExtent l="0" t="0" r="254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1510" cy="7522845"/>
                    </a:xfrm>
                    <a:prstGeom prst="rect">
                      <a:avLst/>
                    </a:prstGeom>
                  </pic:spPr>
                </pic:pic>
              </a:graphicData>
            </a:graphic>
          </wp:inline>
        </w:drawing>
      </w:r>
    </w:p>
    <w:p w14:paraId="4E286549" w14:textId="32A24105" w:rsidR="00F11FE3" w:rsidRPr="00F11FE3" w:rsidRDefault="00F11FE3" w:rsidP="00F11FE3">
      <w:r>
        <w:rPr>
          <w:noProof/>
        </w:rPr>
        <w:lastRenderedPageBreak/>
        <w:drawing>
          <wp:inline distT="0" distB="0" distL="0" distR="0" wp14:anchorId="15A5231A" wp14:editId="3CC46061">
            <wp:extent cx="5731510" cy="1762125"/>
            <wp:effectExtent l="0" t="0" r="254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1510" cy="1762125"/>
                    </a:xfrm>
                    <a:prstGeom prst="rect">
                      <a:avLst/>
                    </a:prstGeom>
                  </pic:spPr>
                </pic:pic>
              </a:graphicData>
            </a:graphic>
          </wp:inline>
        </w:drawing>
      </w:r>
    </w:p>
    <w:p w14:paraId="7161D0B0" w14:textId="508FE0EE" w:rsidR="00542469" w:rsidRDefault="00542469" w:rsidP="00542469"/>
    <w:p w14:paraId="4828B556" w14:textId="54B24433"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449" w:name="_Toc35521298"/>
      <w:bookmarkStart w:id="450" w:name="_Toc35609625"/>
      <w:r>
        <w:rPr>
          <w:rStyle w:val="IntenseEmphasis"/>
          <w:rFonts w:asciiTheme="minorHAnsi" w:eastAsiaTheme="minorEastAsia" w:hAnsiTheme="minorHAnsi" w:cstheme="minorBidi"/>
          <w:spacing w:val="15"/>
          <w:sz w:val="22"/>
          <w:szCs w:val="22"/>
        </w:rPr>
        <w:lastRenderedPageBreak/>
        <w:t>User Evaluation Questionnaire 4</w:t>
      </w:r>
      <w:bookmarkEnd w:id="449"/>
      <w:bookmarkEnd w:id="450"/>
    </w:p>
    <w:p w14:paraId="55EF45FF" w14:textId="31DAD099" w:rsidR="00F11FE3" w:rsidRDefault="00F11FE3" w:rsidP="00F11FE3">
      <w:r>
        <w:rPr>
          <w:noProof/>
        </w:rPr>
        <w:drawing>
          <wp:inline distT="0" distB="0" distL="0" distR="0" wp14:anchorId="3D7818C8" wp14:editId="51512A91">
            <wp:extent cx="5731510" cy="78740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1510" cy="7874000"/>
                    </a:xfrm>
                    <a:prstGeom prst="rect">
                      <a:avLst/>
                    </a:prstGeom>
                  </pic:spPr>
                </pic:pic>
              </a:graphicData>
            </a:graphic>
          </wp:inline>
        </w:drawing>
      </w:r>
    </w:p>
    <w:p w14:paraId="328141D8" w14:textId="015F2556" w:rsidR="00F11FE3" w:rsidRPr="00F11FE3" w:rsidRDefault="00F11FE3" w:rsidP="00F11FE3">
      <w:r>
        <w:rPr>
          <w:noProof/>
        </w:rPr>
        <w:lastRenderedPageBreak/>
        <w:drawing>
          <wp:inline distT="0" distB="0" distL="0" distR="0" wp14:anchorId="3A27F2BD" wp14:editId="5A07D57F">
            <wp:extent cx="5731510" cy="1857375"/>
            <wp:effectExtent l="0" t="0" r="254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1510" cy="1857375"/>
                    </a:xfrm>
                    <a:prstGeom prst="rect">
                      <a:avLst/>
                    </a:prstGeom>
                  </pic:spPr>
                </pic:pic>
              </a:graphicData>
            </a:graphic>
          </wp:inline>
        </w:drawing>
      </w:r>
    </w:p>
    <w:p w14:paraId="563E5C68" w14:textId="316BDCF8" w:rsidR="00542469" w:rsidRDefault="00542469" w:rsidP="00542469"/>
    <w:p w14:paraId="7C3CD1BE" w14:textId="79965195"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451" w:name="_Toc35521299"/>
      <w:bookmarkStart w:id="452" w:name="_Toc35609626"/>
      <w:r>
        <w:rPr>
          <w:rStyle w:val="IntenseEmphasis"/>
          <w:rFonts w:asciiTheme="minorHAnsi" w:eastAsiaTheme="minorEastAsia" w:hAnsiTheme="minorHAnsi" w:cstheme="minorBidi"/>
          <w:spacing w:val="15"/>
          <w:sz w:val="22"/>
          <w:szCs w:val="22"/>
        </w:rPr>
        <w:lastRenderedPageBreak/>
        <w:t>User Evaluation Questionnaire 5</w:t>
      </w:r>
      <w:bookmarkEnd w:id="451"/>
      <w:bookmarkEnd w:id="452"/>
    </w:p>
    <w:p w14:paraId="16C4C947" w14:textId="317BDE8F" w:rsidR="00F11FE3" w:rsidRDefault="00F11FE3" w:rsidP="00F11FE3">
      <w:r>
        <w:rPr>
          <w:noProof/>
        </w:rPr>
        <w:drawing>
          <wp:inline distT="0" distB="0" distL="0" distR="0" wp14:anchorId="6D5E1465" wp14:editId="1E9411CE">
            <wp:extent cx="5731510" cy="798449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1510" cy="7984490"/>
                    </a:xfrm>
                    <a:prstGeom prst="rect">
                      <a:avLst/>
                    </a:prstGeom>
                  </pic:spPr>
                </pic:pic>
              </a:graphicData>
            </a:graphic>
          </wp:inline>
        </w:drawing>
      </w:r>
    </w:p>
    <w:p w14:paraId="1208F21C" w14:textId="1611E013" w:rsidR="00542469" w:rsidRDefault="00F11FE3" w:rsidP="00542469">
      <w:r>
        <w:rPr>
          <w:noProof/>
        </w:rPr>
        <w:lastRenderedPageBreak/>
        <w:drawing>
          <wp:inline distT="0" distB="0" distL="0" distR="0" wp14:anchorId="39DB6D2A" wp14:editId="79E920A3">
            <wp:extent cx="5731510" cy="202755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2027555"/>
                    </a:xfrm>
                    <a:prstGeom prst="rect">
                      <a:avLst/>
                    </a:prstGeom>
                  </pic:spPr>
                </pic:pic>
              </a:graphicData>
            </a:graphic>
          </wp:inline>
        </w:drawing>
      </w:r>
    </w:p>
    <w:p w14:paraId="42FE8F01" w14:textId="68DD49C6" w:rsidR="00E209E9" w:rsidRPr="00E209E9" w:rsidRDefault="00E209E9" w:rsidP="00E209E9">
      <w:pPr>
        <w:pStyle w:val="Heading3"/>
        <w:spacing w:line="360" w:lineRule="auto"/>
        <w:rPr>
          <w:rFonts w:asciiTheme="minorHAnsi" w:eastAsiaTheme="minorEastAsia" w:hAnsiTheme="minorHAnsi" w:cstheme="minorBidi"/>
          <w:i/>
          <w:iCs/>
          <w:color w:val="5B9BD5" w:themeColor="accent1"/>
          <w:spacing w:val="15"/>
          <w:sz w:val="22"/>
          <w:szCs w:val="22"/>
        </w:rPr>
      </w:pPr>
      <w:bookmarkStart w:id="453" w:name="_Toc35521300"/>
      <w:bookmarkStart w:id="454" w:name="_Toc35609627"/>
      <w:r>
        <w:rPr>
          <w:rStyle w:val="IntenseEmphasis"/>
          <w:rFonts w:asciiTheme="minorHAnsi" w:eastAsiaTheme="minorEastAsia" w:hAnsiTheme="minorHAnsi" w:cstheme="minorBidi"/>
          <w:spacing w:val="15"/>
          <w:sz w:val="22"/>
          <w:szCs w:val="22"/>
        </w:rPr>
        <w:lastRenderedPageBreak/>
        <w:t>User Evaluation Questionnaire 6</w:t>
      </w:r>
      <w:bookmarkEnd w:id="453"/>
      <w:bookmarkEnd w:id="454"/>
    </w:p>
    <w:p w14:paraId="3AB4E101" w14:textId="6D766597" w:rsidR="00542469" w:rsidRDefault="00E209E9" w:rsidP="00542469">
      <w:r>
        <w:rPr>
          <w:noProof/>
        </w:rPr>
        <w:drawing>
          <wp:inline distT="0" distB="0" distL="0" distR="0" wp14:anchorId="3128DFD2" wp14:editId="081F4B3E">
            <wp:extent cx="5610225" cy="7924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610225" cy="7924800"/>
                    </a:xfrm>
                    <a:prstGeom prst="rect">
                      <a:avLst/>
                    </a:prstGeom>
                  </pic:spPr>
                </pic:pic>
              </a:graphicData>
            </a:graphic>
          </wp:inline>
        </w:drawing>
      </w:r>
    </w:p>
    <w:p w14:paraId="72243E46" w14:textId="2313BD38" w:rsidR="003176B9" w:rsidRPr="00542469" w:rsidRDefault="003176B9" w:rsidP="00542469">
      <w:r>
        <w:rPr>
          <w:noProof/>
        </w:rPr>
        <w:lastRenderedPageBreak/>
        <w:drawing>
          <wp:inline distT="0" distB="0" distL="0" distR="0" wp14:anchorId="474EC35E" wp14:editId="7D0CE1DF">
            <wp:extent cx="5731510" cy="1746885"/>
            <wp:effectExtent l="0" t="0" r="254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1746885"/>
                    </a:xfrm>
                    <a:prstGeom prst="rect">
                      <a:avLst/>
                    </a:prstGeom>
                  </pic:spPr>
                </pic:pic>
              </a:graphicData>
            </a:graphic>
          </wp:inline>
        </w:drawing>
      </w:r>
    </w:p>
    <w:p w14:paraId="6DEFC32F" w14:textId="77777777" w:rsidR="001304EB" w:rsidRPr="008A58DD" w:rsidRDefault="001304EB" w:rsidP="008A58DD"/>
    <w:sectPr w:rsidR="001304EB" w:rsidRPr="008A58DD" w:rsidSect="008A24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77E205" w14:textId="77777777" w:rsidR="0036104F" w:rsidRDefault="0036104F">
      <w:pPr>
        <w:spacing w:after="0" w:line="240" w:lineRule="auto"/>
      </w:pPr>
      <w:r>
        <w:separator/>
      </w:r>
    </w:p>
  </w:endnote>
  <w:endnote w:type="continuationSeparator" w:id="0">
    <w:p w14:paraId="69F4811A" w14:textId="77777777" w:rsidR="0036104F" w:rsidRDefault="003610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FB10D6" w:rsidRDefault="00FB10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FB10D6" w:rsidRDefault="00FB10D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FB10D6" w:rsidRDefault="00FB10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FB10D6" w:rsidRDefault="00FB10D6">
    <w:pPr>
      <w:pStyle w:val="Footer"/>
      <w:ind w:right="360"/>
      <w:jc w:val="right"/>
      <w:rPr>
        <w:rStyle w:val="PageNumber"/>
      </w:rPr>
    </w:pPr>
  </w:p>
  <w:p w14:paraId="5AC18905" w14:textId="77777777" w:rsidR="00FB10D6" w:rsidRDefault="00FB10D6">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72EB24" w14:textId="77777777" w:rsidR="0036104F" w:rsidRDefault="0036104F">
      <w:pPr>
        <w:spacing w:after="0" w:line="240" w:lineRule="auto"/>
      </w:pPr>
      <w:r>
        <w:separator/>
      </w:r>
    </w:p>
  </w:footnote>
  <w:footnote w:type="continuationSeparator" w:id="0">
    <w:p w14:paraId="7B7380E9" w14:textId="77777777" w:rsidR="0036104F" w:rsidRDefault="003610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26F1"/>
    <w:multiLevelType w:val="hybridMultilevel"/>
    <w:tmpl w:val="6388E178"/>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51652B2"/>
    <w:multiLevelType w:val="hybridMultilevel"/>
    <w:tmpl w:val="7CE247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E776B35"/>
    <w:multiLevelType w:val="hybridMultilevel"/>
    <w:tmpl w:val="244CDA7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3C90973"/>
    <w:multiLevelType w:val="hybridMultilevel"/>
    <w:tmpl w:val="2F5E7F2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7396CF1"/>
    <w:multiLevelType w:val="hybridMultilevel"/>
    <w:tmpl w:val="689E1068"/>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73C5631"/>
    <w:multiLevelType w:val="hybridMultilevel"/>
    <w:tmpl w:val="D7FC6F0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9CF30D1"/>
    <w:multiLevelType w:val="hybridMultilevel"/>
    <w:tmpl w:val="5D3A026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DFD0E46"/>
    <w:multiLevelType w:val="hybridMultilevel"/>
    <w:tmpl w:val="82E619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466B2FFA"/>
    <w:multiLevelType w:val="hybridMultilevel"/>
    <w:tmpl w:val="3F6EEE3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54865DAE"/>
    <w:multiLevelType w:val="hybridMultilevel"/>
    <w:tmpl w:val="2DA8F40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5ED56DFF"/>
    <w:multiLevelType w:val="hybridMultilevel"/>
    <w:tmpl w:val="4E58DD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6B5B5A8B"/>
    <w:multiLevelType w:val="hybridMultilevel"/>
    <w:tmpl w:val="A1DAC80A"/>
    <w:lvl w:ilvl="0" w:tplc="18090001">
      <w:start w:val="1"/>
      <w:numFmt w:val="bullet"/>
      <w:lvlText w:val=""/>
      <w:lvlJc w:val="left"/>
      <w:pPr>
        <w:ind w:left="760" w:hanging="360"/>
      </w:pPr>
      <w:rPr>
        <w:rFonts w:ascii="Symbol" w:hAnsi="Symbol" w:hint="default"/>
      </w:rPr>
    </w:lvl>
    <w:lvl w:ilvl="1" w:tplc="18090003" w:tentative="1">
      <w:start w:val="1"/>
      <w:numFmt w:val="bullet"/>
      <w:lvlText w:val="o"/>
      <w:lvlJc w:val="left"/>
      <w:pPr>
        <w:ind w:left="1480" w:hanging="360"/>
      </w:pPr>
      <w:rPr>
        <w:rFonts w:ascii="Courier New" w:hAnsi="Courier New" w:cs="Courier New" w:hint="default"/>
      </w:rPr>
    </w:lvl>
    <w:lvl w:ilvl="2" w:tplc="18090005" w:tentative="1">
      <w:start w:val="1"/>
      <w:numFmt w:val="bullet"/>
      <w:lvlText w:val=""/>
      <w:lvlJc w:val="left"/>
      <w:pPr>
        <w:ind w:left="2200" w:hanging="360"/>
      </w:pPr>
      <w:rPr>
        <w:rFonts w:ascii="Wingdings" w:hAnsi="Wingdings" w:hint="default"/>
      </w:rPr>
    </w:lvl>
    <w:lvl w:ilvl="3" w:tplc="18090001" w:tentative="1">
      <w:start w:val="1"/>
      <w:numFmt w:val="bullet"/>
      <w:lvlText w:val=""/>
      <w:lvlJc w:val="left"/>
      <w:pPr>
        <w:ind w:left="2920" w:hanging="360"/>
      </w:pPr>
      <w:rPr>
        <w:rFonts w:ascii="Symbol" w:hAnsi="Symbol" w:hint="default"/>
      </w:rPr>
    </w:lvl>
    <w:lvl w:ilvl="4" w:tplc="18090003" w:tentative="1">
      <w:start w:val="1"/>
      <w:numFmt w:val="bullet"/>
      <w:lvlText w:val="o"/>
      <w:lvlJc w:val="left"/>
      <w:pPr>
        <w:ind w:left="3640" w:hanging="360"/>
      </w:pPr>
      <w:rPr>
        <w:rFonts w:ascii="Courier New" w:hAnsi="Courier New" w:cs="Courier New" w:hint="default"/>
      </w:rPr>
    </w:lvl>
    <w:lvl w:ilvl="5" w:tplc="18090005" w:tentative="1">
      <w:start w:val="1"/>
      <w:numFmt w:val="bullet"/>
      <w:lvlText w:val=""/>
      <w:lvlJc w:val="left"/>
      <w:pPr>
        <w:ind w:left="4360" w:hanging="360"/>
      </w:pPr>
      <w:rPr>
        <w:rFonts w:ascii="Wingdings" w:hAnsi="Wingdings" w:hint="default"/>
      </w:rPr>
    </w:lvl>
    <w:lvl w:ilvl="6" w:tplc="18090001" w:tentative="1">
      <w:start w:val="1"/>
      <w:numFmt w:val="bullet"/>
      <w:lvlText w:val=""/>
      <w:lvlJc w:val="left"/>
      <w:pPr>
        <w:ind w:left="5080" w:hanging="360"/>
      </w:pPr>
      <w:rPr>
        <w:rFonts w:ascii="Symbol" w:hAnsi="Symbol" w:hint="default"/>
      </w:rPr>
    </w:lvl>
    <w:lvl w:ilvl="7" w:tplc="18090003" w:tentative="1">
      <w:start w:val="1"/>
      <w:numFmt w:val="bullet"/>
      <w:lvlText w:val="o"/>
      <w:lvlJc w:val="left"/>
      <w:pPr>
        <w:ind w:left="5800" w:hanging="360"/>
      </w:pPr>
      <w:rPr>
        <w:rFonts w:ascii="Courier New" w:hAnsi="Courier New" w:cs="Courier New" w:hint="default"/>
      </w:rPr>
    </w:lvl>
    <w:lvl w:ilvl="8" w:tplc="18090005" w:tentative="1">
      <w:start w:val="1"/>
      <w:numFmt w:val="bullet"/>
      <w:lvlText w:val=""/>
      <w:lvlJc w:val="left"/>
      <w:pPr>
        <w:ind w:left="6520" w:hanging="360"/>
      </w:pPr>
      <w:rPr>
        <w:rFonts w:ascii="Wingdings" w:hAnsi="Wingdings" w:hint="default"/>
      </w:rPr>
    </w:lvl>
  </w:abstractNum>
  <w:abstractNum w:abstractNumId="28"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72213EA0"/>
    <w:multiLevelType w:val="hybridMultilevel"/>
    <w:tmpl w:val="66B0EB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22"/>
  </w:num>
  <w:num w:numId="2">
    <w:abstractNumId w:val="2"/>
  </w:num>
  <w:num w:numId="3">
    <w:abstractNumId w:val="6"/>
  </w:num>
  <w:num w:numId="4">
    <w:abstractNumId w:val="26"/>
  </w:num>
  <w:num w:numId="5">
    <w:abstractNumId w:val="19"/>
  </w:num>
  <w:num w:numId="6">
    <w:abstractNumId w:val="30"/>
  </w:num>
  <w:num w:numId="7">
    <w:abstractNumId w:val="32"/>
  </w:num>
  <w:num w:numId="8">
    <w:abstractNumId w:val="31"/>
  </w:num>
  <w:num w:numId="9">
    <w:abstractNumId w:val="5"/>
  </w:num>
  <w:num w:numId="10">
    <w:abstractNumId w:val="23"/>
  </w:num>
  <w:num w:numId="11">
    <w:abstractNumId w:val="11"/>
  </w:num>
  <w:num w:numId="12">
    <w:abstractNumId w:val="4"/>
  </w:num>
  <w:num w:numId="13">
    <w:abstractNumId w:val="20"/>
  </w:num>
  <w:num w:numId="14">
    <w:abstractNumId w:val="15"/>
  </w:num>
  <w:num w:numId="15">
    <w:abstractNumId w:val="14"/>
  </w:num>
  <w:num w:numId="16">
    <w:abstractNumId w:val="3"/>
  </w:num>
  <w:num w:numId="17">
    <w:abstractNumId w:val="17"/>
  </w:num>
  <w:num w:numId="18">
    <w:abstractNumId w:val="25"/>
  </w:num>
  <w:num w:numId="19">
    <w:abstractNumId w:val="13"/>
  </w:num>
  <w:num w:numId="20">
    <w:abstractNumId w:val="28"/>
  </w:num>
  <w:num w:numId="21">
    <w:abstractNumId w:val="16"/>
  </w:num>
  <w:num w:numId="22">
    <w:abstractNumId w:val="21"/>
  </w:num>
  <w:num w:numId="23">
    <w:abstractNumId w:val="10"/>
  </w:num>
  <w:num w:numId="24">
    <w:abstractNumId w:val="27"/>
  </w:num>
  <w:num w:numId="25">
    <w:abstractNumId w:val="24"/>
  </w:num>
  <w:num w:numId="26">
    <w:abstractNumId w:val="8"/>
  </w:num>
  <w:num w:numId="27">
    <w:abstractNumId w:val="18"/>
  </w:num>
  <w:num w:numId="28">
    <w:abstractNumId w:val="12"/>
  </w:num>
  <w:num w:numId="29">
    <w:abstractNumId w:val="7"/>
  </w:num>
  <w:num w:numId="30">
    <w:abstractNumId w:val="9"/>
  </w:num>
  <w:num w:numId="31">
    <w:abstractNumId w:val="29"/>
  </w:num>
  <w:num w:numId="32">
    <w:abstractNumId w:val="1"/>
  </w:num>
  <w:num w:numId="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4D7F"/>
    <w:rsid w:val="00006A6B"/>
    <w:rsid w:val="0000714A"/>
    <w:rsid w:val="000118B6"/>
    <w:rsid w:val="00012557"/>
    <w:rsid w:val="00013062"/>
    <w:rsid w:val="0001645B"/>
    <w:rsid w:val="000172BA"/>
    <w:rsid w:val="00020113"/>
    <w:rsid w:val="000234F2"/>
    <w:rsid w:val="00025195"/>
    <w:rsid w:val="00030818"/>
    <w:rsid w:val="00033814"/>
    <w:rsid w:val="00034B9C"/>
    <w:rsid w:val="00036440"/>
    <w:rsid w:val="000419AB"/>
    <w:rsid w:val="000433F5"/>
    <w:rsid w:val="00043D62"/>
    <w:rsid w:val="00046948"/>
    <w:rsid w:val="00047019"/>
    <w:rsid w:val="00047CF1"/>
    <w:rsid w:val="00051088"/>
    <w:rsid w:val="000532C0"/>
    <w:rsid w:val="00053C15"/>
    <w:rsid w:val="000566F8"/>
    <w:rsid w:val="000634AA"/>
    <w:rsid w:val="0006611C"/>
    <w:rsid w:val="0006613A"/>
    <w:rsid w:val="00070F0A"/>
    <w:rsid w:val="00076B46"/>
    <w:rsid w:val="0008091E"/>
    <w:rsid w:val="0008327D"/>
    <w:rsid w:val="00083D84"/>
    <w:rsid w:val="000845A0"/>
    <w:rsid w:val="00086D45"/>
    <w:rsid w:val="000919A0"/>
    <w:rsid w:val="000919AF"/>
    <w:rsid w:val="000A3204"/>
    <w:rsid w:val="000A6FA9"/>
    <w:rsid w:val="000B0B6E"/>
    <w:rsid w:val="000B7A76"/>
    <w:rsid w:val="000C03D0"/>
    <w:rsid w:val="000C1FF5"/>
    <w:rsid w:val="000C34F5"/>
    <w:rsid w:val="000C4B01"/>
    <w:rsid w:val="000C5040"/>
    <w:rsid w:val="000C5827"/>
    <w:rsid w:val="000C7041"/>
    <w:rsid w:val="000C7DA1"/>
    <w:rsid w:val="000D1D97"/>
    <w:rsid w:val="000D424C"/>
    <w:rsid w:val="000D5070"/>
    <w:rsid w:val="000D70CB"/>
    <w:rsid w:val="000D7606"/>
    <w:rsid w:val="000E0508"/>
    <w:rsid w:val="000E07D4"/>
    <w:rsid w:val="000E2AE6"/>
    <w:rsid w:val="000E3670"/>
    <w:rsid w:val="000F26DA"/>
    <w:rsid w:val="000F30A8"/>
    <w:rsid w:val="000F3948"/>
    <w:rsid w:val="000F7A0D"/>
    <w:rsid w:val="00102F0E"/>
    <w:rsid w:val="001031D7"/>
    <w:rsid w:val="00103CD0"/>
    <w:rsid w:val="00104081"/>
    <w:rsid w:val="001204D2"/>
    <w:rsid w:val="001257FC"/>
    <w:rsid w:val="00125C45"/>
    <w:rsid w:val="00126D1B"/>
    <w:rsid w:val="001304EB"/>
    <w:rsid w:val="00131F89"/>
    <w:rsid w:val="00132639"/>
    <w:rsid w:val="00136DD7"/>
    <w:rsid w:val="00140F83"/>
    <w:rsid w:val="0014218C"/>
    <w:rsid w:val="001426F2"/>
    <w:rsid w:val="00146A99"/>
    <w:rsid w:val="00151300"/>
    <w:rsid w:val="0015255C"/>
    <w:rsid w:val="00153538"/>
    <w:rsid w:val="001537B8"/>
    <w:rsid w:val="00154486"/>
    <w:rsid w:val="00154791"/>
    <w:rsid w:val="0016343D"/>
    <w:rsid w:val="001644DA"/>
    <w:rsid w:val="00164765"/>
    <w:rsid w:val="00167D5F"/>
    <w:rsid w:val="0017062D"/>
    <w:rsid w:val="00171A47"/>
    <w:rsid w:val="001743A7"/>
    <w:rsid w:val="00175683"/>
    <w:rsid w:val="00185D0B"/>
    <w:rsid w:val="0019583D"/>
    <w:rsid w:val="00196222"/>
    <w:rsid w:val="001A11DA"/>
    <w:rsid w:val="001A1B36"/>
    <w:rsid w:val="001A200F"/>
    <w:rsid w:val="001A43C9"/>
    <w:rsid w:val="001A5D42"/>
    <w:rsid w:val="001A6C01"/>
    <w:rsid w:val="001A733D"/>
    <w:rsid w:val="001B02DD"/>
    <w:rsid w:val="001B73DD"/>
    <w:rsid w:val="001C3AA2"/>
    <w:rsid w:val="001D24F0"/>
    <w:rsid w:val="001E0EFA"/>
    <w:rsid w:val="001E4EEA"/>
    <w:rsid w:val="001E519C"/>
    <w:rsid w:val="001E5F97"/>
    <w:rsid w:val="001E7076"/>
    <w:rsid w:val="001F3A1E"/>
    <w:rsid w:val="001F70AA"/>
    <w:rsid w:val="001F72F9"/>
    <w:rsid w:val="00200FFD"/>
    <w:rsid w:val="00201123"/>
    <w:rsid w:val="00201D2C"/>
    <w:rsid w:val="00201E30"/>
    <w:rsid w:val="00202125"/>
    <w:rsid w:val="00204344"/>
    <w:rsid w:val="0020492B"/>
    <w:rsid w:val="00204E8B"/>
    <w:rsid w:val="002057C9"/>
    <w:rsid w:val="00211316"/>
    <w:rsid w:val="0021447D"/>
    <w:rsid w:val="00217477"/>
    <w:rsid w:val="002178CA"/>
    <w:rsid w:val="00222098"/>
    <w:rsid w:val="00225A2A"/>
    <w:rsid w:val="002303EE"/>
    <w:rsid w:val="00231A46"/>
    <w:rsid w:val="002339DE"/>
    <w:rsid w:val="0023497F"/>
    <w:rsid w:val="0024268B"/>
    <w:rsid w:val="0024317D"/>
    <w:rsid w:val="002456A6"/>
    <w:rsid w:val="002478CC"/>
    <w:rsid w:val="00250F93"/>
    <w:rsid w:val="0025198C"/>
    <w:rsid w:val="0025258D"/>
    <w:rsid w:val="00254A9E"/>
    <w:rsid w:val="002553D5"/>
    <w:rsid w:val="002562F7"/>
    <w:rsid w:val="00261A7F"/>
    <w:rsid w:val="002636E3"/>
    <w:rsid w:val="002671A1"/>
    <w:rsid w:val="00267BD1"/>
    <w:rsid w:val="00271802"/>
    <w:rsid w:val="00272AED"/>
    <w:rsid w:val="0027393C"/>
    <w:rsid w:val="00277978"/>
    <w:rsid w:val="00282E57"/>
    <w:rsid w:val="002939E0"/>
    <w:rsid w:val="0029785C"/>
    <w:rsid w:val="002A0F5D"/>
    <w:rsid w:val="002A1FFD"/>
    <w:rsid w:val="002A2992"/>
    <w:rsid w:val="002A3FA6"/>
    <w:rsid w:val="002B0912"/>
    <w:rsid w:val="002B0EAF"/>
    <w:rsid w:val="002B3205"/>
    <w:rsid w:val="002B3C74"/>
    <w:rsid w:val="002B6199"/>
    <w:rsid w:val="002B7AA4"/>
    <w:rsid w:val="002C0DA5"/>
    <w:rsid w:val="002C5659"/>
    <w:rsid w:val="002C5AA6"/>
    <w:rsid w:val="002D3606"/>
    <w:rsid w:val="002D37DD"/>
    <w:rsid w:val="002D49A3"/>
    <w:rsid w:val="002E4B51"/>
    <w:rsid w:val="002E5CFF"/>
    <w:rsid w:val="002E6896"/>
    <w:rsid w:val="002F11BD"/>
    <w:rsid w:val="002F31C7"/>
    <w:rsid w:val="002F5374"/>
    <w:rsid w:val="00306C53"/>
    <w:rsid w:val="003109CE"/>
    <w:rsid w:val="00313244"/>
    <w:rsid w:val="0031566B"/>
    <w:rsid w:val="003156B9"/>
    <w:rsid w:val="003176B9"/>
    <w:rsid w:val="0032282A"/>
    <w:rsid w:val="0032293D"/>
    <w:rsid w:val="00323B1E"/>
    <w:rsid w:val="003258A9"/>
    <w:rsid w:val="003313E7"/>
    <w:rsid w:val="00335554"/>
    <w:rsid w:val="003402A1"/>
    <w:rsid w:val="003448B2"/>
    <w:rsid w:val="00351D8A"/>
    <w:rsid w:val="00352AB9"/>
    <w:rsid w:val="00352B1C"/>
    <w:rsid w:val="00356D34"/>
    <w:rsid w:val="00357CC8"/>
    <w:rsid w:val="0036104F"/>
    <w:rsid w:val="0036123B"/>
    <w:rsid w:val="00367D2C"/>
    <w:rsid w:val="00374074"/>
    <w:rsid w:val="00377D53"/>
    <w:rsid w:val="00386151"/>
    <w:rsid w:val="00386A9B"/>
    <w:rsid w:val="003965F8"/>
    <w:rsid w:val="00397353"/>
    <w:rsid w:val="00397566"/>
    <w:rsid w:val="003A097B"/>
    <w:rsid w:val="003A1E9D"/>
    <w:rsid w:val="003B0376"/>
    <w:rsid w:val="003B2F27"/>
    <w:rsid w:val="003B7C6A"/>
    <w:rsid w:val="003C149C"/>
    <w:rsid w:val="003C6F49"/>
    <w:rsid w:val="003C7580"/>
    <w:rsid w:val="003D4C7C"/>
    <w:rsid w:val="003D562A"/>
    <w:rsid w:val="003D6FE6"/>
    <w:rsid w:val="003E58CF"/>
    <w:rsid w:val="003F01B6"/>
    <w:rsid w:val="003F0423"/>
    <w:rsid w:val="003F3F74"/>
    <w:rsid w:val="003F5E20"/>
    <w:rsid w:val="003F5EBF"/>
    <w:rsid w:val="003F6A57"/>
    <w:rsid w:val="0040123B"/>
    <w:rsid w:val="00404581"/>
    <w:rsid w:val="00404ACA"/>
    <w:rsid w:val="004151B3"/>
    <w:rsid w:val="004154AA"/>
    <w:rsid w:val="004251B0"/>
    <w:rsid w:val="00426041"/>
    <w:rsid w:val="004261DC"/>
    <w:rsid w:val="0042661F"/>
    <w:rsid w:val="00426DF8"/>
    <w:rsid w:val="00433034"/>
    <w:rsid w:val="0043390C"/>
    <w:rsid w:val="004339E2"/>
    <w:rsid w:val="00436A97"/>
    <w:rsid w:val="004371A5"/>
    <w:rsid w:val="00440388"/>
    <w:rsid w:val="0044071B"/>
    <w:rsid w:val="0044169C"/>
    <w:rsid w:val="00443DDE"/>
    <w:rsid w:val="00445C97"/>
    <w:rsid w:val="0044717F"/>
    <w:rsid w:val="00452013"/>
    <w:rsid w:val="004530C2"/>
    <w:rsid w:val="00454A9E"/>
    <w:rsid w:val="004563B3"/>
    <w:rsid w:val="0046026A"/>
    <w:rsid w:val="0046329A"/>
    <w:rsid w:val="00465D5D"/>
    <w:rsid w:val="00472120"/>
    <w:rsid w:val="00476419"/>
    <w:rsid w:val="00486152"/>
    <w:rsid w:val="0049073E"/>
    <w:rsid w:val="00490D0D"/>
    <w:rsid w:val="0049659B"/>
    <w:rsid w:val="004A0E6A"/>
    <w:rsid w:val="004A4F63"/>
    <w:rsid w:val="004B327D"/>
    <w:rsid w:val="004B38F3"/>
    <w:rsid w:val="004B3DE9"/>
    <w:rsid w:val="004B4B29"/>
    <w:rsid w:val="004B7767"/>
    <w:rsid w:val="004C262F"/>
    <w:rsid w:val="004C362C"/>
    <w:rsid w:val="004C7A38"/>
    <w:rsid w:val="004D0145"/>
    <w:rsid w:val="004D0A94"/>
    <w:rsid w:val="004D4684"/>
    <w:rsid w:val="004D4B54"/>
    <w:rsid w:val="004D5037"/>
    <w:rsid w:val="004D6198"/>
    <w:rsid w:val="004D7BC2"/>
    <w:rsid w:val="004E21C3"/>
    <w:rsid w:val="004F51F7"/>
    <w:rsid w:val="004F6853"/>
    <w:rsid w:val="0050270D"/>
    <w:rsid w:val="00503249"/>
    <w:rsid w:val="0050495D"/>
    <w:rsid w:val="005056C2"/>
    <w:rsid w:val="00507992"/>
    <w:rsid w:val="00511DCD"/>
    <w:rsid w:val="00513157"/>
    <w:rsid w:val="00513A05"/>
    <w:rsid w:val="00515017"/>
    <w:rsid w:val="00515043"/>
    <w:rsid w:val="00515AA6"/>
    <w:rsid w:val="00517B14"/>
    <w:rsid w:val="00520A27"/>
    <w:rsid w:val="00521417"/>
    <w:rsid w:val="00524A76"/>
    <w:rsid w:val="00526D92"/>
    <w:rsid w:val="005306B6"/>
    <w:rsid w:val="00536DA2"/>
    <w:rsid w:val="0054161E"/>
    <w:rsid w:val="005423E2"/>
    <w:rsid w:val="00542469"/>
    <w:rsid w:val="00543DF6"/>
    <w:rsid w:val="00545E33"/>
    <w:rsid w:val="00546D17"/>
    <w:rsid w:val="00547393"/>
    <w:rsid w:val="00547621"/>
    <w:rsid w:val="005524B5"/>
    <w:rsid w:val="00553F53"/>
    <w:rsid w:val="0055539D"/>
    <w:rsid w:val="0056171D"/>
    <w:rsid w:val="00561EF4"/>
    <w:rsid w:val="00564669"/>
    <w:rsid w:val="00566539"/>
    <w:rsid w:val="00573FCF"/>
    <w:rsid w:val="005761B6"/>
    <w:rsid w:val="005856BD"/>
    <w:rsid w:val="00585D55"/>
    <w:rsid w:val="00590C81"/>
    <w:rsid w:val="005920EF"/>
    <w:rsid w:val="005934B5"/>
    <w:rsid w:val="00595F38"/>
    <w:rsid w:val="00596638"/>
    <w:rsid w:val="005A2BE6"/>
    <w:rsid w:val="005B0A69"/>
    <w:rsid w:val="005B1E0C"/>
    <w:rsid w:val="005C0838"/>
    <w:rsid w:val="005C3970"/>
    <w:rsid w:val="005C4478"/>
    <w:rsid w:val="005C5A1B"/>
    <w:rsid w:val="005C73FF"/>
    <w:rsid w:val="005D0839"/>
    <w:rsid w:val="005D1795"/>
    <w:rsid w:val="005D23EB"/>
    <w:rsid w:val="005D2DAE"/>
    <w:rsid w:val="005D3383"/>
    <w:rsid w:val="005D3B2D"/>
    <w:rsid w:val="005D5259"/>
    <w:rsid w:val="005D6C8E"/>
    <w:rsid w:val="005E0499"/>
    <w:rsid w:val="005E4103"/>
    <w:rsid w:val="005E4AA1"/>
    <w:rsid w:val="005E5E05"/>
    <w:rsid w:val="005E7884"/>
    <w:rsid w:val="005F080A"/>
    <w:rsid w:val="005F1F78"/>
    <w:rsid w:val="005F243F"/>
    <w:rsid w:val="005F30DE"/>
    <w:rsid w:val="005F37D1"/>
    <w:rsid w:val="005F45ED"/>
    <w:rsid w:val="005F76B3"/>
    <w:rsid w:val="0060160B"/>
    <w:rsid w:val="0060516C"/>
    <w:rsid w:val="00607439"/>
    <w:rsid w:val="00611812"/>
    <w:rsid w:val="00614FCE"/>
    <w:rsid w:val="006156E2"/>
    <w:rsid w:val="00616DA7"/>
    <w:rsid w:val="00617B30"/>
    <w:rsid w:val="00624512"/>
    <w:rsid w:val="00625D9F"/>
    <w:rsid w:val="00626AD5"/>
    <w:rsid w:val="00627A24"/>
    <w:rsid w:val="00634551"/>
    <w:rsid w:val="006358CC"/>
    <w:rsid w:val="00637452"/>
    <w:rsid w:val="00637E34"/>
    <w:rsid w:val="00640292"/>
    <w:rsid w:val="006406D7"/>
    <w:rsid w:val="00642E52"/>
    <w:rsid w:val="00642FC1"/>
    <w:rsid w:val="00643AA5"/>
    <w:rsid w:val="0064403E"/>
    <w:rsid w:val="00646C98"/>
    <w:rsid w:val="0064718D"/>
    <w:rsid w:val="00656207"/>
    <w:rsid w:val="00660C86"/>
    <w:rsid w:val="006678C1"/>
    <w:rsid w:val="00667FFE"/>
    <w:rsid w:val="00672DE5"/>
    <w:rsid w:val="00673F98"/>
    <w:rsid w:val="00675293"/>
    <w:rsid w:val="006755F6"/>
    <w:rsid w:val="0067753D"/>
    <w:rsid w:val="006812C9"/>
    <w:rsid w:val="006936EC"/>
    <w:rsid w:val="0069390A"/>
    <w:rsid w:val="006A0E4C"/>
    <w:rsid w:val="006A3837"/>
    <w:rsid w:val="006A46F2"/>
    <w:rsid w:val="006A5AD2"/>
    <w:rsid w:val="006A5E15"/>
    <w:rsid w:val="006A63A7"/>
    <w:rsid w:val="006A6468"/>
    <w:rsid w:val="006B2B19"/>
    <w:rsid w:val="006B3AFC"/>
    <w:rsid w:val="006B3F50"/>
    <w:rsid w:val="006B4DEC"/>
    <w:rsid w:val="006B5455"/>
    <w:rsid w:val="006B7E7F"/>
    <w:rsid w:val="006C2B83"/>
    <w:rsid w:val="006C719A"/>
    <w:rsid w:val="006D0A5D"/>
    <w:rsid w:val="006D702B"/>
    <w:rsid w:val="006E0290"/>
    <w:rsid w:val="006E0DFD"/>
    <w:rsid w:val="006E1809"/>
    <w:rsid w:val="006E2F4C"/>
    <w:rsid w:val="006E5217"/>
    <w:rsid w:val="006E7123"/>
    <w:rsid w:val="006E7DC4"/>
    <w:rsid w:val="006F068A"/>
    <w:rsid w:val="006F30ED"/>
    <w:rsid w:val="007045C9"/>
    <w:rsid w:val="00705ECE"/>
    <w:rsid w:val="007069FA"/>
    <w:rsid w:val="0071189C"/>
    <w:rsid w:val="00713E68"/>
    <w:rsid w:val="00713F7F"/>
    <w:rsid w:val="00715000"/>
    <w:rsid w:val="0071691E"/>
    <w:rsid w:val="0073269B"/>
    <w:rsid w:val="007336A5"/>
    <w:rsid w:val="00733FC6"/>
    <w:rsid w:val="00734184"/>
    <w:rsid w:val="00736941"/>
    <w:rsid w:val="00736CC4"/>
    <w:rsid w:val="007426FE"/>
    <w:rsid w:val="00745E38"/>
    <w:rsid w:val="00751BD2"/>
    <w:rsid w:val="007555E5"/>
    <w:rsid w:val="00755EB9"/>
    <w:rsid w:val="00760FA8"/>
    <w:rsid w:val="00761814"/>
    <w:rsid w:val="007618F2"/>
    <w:rsid w:val="0076318E"/>
    <w:rsid w:val="00764F94"/>
    <w:rsid w:val="007655BA"/>
    <w:rsid w:val="00771014"/>
    <w:rsid w:val="0077274E"/>
    <w:rsid w:val="00774EB2"/>
    <w:rsid w:val="007819BF"/>
    <w:rsid w:val="00781D53"/>
    <w:rsid w:val="00785039"/>
    <w:rsid w:val="00787664"/>
    <w:rsid w:val="0079038B"/>
    <w:rsid w:val="00794A97"/>
    <w:rsid w:val="00795895"/>
    <w:rsid w:val="00796FAA"/>
    <w:rsid w:val="00797358"/>
    <w:rsid w:val="00797F47"/>
    <w:rsid w:val="007A04E3"/>
    <w:rsid w:val="007A1F86"/>
    <w:rsid w:val="007A6366"/>
    <w:rsid w:val="007A7F1C"/>
    <w:rsid w:val="007B01AD"/>
    <w:rsid w:val="007B0DCE"/>
    <w:rsid w:val="007B1414"/>
    <w:rsid w:val="007B296C"/>
    <w:rsid w:val="007B31C9"/>
    <w:rsid w:val="007B46C5"/>
    <w:rsid w:val="007B63DE"/>
    <w:rsid w:val="007B67F1"/>
    <w:rsid w:val="007B715A"/>
    <w:rsid w:val="007C26E3"/>
    <w:rsid w:val="007C2F0A"/>
    <w:rsid w:val="007D01FF"/>
    <w:rsid w:val="007D18AE"/>
    <w:rsid w:val="007D34D3"/>
    <w:rsid w:val="007D46E4"/>
    <w:rsid w:val="007D7322"/>
    <w:rsid w:val="007D7E99"/>
    <w:rsid w:val="007E29F0"/>
    <w:rsid w:val="007E3586"/>
    <w:rsid w:val="007E5F96"/>
    <w:rsid w:val="007F10D1"/>
    <w:rsid w:val="007F1A9D"/>
    <w:rsid w:val="007F3450"/>
    <w:rsid w:val="007F4915"/>
    <w:rsid w:val="007F4CED"/>
    <w:rsid w:val="007F5D41"/>
    <w:rsid w:val="007F6504"/>
    <w:rsid w:val="007F7B62"/>
    <w:rsid w:val="00802F85"/>
    <w:rsid w:val="008032BD"/>
    <w:rsid w:val="00804330"/>
    <w:rsid w:val="00806CC7"/>
    <w:rsid w:val="00810B6D"/>
    <w:rsid w:val="00812E4B"/>
    <w:rsid w:val="00814666"/>
    <w:rsid w:val="00814CE1"/>
    <w:rsid w:val="0082114D"/>
    <w:rsid w:val="00822D53"/>
    <w:rsid w:val="008232AB"/>
    <w:rsid w:val="00823F8E"/>
    <w:rsid w:val="00834CA9"/>
    <w:rsid w:val="008355A3"/>
    <w:rsid w:val="00837309"/>
    <w:rsid w:val="00840E35"/>
    <w:rsid w:val="008412B8"/>
    <w:rsid w:val="00845E9D"/>
    <w:rsid w:val="0084621B"/>
    <w:rsid w:val="00846C95"/>
    <w:rsid w:val="00856FE1"/>
    <w:rsid w:val="008576D1"/>
    <w:rsid w:val="0086397A"/>
    <w:rsid w:val="00865273"/>
    <w:rsid w:val="00867AB1"/>
    <w:rsid w:val="008702AC"/>
    <w:rsid w:val="00870C97"/>
    <w:rsid w:val="0087235D"/>
    <w:rsid w:val="00872B28"/>
    <w:rsid w:val="00873CDD"/>
    <w:rsid w:val="00873F7E"/>
    <w:rsid w:val="00876933"/>
    <w:rsid w:val="008776A9"/>
    <w:rsid w:val="00882B9D"/>
    <w:rsid w:val="0088496B"/>
    <w:rsid w:val="008905C3"/>
    <w:rsid w:val="0089455F"/>
    <w:rsid w:val="008945AF"/>
    <w:rsid w:val="00896470"/>
    <w:rsid w:val="00896A7D"/>
    <w:rsid w:val="00897CD3"/>
    <w:rsid w:val="008A0FC7"/>
    <w:rsid w:val="008A1726"/>
    <w:rsid w:val="008A246C"/>
    <w:rsid w:val="008A48A7"/>
    <w:rsid w:val="008A4DAC"/>
    <w:rsid w:val="008A58DD"/>
    <w:rsid w:val="008A73E3"/>
    <w:rsid w:val="008B20FC"/>
    <w:rsid w:val="008B2AB3"/>
    <w:rsid w:val="008B558F"/>
    <w:rsid w:val="008B6072"/>
    <w:rsid w:val="008B7D0C"/>
    <w:rsid w:val="008C081F"/>
    <w:rsid w:val="008C1077"/>
    <w:rsid w:val="008C2A68"/>
    <w:rsid w:val="008C3144"/>
    <w:rsid w:val="008C6442"/>
    <w:rsid w:val="008D4F36"/>
    <w:rsid w:val="008D580C"/>
    <w:rsid w:val="008D5B27"/>
    <w:rsid w:val="008D6808"/>
    <w:rsid w:val="008E609A"/>
    <w:rsid w:val="008E679E"/>
    <w:rsid w:val="008E6A33"/>
    <w:rsid w:val="008F391F"/>
    <w:rsid w:val="008F3F09"/>
    <w:rsid w:val="008F7713"/>
    <w:rsid w:val="0090005E"/>
    <w:rsid w:val="0090419B"/>
    <w:rsid w:val="0090422F"/>
    <w:rsid w:val="00906C91"/>
    <w:rsid w:val="0091011C"/>
    <w:rsid w:val="00916AA3"/>
    <w:rsid w:val="0092332F"/>
    <w:rsid w:val="00926748"/>
    <w:rsid w:val="00927CF5"/>
    <w:rsid w:val="00934242"/>
    <w:rsid w:val="00935117"/>
    <w:rsid w:val="00942D86"/>
    <w:rsid w:val="00945AA8"/>
    <w:rsid w:val="009541D8"/>
    <w:rsid w:val="0095488E"/>
    <w:rsid w:val="00960575"/>
    <w:rsid w:val="0096072E"/>
    <w:rsid w:val="0096130B"/>
    <w:rsid w:val="00962A65"/>
    <w:rsid w:val="00962FEF"/>
    <w:rsid w:val="0096441A"/>
    <w:rsid w:val="00966B30"/>
    <w:rsid w:val="00966C10"/>
    <w:rsid w:val="00967FD0"/>
    <w:rsid w:val="009707E0"/>
    <w:rsid w:val="00973CB5"/>
    <w:rsid w:val="00974655"/>
    <w:rsid w:val="0097571E"/>
    <w:rsid w:val="0097636B"/>
    <w:rsid w:val="00976DEF"/>
    <w:rsid w:val="00977465"/>
    <w:rsid w:val="00982874"/>
    <w:rsid w:val="0098585C"/>
    <w:rsid w:val="00995878"/>
    <w:rsid w:val="00995E79"/>
    <w:rsid w:val="009A0430"/>
    <w:rsid w:val="009A4F3A"/>
    <w:rsid w:val="009B362C"/>
    <w:rsid w:val="009B4071"/>
    <w:rsid w:val="009B532D"/>
    <w:rsid w:val="009B697E"/>
    <w:rsid w:val="009C334E"/>
    <w:rsid w:val="009C3460"/>
    <w:rsid w:val="009C57F8"/>
    <w:rsid w:val="009C5D32"/>
    <w:rsid w:val="009D2ABD"/>
    <w:rsid w:val="009D2B41"/>
    <w:rsid w:val="009D62C1"/>
    <w:rsid w:val="009D7169"/>
    <w:rsid w:val="009E1233"/>
    <w:rsid w:val="009E1A93"/>
    <w:rsid w:val="009E226A"/>
    <w:rsid w:val="009E53F4"/>
    <w:rsid w:val="009E69C8"/>
    <w:rsid w:val="009F06AC"/>
    <w:rsid w:val="009F74BD"/>
    <w:rsid w:val="00A00265"/>
    <w:rsid w:val="00A03125"/>
    <w:rsid w:val="00A057AA"/>
    <w:rsid w:val="00A0741A"/>
    <w:rsid w:val="00A105C3"/>
    <w:rsid w:val="00A11DD7"/>
    <w:rsid w:val="00A12A74"/>
    <w:rsid w:val="00A14C1F"/>
    <w:rsid w:val="00A16567"/>
    <w:rsid w:val="00A17FDB"/>
    <w:rsid w:val="00A20FC4"/>
    <w:rsid w:val="00A21B89"/>
    <w:rsid w:val="00A21EDC"/>
    <w:rsid w:val="00A260B2"/>
    <w:rsid w:val="00A30E67"/>
    <w:rsid w:val="00A32584"/>
    <w:rsid w:val="00A33C10"/>
    <w:rsid w:val="00A3643E"/>
    <w:rsid w:val="00A4163A"/>
    <w:rsid w:val="00A42CB2"/>
    <w:rsid w:val="00A45114"/>
    <w:rsid w:val="00A45958"/>
    <w:rsid w:val="00A4720B"/>
    <w:rsid w:val="00A51F4C"/>
    <w:rsid w:val="00A52F67"/>
    <w:rsid w:val="00A53B6D"/>
    <w:rsid w:val="00A64E85"/>
    <w:rsid w:val="00A66AE9"/>
    <w:rsid w:val="00A703C7"/>
    <w:rsid w:val="00A71922"/>
    <w:rsid w:val="00A77291"/>
    <w:rsid w:val="00A80214"/>
    <w:rsid w:val="00A84B35"/>
    <w:rsid w:val="00A93A4F"/>
    <w:rsid w:val="00A9432F"/>
    <w:rsid w:val="00A967EE"/>
    <w:rsid w:val="00A979BD"/>
    <w:rsid w:val="00A97B71"/>
    <w:rsid w:val="00AA141F"/>
    <w:rsid w:val="00AA51A4"/>
    <w:rsid w:val="00AA580C"/>
    <w:rsid w:val="00AA58E5"/>
    <w:rsid w:val="00AA6064"/>
    <w:rsid w:val="00AA7173"/>
    <w:rsid w:val="00AB611C"/>
    <w:rsid w:val="00AC0EEA"/>
    <w:rsid w:val="00AC16D5"/>
    <w:rsid w:val="00AC3D35"/>
    <w:rsid w:val="00AC53A9"/>
    <w:rsid w:val="00AC6FC5"/>
    <w:rsid w:val="00AD0284"/>
    <w:rsid w:val="00AD050B"/>
    <w:rsid w:val="00AD08A8"/>
    <w:rsid w:val="00AD0F1C"/>
    <w:rsid w:val="00AD25E1"/>
    <w:rsid w:val="00AD4DA5"/>
    <w:rsid w:val="00AD6013"/>
    <w:rsid w:val="00AD71BD"/>
    <w:rsid w:val="00AD7B6A"/>
    <w:rsid w:val="00AE185F"/>
    <w:rsid w:val="00AE31D4"/>
    <w:rsid w:val="00AE37BA"/>
    <w:rsid w:val="00AE3AE9"/>
    <w:rsid w:val="00AE4B47"/>
    <w:rsid w:val="00AE4C85"/>
    <w:rsid w:val="00AE568C"/>
    <w:rsid w:val="00AE64B6"/>
    <w:rsid w:val="00AE7820"/>
    <w:rsid w:val="00AE7CFE"/>
    <w:rsid w:val="00AF0806"/>
    <w:rsid w:val="00AF374D"/>
    <w:rsid w:val="00AF3BB4"/>
    <w:rsid w:val="00B0060B"/>
    <w:rsid w:val="00B01D79"/>
    <w:rsid w:val="00B02E16"/>
    <w:rsid w:val="00B0523F"/>
    <w:rsid w:val="00B06CE0"/>
    <w:rsid w:val="00B07145"/>
    <w:rsid w:val="00B10251"/>
    <w:rsid w:val="00B2220E"/>
    <w:rsid w:val="00B22874"/>
    <w:rsid w:val="00B27A9D"/>
    <w:rsid w:val="00B357F9"/>
    <w:rsid w:val="00B35E1B"/>
    <w:rsid w:val="00B37176"/>
    <w:rsid w:val="00B40A29"/>
    <w:rsid w:val="00B424FC"/>
    <w:rsid w:val="00B42FCE"/>
    <w:rsid w:val="00B447EF"/>
    <w:rsid w:val="00B44E39"/>
    <w:rsid w:val="00B47ECE"/>
    <w:rsid w:val="00B50FFF"/>
    <w:rsid w:val="00B51717"/>
    <w:rsid w:val="00B54888"/>
    <w:rsid w:val="00B56DC9"/>
    <w:rsid w:val="00B57847"/>
    <w:rsid w:val="00B6110A"/>
    <w:rsid w:val="00B63DB5"/>
    <w:rsid w:val="00B67191"/>
    <w:rsid w:val="00B70FB1"/>
    <w:rsid w:val="00B717C0"/>
    <w:rsid w:val="00B72115"/>
    <w:rsid w:val="00B7306C"/>
    <w:rsid w:val="00B73FFB"/>
    <w:rsid w:val="00B76737"/>
    <w:rsid w:val="00B81F2C"/>
    <w:rsid w:val="00B829D3"/>
    <w:rsid w:val="00B83E78"/>
    <w:rsid w:val="00B84730"/>
    <w:rsid w:val="00B90AD6"/>
    <w:rsid w:val="00B910A9"/>
    <w:rsid w:val="00B917AD"/>
    <w:rsid w:val="00B91B2E"/>
    <w:rsid w:val="00B948C5"/>
    <w:rsid w:val="00B966D9"/>
    <w:rsid w:val="00BA00E6"/>
    <w:rsid w:val="00BA04E9"/>
    <w:rsid w:val="00BA2D0A"/>
    <w:rsid w:val="00BB35E9"/>
    <w:rsid w:val="00BB51DF"/>
    <w:rsid w:val="00BB556E"/>
    <w:rsid w:val="00BB5A88"/>
    <w:rsid w:val="00BB6658"/>
    <w:rsid w:val="00BC46D5"/>
    <w:rsid w:val="00BC488B"/>
    <w:rsid w:val="00BC4C48"/>
    <w:rsid w:val="00BD49CA"/>
    <w:rsid w:val="00BD5475"/>
    <w:rsid w:val="00BD7564"/>
    <w:rsid w:val="00BE029F"/>
    <w:rsid w:val="00BE27D7"/>
    <w:rsid w:val="00BE7938"/>
    <w:rsid w:val="00BF4841"/>
    <w:rsid w:val="00BF764D"/>
    <w:rsid w:val="00C007D5"/>
    <w:rsid w:val="00C01E94"/>
    <w:rsid w:val="00C06DB4"/>
    <w:rsid w:val="00C07187"/>
    <w:rsid w:val="00C07DD0"/>
    <w:rsid w:val="00C1497E"/>
    <w:rsid w:val="00C155E4"/>
    <w:rsid w:val="00C20C94"/>
    <w:rsid w:val="00C22F9A"/>
    <w:rsid w:val="00C25869"/>
    <w:rsid w:val="00C26BF7"/>
    <w:rsid w:val="00C27366"/>
    <w:rsid w:val="00C31041"/>
    <w:rsid w:val="00C31281"/>
    <w:rsid w:val="00C31C14"/>
    <w:rsid w:val="00C32890"/>
    <w:rsid w:val="00C32A2C"/>
    <w:rsid w:val="00C34238"/>
    <w:rsid w:val="00C37F1F"/>
    <w:rsid w:val="00C4436C"/>
    <w:rsid w:val="00C457FA"/>
    <w:rsid w:val="00C50164"/>
    <w:rsid w:val="00C5041E"/>
    <w:rsid w:val="00C506F4"/>
    <w:rsid w:val="00C51858"/>
    <w:rsid w:val="00C51B4F"/>
    <w:rsid w:val="00C55851"/>
    <w:rsid w:val="00C56418"/>
    <w:rsid w:val="00C60E7C"/>
    <w:rsid w:val="00C616C6"/>
    <w:rsid w:val="00C62F8F"/>
    <w:rsid w:val="00C63469"/>
    <w:rsid w:val="00C641BF"/>
    <w:rsid w:val="00C64374"/>
    <w:rsid w:val="00C667B7"/>
    <w:rsid w:val="00C70984"/>
    <w:rsid w:val="00C72A0A"/>
    <w:rsid w:val="00C7469F"/>
    <w:rsid w:val="00C8375C"/>
    <w:rsid w:val="00C8648C"/>
    <w:rsid w:val="00C86AAE"/>
    <w:rsid w:val="00C87D57"/>
    <w:rsid w:val="00C90D12"/>
    <w:rsid w:val="00C93834"/>
    <w:rsid w:val="00C95B85"/>
    <w:rsid w:val="00C96199"/>
    <w:rsid w:val="00CA01B3"/>
    <w:rsid w:val="00CA27CE"/>
    <w:rsid w:val="00CA33F0"/>
    <w:rsid w:val="00CB0253"/>
    <w:rsid w:val="00CB2689"/>
    <w:rsid w:val="00CB301C"/>
    <w:rsid w:val="00CB3642"/>
    <w:rsid w:val="00CB5E8D"/>
    <w:rsid w:val="00CC09F8"/>
    <w:rsid w:val="00CC196D"/>
    <w:rsid w:val="00CC2807"/>
    <w:rsid w:val="00CC29C9"/>
    <w:rsid w:val="00CD1B76"/>
    <w:rsid w:val="00CD243C"/>
    <w:rsid w:val="00CD335D"/>
    <w:rsid w:val="00CD587E"/>
    <w:rsid w:val="00CD5C85"/>
    <w:rsid w:val="00CE027B"/>
    <w:rsid w:val="00CE1C53"/>
    <w:rsid w:val="00CE2247"/>
    <w:rsid w:val="00CE36A9"/>
    <w:rsid w:val="00CE46C6"/>
    <w:rsid w:val="00CE4C66"/>
    <w:rsid w:val="00CE676D"/>
    <w:rsid w:val="00CF0142"/>
    <w:rsid w:val="00D01599"/>
    <w:rsid w:val="00D01819"/>
    <w:rsid w:val="00D02F5F"/>
    <w:rsid w:val="00D068F3"/>
    <w:rsid w:val="00D06A67"/>
    <w:rsid w:val="00D10594"/>
    <w:rsid w:val="00D1595A"/>
    <w:rsid w:val="00D2444E"/>
    <w:rsid w:val="00D24D23"/>
    <w:rsid w:val="00D26812"/>
    <w:rsid w:val="00D2797A"/>
    <w:rsid w:val="00D31C46"/>
    <w:rsid w:val="00D33196"/>
    <w:rsid w:val="00D33DB4"/>
    <w:rsid w:val="00D3482C"/>
    <w:rsid w:val="00D40D2B"/>
    <w:rsid w:val="00D4693E"/>
    <w:rsid w:val="00D504D8"/>
    <w:rsid w:val="00D50D8A"/>
    <w:rsid w:val="00D5632C"/>
    <w:rsid w:val="00D56A7C"/>
    <w:rsid w:val="00D66539"/>
    <w:rsid w:val="00D67A24"/>
    <w:rsid w:val="00D70CEC"/>
    <w:rsid w:val="00D71F59"/>
    <w:rsid w:val="00D742FF"/>
    <w:rsid w:val="00D74E67"/>
    <w:rsid w:val="00D821B2"/>
    <w:rsid w:val="00D834C4"/>
    <w:rsid w:val="00D84763"/>
    <w:rsid w:val="00D86182"/>
    <w:rsid w:val="00D878C3"/>
    <w:rsid w:val="00D87A87"/>
    <w:rsid w:val="00D904F9"/>
    <w:rsid w:val="00D9100D"/>
    <w:rsid w:val="00D929CC"/>
    <w:rsid w:val="00D958B9"/>
    <w:rsid w:val="00DA1304"/>
    <w:rsid w:val="00DA4851"/>
    <w:rsid w:val="00DA5599"/>
    <w:rsid w:val="00DA6F39"/>
    <w:rsid w:val="00DB03DD"/>
    <w:rsid w:val="00DB62C8"/>
    <w:rsid w:val="00DC25C2"/>
    <w:rsid w:val="00DC7521"/>
    <w:rsid w:val="00DD2C3F"/>
    <w:rsid w:val="00DD3727"/>
    <w:rsid w:val="00DD3B7B"/>
    <w:rsid w:val="00DD7216"/>
    <w:rsid w:val="00DE028A"/>
    <w:rsid w:val="00DE0ABE"/>
    <w:rsid w:val="00DE19E1"/>
    <w:rsid w:val="00DE294E"/>
    <w:rsid w:val="00DE5610"/>
    <w:rsid w:val="00DE5B2C"/>
    <w:rsid w:val="00DE64DA"/>
    <w:rsid w:val="00DE7301"/>
    <w:rsid w:val="00DE7B20"/>
    <w:rsid w:val="00DF0CF3"/>
    <w:rsid w:val="00DF4451"/>
    <w:rsid w:val="00E006F9"/>
    <w:rsid w:val="00E0271A"/>
    <w:rsid w:val="00E14492"/>
    <w:rsid w:val="00E15179"/>
    <w:rsid w:val="00E157C2"/>
    <w:rsid w:val="00E166CE"/>
    <w:rsid w:val="00E17493"/>
    <w:rsid w:val="00E209E9"/>
    <w:rsid w:val="00E21B8F"/>
    <w:rsid w:val="00E22C2D"/>
    <w:rsid w:val="00E231FB"/>
    <w:rsid w:val="00E23F06"/>
    <w:rsid w:val="00E352E0"/>
    <w:rsid w:val="00E367EB"/>
    <w:rsid w:val="00E40A83"/>
    <w:rsid w:val="00E45330"/>
    <w:rsid w:val="00E47C50"/>
    <w:rsid w:val="00E53B03"/>
    <w:rsid w:val="00E54BCC"/>
    <w:rsid w:val="00E6121F"/>
    <w:rsid w:val="00E61839"/>
    <w:rsid w:val="00E629C8"/>
    <w:rsid w:val="00E63400"/>
    <w:rsid w:val="00E64176"/>
    <w:rsid w:val="00E67279"/>
    <w:rsid w:val="00E67877"/>
    <w:rsid w:val="00E75156"/>
    <w:rsid w:val="00E75FB1"/>
    <w:rsid w:val="00E80A0C"/>
    <w:rsid w:val="00E81097"/>
    <w:rsid w:val="00E8197A"/>
    <w:rsid w:val="00E81A1A"/>
    <w:rsid w:val="00E81FBF"/>
    <w:rsid w:val="00E92182"/>
    <w:rsid w:val="00EA0A67"/>
    <w:rsid w:val="00EA60F9"/>
    <w:rsid w:val="00EA6FF6"/>
    <w:rsid w:val="00EB681F"/>
    <w:rsid w:val="00EC144B"/>
    <w:rsid w:val="00EC3A66"/>
    <w:rsid w:val="00EC4567"/>
    <w:rsid w:val="00EC55F0"/>
    <w:rsid w:val="00EC5776"/>
    <w:rsid w:val="00ED371A"/>
    <w:rsid w:val="00ED570C"/>
    <w:rsid w:val="00ED574C"/>
    <w:rsid w:val="00ED57E8"/>
    <w:rsid w:val="00ED62EA"/>
    <w:rsid w:val="00ED6567"/>
    <w:rsid w:val="00ED75CC"/>
    <w:rsid w:val="00EE0EF0"/>
    <w:rsid w:val="00EE0F30"/>
    <w:rsid w:val="00EE2561"/>
    <w:rsid w:val="00EE44E2"/>
    <w:rsid w:val="00EE53A4"/>
    <w:rsid w:val="00EE5638"/>
    <w:rsid w:val="00EE596D"/>
    <w:rsid w:val="00EE5A7E"/>
    <w:rsid w:val="00EE60C7"/>
    <w:rsid w:val="00EE6A4B"/>
    <w:rsid w:val="00EE719D"/>
    <w:rsid w:val="00EF4CC7"/>
    <w:rsid w:val="00EF4EA5"/>
    <w:rsid w:val="00EF7F84"/>
    <w:rsid w:val="00F00692"/>
    <w:rsid w:val="00F00DF3"/>
    <w:rsid w:val="00F0289A"/>
    <w:rsid w:val="00F02B18"/>
    <w:rsid w:val="00F039A8"/>
    <w:rsid w:val="00F04348"/>
    <w:rsid w:val="00F04D30"/>
    <w:rsid w:val="00F0674C"/>
    <w:rsid w:val="00F10020"/>
    <w:rsid w:val="00F1139A"/>
    <w:rsid w:val="00F11FE3"/>
    <w:rsid w:val="00F125F2"/>
    <w:rsid w:val="00F15AE1"/>
    <w:rsid w:val="00F16A8D"/>
    <w:rsid w:val="00F172B2"/>
    <w:rsid w:val="00F1749F"/>
    <w:rsid w:val="00F30870"/>
    <w:rsid w:val="00F30F12"/>
    <w:rsid w:val="00F32CEC"/>
    <w:rsid w:val="00F35684"/>
    <w:rsid w:val="00F35D71"/>
    <w:rsid w:val="00F37E97"/>
    <w:rsid w:val="00F42100"/>
    <w:rsid w:val="00F422C6"/>
    <w:rsid w:val="00F4351D"/>
    <w:rsid w:val="00F4779A"/>
    <w:rsid w:val="00F47819"/>
    <w:rsid w:val="00F5725D"/>
    <w:rsid w:val="00F65553"/>
    <w:rsid w:val="00F73902"/>
    <w:rsid w:val="00F73B27"/>
    <w:rsid w:val="00F75F34"/>
    <w:rsid w:val="00F82170"/>
    <w:rsid w:val="00F82403"/>
    <w:rsid w:val="00F84F2A"/>
    <w:rsid w:val="00F8506E"/>
    <w:rsid w:val="00F857D9"/>
    <w:rsid w:val="00F91AEC"/>
    <w:rsid w:val="00F92FAE"/>
    <w:rsid w:val="00F93941"/>
    <w:rsid w:val="00F93F2F"/>
    <w:rsid w:val="00F96EE9"/>
    <w:rsid w:val="00F97301"/>
    <w:rsid w:val="00FA2D8C"/>
    <w:rsid w:val="00FA3619"/>
    <w:rsid w:val="00FB0731"/>
    <w:rsid w:val="00FB10D6"/>
    <w:rsid w:val="00FB400B"/>
    <w:rsid w:val="00FB58AE"/>
    <w:rsid w:val="00FB73A3"/>
    <w:rsid w:val="00FC53BD"/>
    <w:rsid w:val="00FD4DBB"/>
    <w:rsid w:val="00FD7BD6"/>
    <w:rsid w:val="00FE116A"/>
    <w:rsid w:val="00FE3F9D"/>
    <w:rsid w:val="00FE454B"/>
    <w:rsid w:val="00FF1476"/>
    <w:rsid w:val="00FF58BB"/>
    <w:rsid w:val="00FF60C3"/>
    <w:rsid w:val="00FF6CC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 w:type="character" w:styleId="FollowedHyperlink">
    <w:name w:val="FollowedHyperlink"/>
    <w:basedOn w:val="DefaultParagraphFont"/>
    <w:uiPriority w:val="99"/>
    <w:semiHidden/>
    <w:unhideWhenUsed/>
    <w:rsid w:val="0077274E"/>
    <w:rPr>
      <w:color w:val="954F72" w:themeColor="followedHyperlink"/>
      <w:u w:val="single"/>
    </w:rPr>
  </w:style>
  <w:style w:type="table" w:customStyle="1" w:styleId="TableGrid0">
    <w:name w:val="TableGrid"/>
    <w:rsid w:val="00EE53A4"/>
    <w:pPr>
      <w:spacing w:after="0" w:line="240" w:lineRule="auto"/>
    </w:pPr>
    <w:rPr>
      <w:rFonts w:eastAsiaTheme="minorEastAsia"/>
      <w:lang w:eastAsia="en-I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3485046">
      <w:bodyDiv w:val="1"/>
      <w:marLeft w:val="0"/>
      <w:marRight w:val="0"/>
      <w:marTop w:val="0"/>
      <w:marBottom w:val="0"/>
      <w:divBdr>
        <w:top w:val="none" w:sz="0" w:space="0" w:color="auto"/>
        <w:left w:val="none" w:sz="0" w:space="0" w:color="auto"/>
        <w:bottom w:val="none" w:sz="0" w:space="0" w:color="auto"/>
        <w:right w:val="none" w:sz="0" w:space="0" w:color="auto"/>
      </w:divBdr>
      <w:divsChild>
        <w:div w:id="840434405">
          <w:marLeft w:val="0"/>
          <w:marRight w:val="0"/>
          <w:marTop w:val="0"/>
          <w:marBottom w:val="0"/>
          <w:divBdr>
            <w:top w:val="none" w:sz="0" w:space="0" w:color="auto"/>
            <w:left w:val="none" w:sz="0" w:space="0" w:color="auto"/>
            <w:bottom w:val="none" w:sz="0" w:space="0" w:color="auto"/>
            <w:right w:val="none" w:sz="0" w:space="0" w:color="auto"/>
          </w:divBdr>
        </w:div>
      </w:divsChild>
    </w:div>
    <w:div w:id="38361236">
      <w:bodyDiv w:val="1"/>
      <w:marLeft w:val="0"/>
      <w:marRight w:val="0"/>
      <w:marTop w:val="0"/>
      <w:marBottom w:val="0"/>
      <w:divBdr>
        <w:top w:val="none" w:sz="0" w:space="0" w:color="auto"/>
        <w:left w:val="none" w:sz="0" w:space="0" w:color="auto"/>
        <w:bottom w:val="none" w:sz="0" w:space="0" w:color="auto"/>
        <w:right w:val="none" w:sz="0" w:space="0" w:color="auto"/>
      </w:divBdr>
      <w:divsChild>
        <w:div w:id="1761872299">
          <w:marLeft w:val="0"/>
          <w:marRight w:val="0"/>
          <w:marTop w:val="0"/>
          <w:marBottom w:val="0"/>
          <w:divBdr>
            <w:top w:val="none" w:sz="0" w:space="0" w:color="auto"/>
            <w:left w:val="none" w:sz="0" w:space="0" w:color="auto"/>
            <w:bottom w:val="none" w:sz="0" w:space="0" w:color="auto"/>
            <w:right w:val="none" w:sz="0" w:space="0" w:color="auto"/>
          </w:divBdr>
        </w:div>
      </w:divsChild>
    </w:div>
    <w:div w:id="57678119">
      <w:bodyDiv w:val="1"/>
      <w:marLeft w:val="0"/>
      <w:marRight w:val="0"/>
      <w:marTop w:val="0"/>
      <w:marBottom w:val="0"/>
      <w:divBdr>
        <w:top w:val="none" w:sz="0" w:space="0" w:color="auto"/>
        <w:left w:val="none" w:sz="0" w:space="0" w:color="auto"/>
        <w:bottom w:val="none" w:sz="0" w:space="0" w:color="auto"/>
        <w:right w:val="none" w:sz="0" w:space="0" w:color="auto"/>
      </w:divBdr>
      <w:divsChild>
        <w:div w:id="320626438">
          <w:marLeft w:val="0"/>
          <w:marRight w:val="0"/>
          <w:marTop w:val="0"/>
          <w:marBottom w:val="0"/>
          <w:divBdr>
            <w:top w:val="none" w:sz="0" w:space="0" w:color="auto"/>
            <w:left w:val="none" w:sz="0" w:space="0" w:color="auto"/>
            <w:bottom w:val="none" w:sz="0" w:space="0" w:color="auto"/>
            <w:right w:val="none" w:sz="0" w:space="0" w:color="auto"/>
          </w:divBdr>
        </w:div>
      </w:divsChild>
    </w:div>
    <w:div w:id="160582136">
      <w:bodyDiv w:val="1"/>
      <w:marLeft w:val="0"/>
      <w:marRight w:val="0"/>
      <w:marTop w:val="0"/>
      <w:marBottom w:val="0"/>
      <w:divBdr>
        <w:top w:val="none" w:sz="0" w:space="0" w:color="auto"/>
        <w:left w:val="none" w:sz="0" w:space="0" w:color="auto"/>
        <w:bottom w:val="none" w:sz="0" w:space="0" w:color="auto"/>
        <w:right w:val="none" w:sz="0" w:space="0" w:color="auto"/>
      </w:divBdr>
      <w:divsChild>
        <w:div w:id="326521972">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498810589">
      <w:bodyDiv w:val="1"/>
      <w:marLeft w:val="0"/>
      <w:marRight w:val="0"/>
      <w:marTop w:val="0"/>
      <w:marBottom w:val="0"/>
      <w:divBdr>
        <w:top w:val="none" w:sz="0" w:space="0" w:color="auto"/>
        <w:left w:val="none" w:sz="0" w:space="0" w:color="auto"/>
        <w:bottom w:val="none" w:sz="0" w:space="0" w:color="auto"/>
        <w:right w:val="none" w:sz="0" w:space="0" w:color="auto"/>
      </w:divBdr>
      <w:divsChild>
        <w:div w:id="1315835499">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618341276">
      <w:bodyDiv w:val="1"/>
      <w:marLeft w:val="0"/>
      <w:marRight w:val="0"/>
      <w:marTop w:val="0"/>
      <w:marBottom w:val="0"/>
      <w:divBdr>
        <w:top w:val="none" w:sz="0" w:space="0" w:color="auto"/>
        <w:left w:val="none" w:sz="0" w:space="0" w:color="auto"/>
        <w:bottom w:val="none" w:sz="0" w:space="0" w:color="auto"/>
        <w:right w:val="none" w:sz="0" w:space="0" w:color="auto"/>
      </w:divBdr>
      <w:divsChild>
        <w:div w:id="896471386">
          <w:marLeft w:val="0"/>
          <w:marRight w:val="0"/>
          <w:marTop w:val="0"/>
          <w:marBottom w:val="0"/>
          <w:divBdr>
            <w:top w:val="none" w:sz="0" w:space="0" w:color="auto"/>
            <w:left w:val="none" w:sz="0" w:space="0" w:color="auto"/>
            <w:bottom w:val="none" w:sz="0" w:space="0" w:color="auto"/>
            <w:right w:val="none" w:sz="0" w:space="0" w:color="auto"/>
          </w:divBdr>
        </w:div>
      </w:divsChild>
    </w:div>
    <w:div w:id="632246839">
      <w:bodyDiv w:val="1"/>
      <w:marLeft w:val="0"/>
      <w:marRight w:val="0"/>
      <w:marTop w:val="0"/>
      <w:marBottom w:val="0"/>
      <w:divBdr>
        <w:top w:val="none" w:sz="0" w:space="0" w:color="auto"/>
        <w:left w:val="none" w:sz="0" w:space="0" w:color="auto"/>
        <w:bottom w:val="none" w:sz="0" w:space="0" w:color="auto"/>
        <w:right w:val="none" w:sz="0" w:space="0" w:color="auto"/>
      </w:divBdr>
      <w:divsChild>
        <w:div w:id="1422990212">
          <w:marLeft w:val="0"/>
          <w:marRight w:val="0"/>
          <w:marTop w:val="0"/>
          <w:marBottom w:val="0"/>
          <w:divBdr>
            <w:top w:val="none" w:sz="0" w:space="0" w:color="auto"/>
            <w:left w:val="none" w:sz="0" w:space="0" w:color="auto"/>
            <w:bottom w:val="none" w:sz="0" w:space="0" w:color="auto"/>
            <w:right w:val="none" w:sz="0" w:space="0" w:color="auto"/>
          </w:divBdr>
        </w:div>
      </w:divsChild>
    </w:div>
    <w:div w:id="749883866">
      <w:bodyDiv w:val="1"/>
      <w:marLeft w:val="0"/>
      <w:marRight w:val="0"/>
      <w:marTop w:val="0"/>
      <w:marBottom w:val="0"/>
      <w:divBdr>
        <w:top w:val="none" w:sz="0" w:space="0" w:color="auto"/>
        <w:left w:val="none" w:sz="0" w:space="0" w:color="auto"/>
        <w:bottom w:val="none" w:sz="0" w:space="0" w:color="auto"/>
        <w:right w:val="none" w:sz="0" w:space="0" w:color="auto"/>
      </w:divBdr>
      <w:divsChild>
        <w:div w:id="1384596079">
          <w:marLeft w:val="0"/>
          <w:marRight w:val="0"/>
          <w:marTop w:val="0"/>
          <w:marBottom w:val="0"/>
          <w:divBdr>
            <w:top w:val="none" w:sz="0" w:space="0" w:color="auto"/>
            <w:left w:val="none" w:sz="0" w:space="0" w:color="auto"/>
            <w:bottom w:val="none" w:sz="0" w:space="0" w:color="auto"/>
            <w:right w:val="none" w:sz="0" w:space="0" w:color="auto"/>
          </w:divBdr>
        </w:div>
      </w:divsChild>
    </w:div>
    <w:div w:id="763300887">
      <w:bodyDiv w:val="1"/>
      <w:marLeft w:val="0"/>
      <w:marRight w:val="0"/>
      <w:marTop w:val="0"/>
      <w:marBottom w:val="0"/>
      <w:divBdr>
        <w:top w:val="none" w:sz="0" w:space="0" w:color="auto"/>
        <w:left w:val="none" w:sz="0" w:space="0" w:color="auto"/>
        <w:bottom w:val="none" w:sz="0" w:space="0" w:color="auto"/>
        <w:right w:val="none" w:sz="0" w:space="0" w:color="auto"/>
      </w:divBdr>
      <w:divsChild>
        <w:div w:id="1229075471">
          <w:marLeft w:val="0"/>
          <w:marRight w:val="0"/>
          <w:marTop w:val="0"/>
          <w:marBottom w:val="0"/>
          <w:divBdr>
            <w:top w:val="none" w:sz="0" w:space="0" w:color="auto"/>
            <w:left w:val="none" w:sz="0" w:space="0" w:color="auto"/>
            <w:bottom w:val="none" w:sz="0" w:space="0" w:color="auto"/>
            <w:right w:val="none" w:sz="0" w:space="0" w:color="auto"/>
          </w:divBdr>
        </w:div>
      </w:divsChild>
    </w:div>
    <w:div w:id="832643932">
      <w:bodyDiv w:val="1"/>
      <w:marLeft w:val="0"/>
      <w:marRight w:val="0"/>
      <w:marTop w:val="0"/>
      <w:marBottom w:val="0"/>
      <w:divBdr>
        <w:top w:val="none" w:sz="0" w:space="0" w:color="auto"/>
        <w:left w:val="none" w:sz="0" w:space="0" w:color="auto"/>
        <w:bottom w:val="none" w:sz="0" w:space="0" w:color="auto"/>
        <w:right w:val="none" w:sz="0" w:space="0" w:color="auto"/>
      </w:divBdr>
      <w:divsChild>
        <w:div w:id="143619715">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862210563">
      <w:bodyDiv w:val="1"/>
      <w:marLeft w:val="0"/>
      <w:marRight w:val="0"/>
      <w:marTop w:val="0"/>
      <w:marBottom w:val="0"/>
      <w:divBdr>
        <w:top w:val="none" w:sz="0" w:space="0" w:color="auto"/>
        <w:left w:val="none" w:sz="0" w:space="0" w:color="auto"/>
        <w:bottom w:val="none" w:sz="0" w:space="0" w:color="auto"/>
        <w:right w:val="none" w:sz="0" w:space="0" w:color="auto"/>
      </w:divBdr>
      <w:divsChild>
        <w:div w:id="2031713143">
          <w:marLeft w:val="0"/>
          <w:marRight w:val="0"/>
          <w:marTop w:val="0"/>
          <w:marBottom w:val="0"/>
          <w:divBdr>
            <w:top w:val="none" w:sz="0" w:space="0" w:color="auto"/>
            <w:left w:val="none" w:sz="0" w:space="0" w:color="auto"/>
            <w:bottom w:val="none" w:sz="0" w:space="0" w:color="auto"/>
            <w:right w:val="none" w:sz="0" w:space="0" w:color="auto"/>
          </w:divBdr>
        </w:div>
      </w:divsChild>
    </w:div>
    <w:div w:id="879168280">
      <w:bodyDiv w:val="1"/>
      <w:marLeft w:val="0"/>
      <w:marRight w:val="0"/>
      <w:marTop w:val="0"/>
      <w:marBottom w:val="0"/>
      <w:divBdr>
        <w:top w:val="none" w:sz="0" w:space="0" w:color="auto"/>
        <w:left w:val="none" w:sz="0" w:space="0" w:color="auto"/>
        <w:bottom w:val="none" w:sz="0" w:space="0" w:color="auto"/>
        <w:right w:val="none" w:sz="0" w:space="0" w:color="auto"/>
      </w:divBdr>
      <w:divsChild>
        <w:div w:id="47607510">
          <w:marLeft w:val="0"/>
          <w:marRight w:val="0"/>
          <w:marTop w:val="0"/>
          <w:marBottom w:val="0"/>
          <w:divBdr>
            <w:top w:val="none" w:sz="0" w:space="0" w:color="auto"/>
            <w:left w:val="none" w:sz="0" w:space="0" w:color="auto"/>
            <w:bottom w:val="none" w:sz="0" w:space="0" w:color="auto"/>
            <w:right w:val="none" w:sz="0" w:space="0" w:color="auto"/>
          </w:divBdr>
        </w:div>
      </w:divsChild>
    </w:div>
    <w:div w:id="889145453">
      <w:bodyDiv w:val="1"/>
      <w:marLeft w:val="0"/>
      <w:marRight w:val="0"/>
      <w:marTop w:val="0"/>
      <w:marBottom w:val="0"/>
      <w:divBdr>
        <w:top w:val="none" w:sz="0" w:space="0" w:color="auto"/>
        <w:left w:val="none" w:sz="0" w:space="0" w:color="auto"/>
        <w:bottom w:val="none" w:sz="0" w:space="0" w:color="auto"/>
        <w:right w:val="none" w:sz="0" w:space="0" w:color="auto"/>
      </w:divBdr>
      <w:divsChild>
        <w:div w:id="1237130350">
          <w:marLeft w:val="0"/>
          <w:marRight w:val="0"/>
          <w:marTop w:val="0"/>
          <w:marBottom w:val="0"/>
          <w:divBdr>
            <w:top w:val="none" w:sz="0" w:space="0" w:color="auto"/>
            <w:left w:val="none" w:sz="0" w:space="0" w:color="auto"/>
            <w:bottom w:val="none" w:sz="0" w:space="0" w:color="auto"/>
            <w:right w:val="none" w:sz="0" w:space="0" w:color="auto"/>
          </w:divBdr>
        </w:div>
      </w:divsChild>
    </w:div>
    <w:div w:id="950162090">
      <w:bodyDiv w:val="1"/>
      <w:marLeft w:val="0"/>
      <w:marRight w:val="0"/>
      <w:marTop w:val="0"/>
      <w:marBottom w:val="0"/>
      <w:divBdr>
        <w:top w:val="none" w:sz="0" w:space="0" w:color="auto"/>
        <w:left w:val="none" w:sz="0" w:space="0" w:color="auto"/>
        <w:bottom w:val="none" w:sz="0" w:space="0" w:color="auto"/>
        <w:right w:val="none" w:sz="0" w:space="0" w:color="auto"/>
      </w:divBdr>
      <w:divsChild>
        <w:div w:id="1380516692">
          <w:marLeft w:val="0"/>
          <w:marRight w:val="0"/>
          <w:marTop w:val="0"/>
          <w:marBottom w:val="0"/>
          <w:divBdr>
            <w:top w:val="none" w:sz="0" w:space="0" w:color="auto"/>
            <w:left w:val="none" w:sz="0" w:space="0" w:color="auto"/>
            <w:bottom w:val="none" w:sz="0" w:space="0" w:color="auto"/>
            <w:right w:val="none" w:sz="0" w:space="0" w:color="auto"/>
          </w:divBdr>
        </w:div>
      </w:divsChild>
    </w:div>
    <w:div w:id="1013150430">
      <w:bodyDiv w:val="1"/>
      <w:marLeft w:val="0"/>
      <w:marRight w:val="0"/>
      <w:marTop w:val="0"/>
      <w:marBottom w:val="0"/>
      <w:divBdr>
        <w:top w:val="none" w:sz="0" w:space="0" w:color="auto"/>
        <w:left w:val="none" w:sz="0" w:space="0" w:color="auto"/>
        <w:bottom w:val="none" w:sz="0" w:space="0" w:color="auto"/>
        <w:right w:val="none" w:sz="0" w:space="0" w:color="auto"/>
      </w:divBdr>
      <w:divsChild>
        <w:div w:id="111441680">
          <w:marLeft w:val="0"/>
          <w:marRight w:val="0"/>
          <w:marTop w:val="0"/>
          <w:marBottom w:val="0"/>
          <w:divBdr>
            <w:top w:val="none" w:sz="0" w:space="0" w:color="auto"/>
            <w:left w:val="none" w:sz="0" w:space="0" w:color="auto"/>
            <w:bottom w:val="none" w:sz="0" w:space="0" w:color="auto"/>
            <w:right w:val="none" w:sz="0" w:space="0" w:color="auto"/>
          </w:divBdr>
        </w:div>
      </w:divsChild>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183321425">
      <w:bodyDiv w:val="1"/>
      <w:marLeft w:val="0"/>
      <w:marRight w:val="0"/>
      <w:marTop w:val="0"/>
      <w:marBottom w:val="0"/>
      <w:divBdr>
        <w:top w:val="none" w:sz="0" w:space="0" w:color="auto"/>
        <w:left w:val="none" w:sz="0" w:space="0" w:color="auto"/>
        <w:bottom w:val="none" w:sz="0" w:space="0" w:color="auto"/>
        <w:right w:val="none" w:sz="0" w:space="0" w:color="auto"/>
      </w:divBdr>
      <w:divsChild>
        <w:div w:id="1820533704">
          <w:marLeft w:val="0"/>
          <w:marRight w:val="0"/>
          <w:marTop w:val="0"/>
          <w:marBottom w:val="0"/>
          <w:divBdr>
            <w:top w:val="none" w:sz="0" w:space="0" w:color="auto"/>
            <w:left w:val="none" w:sz="0" w:space="0" w:color="auto"/>
            <w:bottom w:val="none" w:sz="0" w:space="0" w:color="auto"/>
            <w:right w:val="none" w:sz="0" w:space="0" w:color="auto"/>
          </w:divBdr>
        </w:div>
      </w:divsChild>
    </w:div>
    <w:div w:id="1289050905">
      <w:bodyDiv w:val="1"/>
      <w:marLeft w:val="0"/>
      <w:marRight w:val="0"/>
      <w:marTop w:val="0"/>
      <w:marBottom w:val="0"/>
      <w:divBdr>
        <w:top w:val="none" w:sz="0" w:space="0" w:color="auto"/>
        <w:left w:val="none" w:sz="0" w:space="0" w:color="auto"/>
        <w:bottom w:val="none" w:sz="0" w:space="0" w:color="auto"/>
        <w:right w:val="none" w:sz="0" w:space="0" w:color="auto"/>
      </w:divBdr>
      <w:divsChild>
        <w:div w:id="331836025">
          <w:marLeft w:val="0"/>
          <w:marRight w:val="0"/>
          <w:marTop w:val="0"/>
          <w:marBottom w:val="0"/>
          <w:divBdr>
            <w:top w:val="none" w:sz="0" w:space="0" w:color="auto"/>
            <w:left w:val="none" w:sz="0" w:space="0" w:color="auto"/>
            <w:bottom w:val="none" w:sz="0" w:space="0" w:color="auto"/>
            <w:right w:val="none" w:sz="0" w:space="0" w:color="auto"/>
          </w:divBdr>
        </w:div>
      </w:divsChild>
    </w:div>
    <w:div w:id="1292594589">
      <w:bodyDiv w:val="1"/>
      <w:marLeft w:val="0"/>
      <w:marRight w:val="0"/>
      <w:marTop w:val="0"/>
      <w:marBottom w:val="0"/>
      <w:divBdr>
        <w:top w:val="none" w:sz="0" w:space="0" w:color="auto"/>
        <w:left w:val="none" w:sz="0" w:space="0" w:color="auto"/>
        <w:bottom w:val="none" w:sz="0" w:space="0" w:color="auto"/>
        <w:right w:val="none" w:sz="0" w:space="0" w:color="auto"/>
      </w:divBdr>
      <w:divsChild>
        <w:div w:id="1517648873">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413971633">
      <w:bodyDiv w:val="1"/>
      <w:marLeft w:val="0"/>
      <w:marRight w:val="0"/>
      <w:marTop w:val="0"/>
      <w:marBottom w:val="0"/>
      <w:divBdr>
        <w:top w:val="none" w:sz="0" w:space="0" w:color="auto"/>
        <w:left w:val="none" w:sz="0" w:space="0" w:color="auto"/>
        <w:bottom w:val="none" w:sz="0" w:space="0" w:color="auto"/>
        <w:right w:val="none" w:sz="0" w:space="0" w:color="auto"/>
      </w:divBdr>
      <w:divsChild>
        <w:div w:id="198008637">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63642118">
      <w:bodyDiv w:val="1"/>
      <w:marLeft w:val="0"/>
      <w:marRight w:val="0"/>
      <w:marTop w:val="0"/>
      <w:marBottom w:val="0"/>
      <w:divBdr>
        <w:top w:val="none" w:sz="0" w:space="0" w:color="auto"/>
        <w:left w:val="none" w:sz="0" w:space="0" w:color="auto"/>
        <w:bottom w:val="none" w:sz="0" w:space="0" w:color="auto"/>
        <w:right w:val="none" w:sz="0" w:space="0" w:color="auto"/>
      </w:divBdr>
      <w:divsChild>
        <w:div w:id="83630581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595743966">
      <w:bodyDiv w:val="1"/>
      <w:marLeft w:val="0"/>
      <w:marRight w:val="0"/>
      <w:marTop w:val="0"/>
      <w:marBottom w:val="0"/>
      <w:divBdr>
        <w:top w:val="none" w:sz="0" w:space="0" w:color="auto"/>
        <w:left w:val="none" w:sz="0" w:space="0" w:color="auto"/>
        <w:bottom w:val="none" w:sz="0" w:space="0" w:color="auto"/>
        <w:right w:val="none" w:sz="0" w:space="0" w:color="auto"/>
      </w:divBdr>
      <w:divsChild>
        <w:div w:id="1712728586">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60111601">
      <w:bodyDiv w:val="1"/>
      <w:marLeft w:val="0"/>
      <w:marRight w:val="0"/>
      <w:marTop w:val="0"/>
      <w:marBottom w:val="0"/>
      <w:divBdr>
        <w:top w:val="none" w:sz="0" w:space="0" w:color="auto"/>
        <w:left w:val="none" w:sz="0" w:space="0" w:color="auto"/>
        <w:bottom w:val="none" w:sz="0" w:space="0" w:color="auto"/>
        <w:right w:val="none" w:sz="0" w:space="0" w:color="auto"/>
      </w:divBdr>
      <w:divsChild>
        <w:div w:id="315957907">
          <w:marLeft w:val="0"/>
          <w:marRight w:val="0"/>
          <w:marTop w:val="0"/>
          <w:marBottom w:val="0"/>
          <w:divBdr>
            <w:top w:val="none" w:sz="0" w:space="0" w:color="auto"/>
            <w:left w:val="none" w:sz="0" w:space="0" w:color="auto"/>
            <w:bottom w:val="none" w:sz="0" w:space="0" w:color="auto"/>
            <w:right w:val="none" w:sz="0" w:space="0" w:color="auto"/>
          </w:divBdr>
        </w:div>
      </w:divsChild>
    </w:div>
    <w:div w:id="1669988548">
      <w:bodyDiv w:val="1"/>
      <w:marLeft w:val="0"/>
      <w:marRight w:val="0"/>
      <w:marTop w:val="0"/>
      <w:marBottom w:val="0"/>
      <w:divBdr>
        <w:top w:val="none" w:sz="0" w:space="0" w:color="auto"/>
        <w:left w:val="none" w:sz="0" w:space="0" w:color="auto"/>
        <w:bottom w:val="none" w:sz="0" w:space="0" w:color="auto"/>
        <w:right w:val="none" w:sz="0" w:space="0" w:color="auto"/>
      </w:divBdr>
      <w:divsChild>
        <w:div w:id="1510215073">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719472362">
      <w:bodyDiv w:val="1"/>
      <w:marLeft w:val="0"/>
      <w:marRight w:val="0"/>
      <w:marTop w:val="0"/>
      <w:marBottom w:val="0"/>
      <w:divBdr>
        <w:top w:val="none" w:sz="0" w:space="0" w:color="auto"/>
        <w:left w:val="none" w:sz="0" w:space="0" w:color="auto"/>
        <w:bottom w:val="none" w:sz="0" w:space="0" w:color="auto"/>
        <w:right w:val="none" w:sz="0" w:space="0" w:color="auto"/>
      </w:divBdr>
      <w:divsChild>
        <w:div w:id="1735422990">
          <w:marLeft w:val="0"/>
          <w:marRight w:val="0"/>
          <w:marTop w:val="0"/>
          <w:marBottom w:val="0"/>
          <w:divBdr>
            <w:top w:val="none" w:sz="0" w:space="0" w:color="auto"/>
            <w:left w:val="none" w:sz="0" w:space="0" w:color="auto"/>
            <w:bottom w:val="none" w:sz="0" w:space="0" w:color="auto"/>
            <w:right w:val="none" w:sz="0" w:space="0" w:color="auto"/>
          </w:divBdr>
        </w:div>
      </w:divsChild>
    </w:div>
    <w:div w:id="1793208698">
      <w:bodyDiv w:val="1"/>
      <w:marLeft w:val="0"/>
      <w:marRight w:val="0"/>
      <w:marTop w:val="0"/>
      <w:marBottom w:val="0"/>
      <w:divBdr>
        <w:top w:val="none" w:sz="0" w:space="0" w:color="auto"/>
        <w:left w:val="none" w:sz="0" w:space="0" w:color="auto"/>
        <w:bottom w:val="none" w:sz="0" w:space="0" w:color="auto"/>
        <w:right w:val="none" w:sz="0" w:space="0" w:color="auto"/>
      </w:divBdr>
      <w:divsChild>
        <w:div w:id="181015926">
          <w:marLeft w:val="0"/>
          <w:marRight w:val="0"/>
          <w:marTop w:val="0"/>
          <w:marBottom w:val="0"/>
          <w:divBdr>
            <w:top w:val="none" w:sz="0" w:space="0" w:color="auto"/>
            <w:left w:val="none" w:sz="0" w:space="0" w:color="auto"/>
            <w:bottom w:val="none" w:sz="0" w:space="0" w:color="auto"/>
            <w:right w:val="none" w:sz="0" w:space="0" w:color="auto"/>
          </w:divBdr>
        </w:div>
      </w:divsChild>
    </w:div>
    <w:div w:id="1794709226">
      <w:bodyDiv w:val="1"/>
      <w:marLeft w:val="0"/>
      <w:marRight w:val="0"/>
      <w:marTop w:val="0"/>
      <w:marBottom w:val="0"/>
      <w:divBdr>
        <w:top w:val="none" w:sz="0" w:space="0" w:color="auto"/>
        <w:left w:val="none" w:sz="0" w:space="0" w:color="auto"/>
        <w:bottom w:val="none" w:sz="0" w:space="0" w:color="auto"/>
        <w:right w:val="none" w:sz="0" w:space="0" w:color="auto"/>
      </w:divBdr>
      <w:divsChild>
        <w:div w:id="1696808754">
          <w:marLeft w:val="0"/>
          <w:marRight w:val="0"/>
          <w:marTop w:val="0"/>
          <w:marBottom w:val="0"/>
          <w:divBdr>
            <w:top w:val="none" w:sz="0" w:space="0" w:color="auto"/>
            <w:left w:val="none" w:sz="0" w:space="0" w:color="auto"/>
            <w:bottom w:val="none" w:sz="0" w:space="0" w:color="auto"/>
            <w:right w:val="none" w:sz="0" w:space="0" w:color="auto"/>
          </w:divBdr>
        </w:div>
      </w:divsChild>
    </w:div>
    <w:div w:id="1819569610">
      <w:bodyDiv w:val="1"/>
      <w:marLeft w:val="0"/>
      <w:marRight w:val="0"/>
      <w:marTop w:val="0"/>
      <w:marBottom w:val="0"/>
      <w:divBdr>
        <w:top w:val="none" w:sz="0" w:space="0" w:color="auto"/>
        <w:left w:val="none" w:sz="0" w:space="0" w:color="auto"/>
        <w:bottom w:val="none" w:sz="0" w:space="0" w:color="auto"/>
        <w:right w:val="none" w:sz="0" w:space="0" w:color="auto"/>
      </w:divBdr>
      <w:divsChild>
        <w:div w:id="1805733116">
          <w:marLeft w:val="0"/>
          <w:marRight w:val="0"/>
          <w:marTop w:val="0"/>
          <w:marBottom w:val="0"/>
          <w:divBdr>
            <w:top w:val="none" w:sz="0" w:space="0" w:color="auto"/>
            <w:left w:val="none" w:sz="0" w:space="0" w:color="auto"/>
            <w:bottom w:val="none" w:sz="0" w:space="0" w:color="auto"/>
            <w:right w:val="none" w:sz="0" w:space="0" w:color="auto"/>
          </w:divBdr>
        </w:div>
      </w:divsChild>
    </w:div>
    <w:div w:id="1827550632">
      <w:bodyDiv w:val="1"/>
      <w:marLeft w:val="0"/>
      <w:marRight w:val="0"/>
      <w:marTop w:val="0"/>
      <w:marBottom w:val="0"/>
      <w:divBdr>
        <w:top w:val="none" w:sz="0" w:space="0" w:color="auto"/>
        <w:left w:val="none" w:sz="0" w:space="0" w:color="auto"/>
        <w:bottom w:val="none" w:sz="0" w:space="0" w:color="auto"/>
        <w:right w:val="none" w:sz="0" w:space="0" w:color="auto"/>
      </w:divBdr>
      <w:divsChild>
        <w:div w:id="1030035093">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1913271127">
      <w:bodyDiv w:val="1"/>
      <w:marLeft w:val="0"/>
      <w:marRight w:val="0"/>
      <w:marTop w:val="0"/>
      <w:marBottom w:val="0"/>
      <w:divBdr>
        <w:top w:val="none" w:sz="0" w:space="0" w:color="auto"/>
        <w:left w:val="none" w:sz="0" w:space="0" w:color="auto"/>
        <w:bottom w:val="none" w:sz="0" w:space="0" w:color="auto"/>
        <w:right w:val="none" w:sz="0" w:space="0" w:color="auto"/>
      </w:divBdr>
      <w:divsChild>
        <w:div w:id="844906673">
          <w:marLeft w:val="0"/>
          <w:marRight w:val="0"/>
          <w:marTop w:val="0"/>
          <w:marBottom w:val="0"/>
          <w:divBdr>
            <w:top w:val="none" w:sz="0" w:space="0" w:color="auto"/>
            <w:left w:val="none" w:sz="0" w:space="0" w:color="auto"/>
            <w:bottom w:val="none" w:sz="0" w:space="0" w:color="auto"/>
            <w:right w:val="none" w:sz="0" w:space="0" w:color="auto"/>
          </w:divBdr>
        </w:div>
      </w:divsChild>
    </w:div>
    <w:div w:id="1940211437">
      <w:bodyDiv w:val="1"/>
      <w:marLeft w:val="0"/>
      <w:marRight w:val="0"/>
      <w:marTop w:val="0"/>
      <w:marBottom w:val="0"/>
      <w:divBdr>
        <w:top w:val="none" w:sz="0" w:space="0" w:color="auto"/>
        <w:left w:val="none" w:sz="0" w:space="0" w:color="auto"/>
        <w:bottom w:val="none" w:sz="0" w:space="0" w:color="auto"/>
        <w:right w:val="none" w:sz="0" w:space="0" w:color="auto"/>
      </w:divBdr>
      <w:divsChild>
        <w:div w:id="996959762">
          <w:marLeft w:val="0"/>
          <w:marRight w:val="0"/>
          <w:marTop w:val="0"/>
          <w:marBottom w:val="0"/>
          <w:divBdr>
            <w:top w:val="none" w:sz="0" w:space="0" w:color="auto"/>
            <w:left w:val="none" w:sz="0" w:space="0" w:color="auto"/>
            <w:bottom w:val="none" w:sz="0" w:space="0" w:color="auto"/>
            <w:right w:val="none" w:sz="0" w:space="0" w:color="auto"/>
          </w:divBdr>
        </w:div>
      </w:divsChild>
    </w:div>
    <w:div w:id="1945916264">
      <w:bodyDiv w:val="1"/>
      <w:marLeft w:val="0"/>
      <w:marRight w:val="0"/>
      <w:marTop w:val="0"/>
      <w:marBottom w:val="0"/>
      <w:divBdr>
        <w:top w:val="none" w:sz="0" w:space="0" w:color="auto"/>
        <w:left w:val="none" w:sz="0" w:space="0" w:color="auto"/>
        <w:bottom w:val="none" w:sz="0" w:space="0" w:color="auto"/>
        <w:right w:val="none" w:sz="0" w:space="0" w:color="auto"/>
      </w:divBdr>
      <w:divsChild>
        <w:div w:id="121197633">
          <w:marLeft w:val="0"/>
          <w:marRight w:val="0"/>
          <w:marTop w:val="0"/>
          <w:marBottom w:val="0"/>
          <w:divBdr>
            <w:top w:val="none" w:sz="0" w:space="0" w:color="auto"/>
            <w:left w:val="none" w:sz="0" w:space="0" w:color="auto"/>
            <w:bottom w:val="none" w:sz="0" w:space="0" w:color="auto"/>
            <w:right w:val="none" w:sz="0" w:space="0" w:color="auto"/>
          </w:divBdr>
        </w:div>
      </w:divsChild>
    </w:div>
    <w:div w:id="1950887163">
      <w:bodyDiv w:val="1"/>
      <w:marLeft w:val="0"/>
      <w:marRight w:val="0"/>
      <w:marTop w:val="0"/>
      <w:marBottom w:val="0"/>
      <w:divBdr>
        <w:top w:val="none" w:sz="0" w:space="0" w:color="auto"/>
        <w:left w:val="none" w:sz="0" w:space="0" w:color="auto"/>
        <w:bottom w:val="none" w:sz="0" w:space="0" w:color="auto"/>
        <w:right w:val="none" w:sz="0" w:space="0" w:color="auto"/>
      </w:divBdr>
      <w:divsChild>
        <w:div w:id="413476486">
          <w:marLeft w:val="0"/>
          <w:marRight w:val="0"/>
          <w:marTop w:val="0"/>
          <w:marBottom w:val="0"/>
          <w:divBdr>
            <w:top w:val="none" w:sz="0" w:space="0" w:color="auto"/>
            <w:left w:val="none" w:sz="0" w:space="0" w:color="auto"/>
            <w:bottom w:val="none" w:sz="0" w:space="0" w:color="auto"/>
            <w:right w:val="none" w:sz="0" w:space="0" w:color="auto"/>
          </w:divBdr>
        </w:div>
      </w:divsChild>
    </w:div>
    <w:div w:id="1997763664">
      <w:bodyDiv w:val="1"/>
      <w:marLeft w:val="0"/>
      <w:marRight w:val="0"/>
      <w:marTop w:val="0"/>
      <w:marBottom w:val="0"/>
      <w:divBdr>
        <w:top w:val="none" w:sz="0" w:space="0" w:color="auto"/>
        <w:left w:val="none" w:sz="0" w:space="0" w:color="auto"/>
        <w:bottom w:val="none" w:sz="0" w:space="0" w:color="auto"/>
        <w:right w:val="none" w:sz="0" w:space="0" w:color="auto"/>
      </w:divBdr>
      <w:divsChild>
        <w:div w:id="607470256">
          <w:marLeft w:val="0"/>
          <w:marRight w:val="0"/>
          <w:marTop w:val="0"/>
          <w:marBottom w:val="0"/>
          <w:divBdr>
            <w:top w:val="none" w:sz="0" w:space="0" w:color="auto"/>
            <w:left w:val="none" w:sz="0" w:space="0" w:color="auto"/>
            <w:bottom w:val="none" w:sz="0" w:space="0" w:color="auto"/>
            <w:right w:val="none" w:sz="0" w:space="0" w:color="auto"/>
          </w:divBdr>
        </w:div>
      </w:divsChild>
    </w:div>
    <w:div w:id="2059815257">
      <w:bodyDiv w:val="1"/>
      <w:marLeft w:val="0"/>
      <w:marRight w:val="0"/>
      <w:marTop w:val="0"/>
      <w:marBottom w:val="0"/>
      <w:divBdr>
        <w:top w:val="none" w:sz="0" w:space="0" w:color="auto"/>
        <w:left w:val="none" w:sz="0" w:space="0" w:color="auto"/>
        <w:bottom w:val="none" w:sz="0" w:space="0" w:color="auto"/>
        <w:right w:val="none" w:sz="0" w:space="0" w:color="auto"/>
      </w:divBdr>
      <w:divsChild>
        <w:div w:id="69974672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hyperlink" Target="https://github.com/matterport/Mask_RCNN" TargetMode="External"/><Relationship Id="rId68" Type="http://schemas.openxmlformats.org/officeDocument/2006/relationships/hyperlink" Target="https://www.techopedia.com/definition/32309/computer-vision" TargetMode="External"/><Relationship Id="rId76" Type="http://schemas.openxmlformats.org/officeDocument/2006/relationships/hyperlink" Target="https://thepihut.com/blogs/raspberry-pi-tutorials/hc-sr04-ultrasonic-range-sensor-on-the-raspberry-pi" TargetMode="External"/><Relationship Id="rId84" Type="http://schemas.openxmlformats.org/officeDocument/2006/relationships/image" Target="media/image53.png"/><Relationship Id="rId89"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hyperlink" Target="https://blog.eduonix.com/artificial-intelligence/understanding-computer-vision-techniques/" TargetMode="External"/><Relationship Id="rId92"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hyperlink" Target="https://engineering.matterport.com/splash-of-color-instance-segmentation-with-mask-r-cnn-and-tensorflow-7c761e238b46" TargetMode="External"/><Relationship Id="rId74" Type="http://schemas.openxmlformats.org/officeDocument/2006/relationships/hyperlink" Target="https://www.analyticsvidhya.com/blog/2018/10/a-step-by-step-introduction-to-the-basic-object-detection-algorithms-part-1/" TargetMode="External"/><Relationship Id="rId79" Type="http://schemas.openxmlformats.org/officeDocument/2006/relationships/hyperlink" Target="https://www.techjini.com/blog/calculate-the-distance-to-object-from-camera/" TargetMode="External"/><Relationship Id="rId87" Type="http://schemas.openxmlformats.org/officeDocument/2006/relationships/image" Target="media/image56.png"/><Relationship Id="rId5" Type="http://schemas.openxmlformats.org/officeDocument/2006/relationships/webSettings" Target="webSettings.xml"/><Relationship Id="rId61" Type="http://schemas.openxmlformats.org/officeDocument/2006/relationships/hyperlink" Target="https://uk.mathworks.com/discovery/object-detection.html" TargetMode="External"/><Relationship Id="rId82" Type="http://schemas.openxmlformats.org/officeDocument/2006/relationships/image" Target="media/image51.png"/><Relationship Id="rId90" Type="http://schemas.openxmlformats.org/officeDocument/2006/relationships/image" Target="media/image59.png"/><Relationship Id="rId95" Type="http://schemas.openxmlformats.org/officeDocument/2006/relationships/theme" Target="theme/theme1.xml"/><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hyperlink" Target="https://towardsdatascience.com/light-on-math-machine-learning-intuitive-guide-to-convolution-neural-networks-e3f054dd5daa" TargetMode="External"/><Relationship Id="rId69" Type="http://schemas.openxmlformats.org/officeDocument/2006/relationships/hyperlink" Target="https://machinelearningmastery.com/what-is-computer-vision/" TargetMode="External"/><Relationship Id="rId77" Type="http://schemas.openxmlformats.org/officeDocument/2006/relationships/hyperlink" Target="https://randomnerdtutorials.com/complete-guide-for-ultrasonic-sensor-hc-sr04/" TargetMode="Externa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www.sam-solutions.com/blog/image-recognition-which-programming-language-to-choose/" TargetMode="External"/><Relationship Id="rId80" Type="http://schemas.openxmlformats.org/officeDocument/2006/relationships/hyperlink" Target="https://thepihut.com/blogs/raspberry-pi-tutorials/hc-sr04-ultrasonic-range-sensor-on-the-raspberry-pi" TargetMode="External"/><Relationship Id="rId85" Type="http://schemas.openxmlformats.org/officeDocument/2006/relationships/image" Target="media/image54.png"/><Relationship Id="rId93"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6.jpeg"/><Relationship Id="rId59" Type="http://schemas.openxmlformats.org/officeDocument/2006/relationships/image" Target="media/image49.png"/><Relationship Id="rId67" Type="http://schemas.openxmlformats.org/officeDocument/2006/relationships/hyperlink" Target="https://www.ncbi.nlm.nih.gov/pubmed/24266810" TargetMode="External"/><Relationship Id="rId20" Type="http://schemas.openxmlformats.org/officeDocument/2006/relationships/image" Target="media/image11.jpeg"/><Relationship Id="rId41" Type="http://schemas.openxmlformats.org/officeDocument/2006/relationships/hyperlink" Target="https://github.com/jennifernolan/FYP-Development-Navigation-Assistant/tree/master/Final_Dissertation_Code" TargetMode="External"/><Relationship Id="rId54" Type="http://schemas.openxmlformats.org/officeDocument/2006/relationships/image" Target="media/image44.png"/><Relationship Id="rId62" Type="http://schemas.openxmlformats.org/officeDocument/2006/relationships/hyperlink" Target="https://www.analyticsvidhya.com/blog/2019/07/computer-vision-implementing-mask-r-cnn-image-segmentation/" TargetMode="External"/><Relationship Id="rId70" Type="http://schemas.openxmlformats.org/officeDocument/2006/relationships/hyperlink" Target="https://heartbeat.fritz.ai/the-5-computer-vision-techniques-that-will-change-how-you-see-the-world-1ee19334354b" TargetMode="External"/><Relationship Id="rId75" Type="http://schemas.openxmlformats.org/officeDocument/2006/relationships/hyperlink" Target="https://machinethink.net/blog/mobilenet-v2/" TargetMode="External"/><Relationship Id="rId83" Type="http://schemas.openxmlformats.org/officeDocument/2006/relationships/image" Target="media/image52.png"/><Relationship Id="rId88" Type="http://schemas.openxmlformats.org/officeDocument/2006/relationships/image" Target="media/image57.png"/><Relationship Id="rId91"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hyperlink" Target="https://www.analyticsvidhya.com/blog/2018/11/implementation-faster-r-cnn-python-object-detection/" TargetMode="External"/><Relationship Id="rId73" Type="http://schemas.openxmlformats.org/officeDocument/2006/relationships/hyperlink" Target="https://www.doc.ic.ac.uk/~jce317/introduction-cnns.html" TargetMode="External"/><Relationship Id="rId78" Type="http://schemas.openxmlformats.org/officeDocument/2006/relationships/hyperlink" Target="https://www.pyimagesearch.com/2015/01/19/find-distance-camera-objectmarker-using-python-opencv/" TargetMode="External"/><Relationship Id="rId81" Type="http://schemas.openxmlformats.org/officeDocument/2006/relationships/hyperlink" Target="http://espeak.sourceforge.net/" TargetMode="External"/><Relationship Id="rId86" Type="http://schemas.openxmlformats.org/officeDocument/2006/relationships/image" Target="media/image55.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DC27DC-99B1-4EE3-8AFC-BC5F704C3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8</TotalTime>
  <Pages>106</Pages>
  <Words>25808</Words>
  <Characters>147107</Characters>
  <Application>Microsoft Office Word</Application>
  <DocSecurity>0</DocSecurity>
  <Lines>1225</Lines>
  <Paragraphs>345</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72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16517636 Jennifer Nolan</cp:lastModifiedBy>
  <cp:revision>798</cp:revision>
  <dcterms:created xsi:type="dcterms:W3CDTF">2019-10-08T19:24:00Z</dcterms:created>
  <dcterms:modified xsi:type="dcterms:W3CDTF">2020-03-21T17:53:00Z</dcterms:modified>
</cp:coreProperties>
</file>